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0D13AE" w14:textId="245E79D7" w:rsidR="00AA6539" w:rsidRPr="005A3C27" w:rsidRDefault="00AA6539" w:rsidP="005C09BB">
      <w:pPr>
        <w:widowControl w:val="0"/>
        <w:autoSpaceDE w:val="0"/>
        <w:autoSpaceDN w:val="0"/>
        <w:adjustRightInd w:val="0"/>
        <w:spacing w:after="120"/>
        <w:ind w:left="540" w:right="-720" w:hanging="540"/>
        <w:jc w:val="center"/>
        <w:rPr>
          <w:rFonts w:ascii="Times New Roman" w:hAnsi="Times New Roman" w:cs="Times New Roman"/>
          <w:b/>
        </w:rPr>
      </w:pPr>
      <w:r w:rsidRPr="005A3C27">
        <w:rPr>
          <w:rFonts w:ascii="Times New Roman" w:hAnsi="Times New Roman" w:cs="Times New Roman"/>
          <w:b/>
        </w:rPr>
        <w:t>SUPPLEMENTAL MATERIALS</w:t>
      </w:r>
    </w:p>
    <w:p w14:paraId="3F100557" w14:textId="77777777" w:rsidR="000C4ABB" w:rsidRPr="005A3C27" w:rsidRDefault="000C4ABB" w:rsidP="005C09BB">
      <w:pPr>
        <w:widowControl w:val="0"/>
        <w:autoSpaceDE w:val="0"/>
        <w:autoSpaceDN w:val="0"/>
        <w:adjustRightInd w:val="0"/>
        <w:spacing w:after="120"/>
        <w:ind w:left="540" w:right="-720" w:hanging="540"/>
        <w:rPr>
          <w:rFonts w:ascii="Times New Roman" w:hAnsi="Times New Roman" w:cs="Times New Roman"/>
          <w:b/>
        </w:rPr>
      </w:pPr>
    </w:p>
    <w:p w14:paraId="20EBC341" w14:textId="35AFD8EC" w:rsidR="000C4ABB" w:rsidRPr="005A3C27" w:rsidRDefault="008459DF" w:rsidP="001F31A2">
      <w:pPr>
        <w:pStyle w:val="ListParagraph"/>
        <w:widowControl w:val="0"/>
        <w:autoSpaceDE w:val="0"/>
        <w:autoSpaceDN w:val="0"/>
        <w:adjustRightInd w:val="0"/>
        <w:spacing w:after="120"/>
        <w:ind w:left="0" w:right="-720"/>
        <w:contextualSpacing w:val="0"/>
        <w:rPr>
          <w:rFonts w:ascii="Times New Roman" w:hAnsi="Times New Roman" w:cs="Times New Roman"/>
          <w:b/>
        </w:rPr>
      </w:pPr>
      <w:r w:rsidRPr="005A3C27">
        <w:rPr>
          <w:rFonts w:ascii="Times New Roman" w:hAnsi="Times New Roman" w:cs="Times New Roman"/>
          <w:b/>
        </w:rPr>
        <w:t xml:space="preserve">Supplemental File 1. </w:t>
      </w:r>
      <w:r w:rsidR="001F31A2" w:rsidRPr="005A3C27">
        <w:rPr>
          <w:rFonts w:ascii="Times New Roman" w:hAnsi="Times New Roman" w:cs="Times New Roman"/>
          <w:b/>
        </w:rPr>
        <w:t xml:space="preserve"> </w:t>
      </w:r>
      <w:r w:rsidR="000C4ABB" w:rsidRPr="005A3C27">
        <w:rPr>
          <w:rFonts w:ascii="Times New Roman" w:hAnsi="Times New Roman" w:cs="Times New Roman"/>
          <w:b/>
        </w:rPr>
        <w:t>BIBLIOGRAPHY OF STUDIES INCLUDED IN THE REVIEW</w:t>
      </w:r>
    </w:p>
    <w:p w14:paraId="3297D48F" w14:textId="77777777" w:rsidR="001351A2" w:rsidRPr="005A3C27" w:rsidRDefault="001351A2" w:rsidP="005C09BB">
      <w:pPr>
        <w:pStyle w:val="ListParagraph"/>
        <w:widowControl w:val="0"/>
        <w:autoSpaceDE w:val="0"/>
        <w:autoSpaceDN w:val="0"/>
        <w:adjustRightInd w:val="0"/>
        <w:spacing w:after="120"/>
        <w:ind w:right="-720"/>
        <w:contextualSpacing w:val="0"/>
        <w:rPr>
          <w:rFonts w:ascii="Times New Roman" w:hAnsi="Times New Roman" w:cs="Times New Roman"/>
          <w:b/>
        </w:rPr>
      </w:pPr>
    </w:p>
    <w:p w14:paraId="640ECC5B" w14:textId="473B3A19" w:rsidR="001351A2" w:rsidRPr="005A3C27" w:rsidRDefault="001F31A2" w:rsidP="008459DF">
      <w:pPr>
        <w:widowControl w:val="0"/>
        <w:autoSpaceDE w:val="0"/>
        <w:autoSpaceDN w:val="0"/>
        <w:adjustRightInd w:val="0"/>
        <w:spacing w:after="120"/>
        <w:ind w:right="-720"/>
        <w:rPr>
          <w:rFonts w:ascii="Times New Roman" w:hAnsi="Times New Roman" w:cs="Times New Roman"/>
          <w:b/>
        </w:rPr>
      </w:pPr>
      <w:r w:rsidRPr="005A3C27">
        <w:rPr>
          <w:rFonts w:ascii="Times New Roman" w:hAnsi="Times New Roman" w:cs="Times New Roman"/>
          <w:b/>
        </w:rPr>
        <w:t>Supplemental File 2</w:t>
      </w:r>
      <w:r w:rsidR="008459DF" w:rsidRPr="005A3C27">
        <w:rPr>
          <w:rFonts w:ascii="Times New Roman" w:hAnsi="Times New Roman" w:cs="Times New Roman"/>
          <w:b/>
        </w:rPr>
        <w:t xml:space="preserve">.  </w:t>
      </w:r>
      <w:r w:rsidR="000C4ABB" w:rsidRPr="005A3C27">
        <w:rPr>
          <w:rFonts w:ascii="Times New Roman" w:hAnsi="Times New Roman" w:cs="Times New Roman"/>
          <w:b/>
        </w:rPr>
        <w:t xml:space="preserve">DETAILED </w:t>
      </w:r>
      <w:r w:rsidRPr="005A3C27">
        <w:rPr>
          <w:rFonts w:ascii="Times New Roman" w:hAnsi="Times New Roman" w:cs="Times New Roman"/>
          <w:b/>
        </w:rPr>
        <w:t>SUMMARY</w:t>
      </w:r>
      <w:r w:rsidR="000C4ABB" w:rsidRPr="005A3C27">
        <w:rPr>
          <w:rFonts w:ascii="Times New Roman" w:hAnsi="Times New Roman" w:cs="Times New Roman"/>
          <w:b/>
        </w:rPr>
        <w:t xml:space="preserve"> OF STUDIES BY DEVELOPMENTAL PERIOD</w:t>
      </w:r>
      <w:r w:rsidR="001351A2" w:rsidRPr="005A3C27">
        <w:rPr>
          <w:rFonts w:ascii="Times New Roman" w:hAnsi="Times New Roman" w:cs="Times New Roman"/>
          <w:b/>
        </w:rPr>
        <w:t xml:space="preserve"> </w:t>
      </w:r>
    </w:p>
    <w:p w14:paraId="17674831" w14:textId="77777777" w:rsidR="001351A2" w:rsidRPr="005A3C27" w:rsidRDefault="001351A2" w:rsidP="005C09BB">
      <w:pPr>
        <w:widowControl w:val="0"/>
        <w:autoSpaceDE w:val="0"/>
        <w:autoSpaceDN w:val="0"/>
        <w:adjustRightInd w:val="0"/>
        <w:spacing w:after="120"/>
        <w:ind w:left="1260" w:right="-720" w:firstLine="180"/>
        <w:rPr>
          <w:rStyle w:val="Heading3Char"/>
        </w:rPr>
      </w:pPr>
    </w:p>
    <w:p w14:paraId="12B8081A" w14:textId="77777777" w:rsidR="000C4ABB" w:rsidRPr="005A3C27" w:rsidRDefault="000C4ABB" w:rsidP="005C09BB">
      <w:pPr>
        <w:spacing w:after="120"/>
        <w:rPr>
          <w:rFonts w:ascii="Times New Roman" w:hAnsi="Times New Roman" w:cs="Times New Roman"/>
          <w:b/>
        </w:rPr>
      </w:pPr>
      <w:r w:rsidRPr="005A3C27">
        <w:rPr>
          <w:rFonts w:ascii="Times New Roman" w:hAnsi="Times New Roman" w:cs="Times New Roman"/>
          <w:b/>
        </w:rPr>
        <w:br w:type="page"/>
      </w:r>
    </w:p>
    <w:p w14:paraId="2B24D9FC" w14:textId="5CC6020C" w:rsidR="00AA6539" w:rsidRPr="005A3C27" w:rsidRDefault="001F31A2" w:rsidP="00F371E2">
      <w:pPr>
        <w:widowControl w:val="0"/>
        <w:autoSpaceDE w:val="0"/>
        <w:autoSpaceDN w:val="0"/>
        <w:adjustRightInd w:val="0"/>
        <w:ind w:right="-720"/>
        <w:rPr>
          <w:rFonts w:ascii="Times New Roman" w:hAnsi="Times New Roman" w:cs="Times New Roman"/>
          <w:b/>
        </w:rPr>
      </w:pPr>
      <w:r w:rsidRPr="005A3C27">
        <w:rPr>
          <w:rFonts w:ascii="Times New Roman" w:hAnsi="Times New Roman" w:cs="Times New Roman"/>
          <w:b/>
        </w:rPr>
        <w:lastRenderedPageBreak/>
        <w:t>Supplemental File 1</w:t>
      </w:r>
      <w:r w:rsidR="008459DF" w:rsidRPr="005A3C27">
        <w:rPr>
          <w:rFonts w:ascii="Times New Roman" w:hAnsi="Times New Roman" w:cs="Times New Roman"/>
          <w:b/>
        </w:rPr>
        <w:t xml:space="preserve">.  </w:t>
      </w:r>
      <w:r w:rsidR="00AA6539" w:rsidRPr="005A3C27">
        <w:rPr>
          <w:rFonts w:ascii="Times New Roman" w:hAnsi="Times New Roman" w:cs="Times New Roman"/>
          <w:b/>
        </w:rPr>
        <w:t>BIBLIOGRAPHY OF STUDIES INCLUDED IN THE REVIEW</w:t>
      </w:r>
      <w:r w:rsidR="000C4ABB" w:rsidRPr="005A3C27">
        <w:rPr>
          <w:rFonts w:ascii="Times New Roman" w:hAnsi="Times New Roman" w:cs="Times New Roman"/>
          <w:b/>
        </w:rPr>
        <w:t xml:space="preserve"> </w:t>
      </w:r>
      <w:r w:rsidR="00AA6539" w:rsidRPr="005A3C27">
        <w:rPr>
          <w:rFonts w:ascii="Times New Roman" w:hAnsi="Times New Roman" w:cs="Times New Roman"/>
          <w:b/>
        </w:rPr>
        <w:t>(</w:t>
      </w:r>
      <w:r w:rsidR="00AA6539" w:rsidRPr="005A3C27">
        <w:rPr>
          <w:rFonts w:ascii="Times New Roman" w:hAnsi="Times New Roman" w:cs="Times New Roman"/>
          <w:b/>
          <w:i/>
        </w:rPr>
        <w:t>n</w:t>
      </w:r>
      <w:r w:rsidR="00AA6539" w:rsidRPr="005A3C27">
        <w:rPr>
          <w:rFonts w:ascii="Times New Roman" w:hAnsi="Times New Roman" w:cs="Times New Roman"/>
          <w:b/>
        </w:rPr>
        <w:t xml:space="preserve"> = 310)</w:t>
      </w:r>
    </w:p>
    <w:p w14:paraId="555120A7" w14:textId="77777777" w:rsidR="00D2208F" w:rsidRPr="005A3C27" w:rsidRDefault="00D2208F" w:rsidP="005C09BB">
      <w:pPr>
        <w:widowControl w:val="0"/>
        <w:autoSpaceDE w:val="0"/>
        <w:autoSpaceDN w:val="0"/>
        <w:adjustRightInd w:val="0"/>
        <w:spacing w:after="120"/>
        <w:ind w:left="450" w:right="-720" w:hanging="450"/>
        <w:jc w:val="center"/>
        <w:rPr>
          <w:rFonts w:ascii="Times New Roman" w:hAnsi="Times New Roman" w:cs="Times New Roman"/>
        </w:rPr>
      </w:pPr>
    </w:p>
    <w:p w14:paraId="29299EE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dair, L. S., Kuzawa, C. W., &amp; Borja, J. (2001). Maternal energy stores and diet composition during pregnancy program adolescent blood pressure. </w:t>
      </w:r>
      <w:r w:rsidRPr="005A3C27">
        <w:rPr>
          <w:rFonts w:ascii="Times New Roman" w:hAnsi="Times New Roman" w:cs="Times New Roman"/>
          <w:i/>
          <w:iCs/>
        </w:rPr>
        <w:t>Circulation, 104</w:t>
      </w:r>
      <w:r w:rsidRPr="005A3C27">
        <w:rPr>
          <w:rFonts w:ascii="Times New Roman" w:hAnsi="Times New Roman" w:cs="Times New Roman"/>
        </w:rPr>
        <w:t>(9), 1034-1039. doi:10.1161/hc3401.095037</w:t>
      </w:r>
    </w:p>
    <w:p w14:paraId="3CC2F7D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dams, R. E., &amp; Bukowski, W. M. (2008). Peer victimization as a predictor of depression and body mass index in obese and non-obese adolescents. </w:t>
      </w:r>
      <w:r w:rsidRPr="005A3C27">
        <w:rPr>
          <w:rFonts w:ascii="Times New Roman" w:hAnsi="Times New Roman" w:cs="Times New Roman"/>
          <w:i/>
          <w:iCs/>
        </w:rPr>
        <w:t>Journal of Child Psychology and Psychiatry, 49</w:t>
      </w:r>
      <w:r w:rsidRPr="005A3C27">
        <w:rPr>
          <w:rFonts w:ascii="Times New Roman" w:hAnsi="Times New Roman" w:cs="Times New Roman"/>
        </w:rPr>
        <w:t>(8), 858-866. doi:10.1111/j.1469-7610.2008.01886.x</w:t>
      </w:r>
    </w:p>
    <w:p w14:paraId="1EABA63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 Mamun, A., Cramb, S., McDermott, B. M., O'Callaghan, M., Najman, J. M., &amp; Williams, G. M. (2007). Adolescents' perceived weight associated with depression in young adulthood: A longitudinal study. </w:t>
      </w:r>
      <w:r w:rsidRPr="005A3C27">
        <w:rPr>
          <w:rFonts w:ascii="Times New Roman" w:hAnsi="Times New Roman" w:cs="Times New Roman"/>
          <w:i/>
          <w:iCs/>
        </w:rPr>
        <w:t>Obesity, 15</w:t>
      </w:r>
      <w:r w:rsidRPr="005A3C27">
        <w:rPr>
          <w:rFonts w:ascii="Times New Roman" w:hAnsi="Times New Roman" w:cs="Times New Roman"/>
        </w:rPr>
        <w:t>(12), 3097-3105. doi:10.1038/oby.2007.369</w:t>
      </w:r>
    </w:p>
    <w:p w14:paraId="3A153A8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bertson, A. M., Franko, D. L., Thompson, D., Eldridge, A. L., Holschuh, N., Affenito, S. G., . . . Striegel-Moore, R. H. (2007). Longitudinal patterns of breakfast eating in black and white adolescent girls. </w:t>
      </w:r>
      <w:r w:rsidRPr="005A3C27">
        <w:rPr>
          <w:rFonts w:ascii="Times New Roman" w:hAnsi="Times New Roman" w:cs="Times New Roman"/>
          <w:i/>
          <w:iCs/>
        </w:rPr>
        <w:t>Obesity, 15</w:t>
      </w:r>
      <w:r w:rsidRPr="005A3C27">
        <w:rPr>
          <w:rFonts w:ascii="Times New Roman" w:hAnsi="Times New Roman" w:cs="Times New Roman"/>
        </w:rPr>
        <w:t>(9), 2282-2292. doi:10.1038/oby.2007.271</w:t>
      </w:r>
    </w:p>
    <w:p w14:paraId="5B73ABC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exy, U., Libuda, L., Mersmann, S., &amp; Kersting, M. (2011). Convenience foods in children's diet and association with dietary quality and body weight status. </w:t>
      </w:r>
      <w:r w:rsidRPr="005A3C27">
        <w:rPr>
          <w:rFonts w:ascii="Times New Roman" w:hAnsi="Times New Roman" w:cs="Times New Roman"/>
          <w:i/>
          <w:iCs/>
        </w:rPr>
        <w:t>European Journal of Clinical Nutrition, 65</w:t>
      </w:r>
      <w:r w:rsidRPr="005A3C27">
        <w:rPr>
          <w:rFonts w:ascii="Times New Roman" w:hAnsi="Times New Roman" w:cs="Times New Roman"/>
        </w:rPr>
        <w:t>(2), 160-166. doi:10.1038/ejcn.2010.254</w:t>
      </w:r>
    </w:p>
    <w:p w14:paraId="7F92D85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exy, U., Sichert-Hellert, W., &amp; Kersting, M. (2002). Fifteen-year time trends in energy and macronutrient intake in German children and adolescents: results of the DONALD study. </w:t>
      </w:r>
      <w:r w:rsidRPr="005A3C27">
        <w:rPr>
          <w:rFonts w:ascii="Times New Roman" w:hAnsi="Times New Roman" w:cs="Times New Roman"/>
          <w:i/>
          <w:iCs/>
        </w:rPr>
        <w:t>British Journal of Nutrition, 87</w:t>
      </w:r>
      <w:r w:rsidRPr="005A3C27">
        <w:rPr>
          <w:rFonts w:ascii="Times New Roman" w:hAnsi="Times New Roman" w:cs="Times New Roman"/>
        </w:rPr>
        <w:t>(6), 595-604. doi:10.1079/bjn2002572</w:t>
      </w:r>
    </w:p>
    <w:p w14:paraId="3F82B85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exy, U., Sichert-Hellert, W., Kersting, M., Manz, F., &amp; Schoch, G. (1999). Fruit juice consumption and the prevalence of obesity and short stature in German preschool children: Results of the DONALD Study. </w:t>
      </w:r>
      <w:r w:rsidRPr="005A3C27">
        <w:rPr>
          <w:rFonts w:ascii="Times New Roman" w:hAnsi="Times New Roman" w:cs="Times New Roman"/>
          <w:i/>
          <w:iCs/>
        </w:rPr>
        <w:t>Journal of Pediatric Gastroenterology and Nutrition, 29</w:t>
      </w:r>
      <w:r w:rsidRPr="005A3C27">
        <w:rPr>
          <w:rFonts w:ascii="Times New Roman" w:hAnsi="Times New Roman" w:cs="Times New Roman"/>
        </w:rPr>
        <w:t>(3), 343-349. doi:10.1097/00005176-199909000-00019</w:t>
      </w:r>
    </w:p>
    <w:p w14:paraId="14E755C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len, L. H., Backstrand, J. R., Stanek, E. J., Pelto, G. H., Chavez, A., Molina, E., . . . Mata, A. (1992). The interactive effects of dietary quality on the growth and attained size of young mexican children. </w:t>
      </w:r>
      <w:r w:rsidRPr="005A3C27">
        <w:rPr>
          <w:rFonts w:ascii="Times New Roman" w:hAnsi="Times New Roman" w:cs="Times New Roman"/>
          <w:i/>
          <w:iCs/>
        </w:rPr>
        <w:t>American Journal of Clinical Nutrition, 56</w:t>
      </w:r>
      <w:r w:rsidRPr="005A3C27">
        <w:rPr>
          <w:rFonts w:ascii="Times New Roman" w:hAnsi="Times New Roman" w:cs="Times New Roman"/>
        </w:rPr>
        <w:t xml:space="preserve">(2), 353-364. </w:t>
      </w:r>
    </w:p>
    <w:p w14:paraId="09D34BA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ltman, M., Holland, J. C., Lundeen, D., Kolko, R. P., Stein, R. I., Saelens, B. E., . . . Wilfley, D. E. (2015). Reduction in food away from home is associated with improved child relative weight and body composition outcomes and this relation is mediated by changes in diet quality. </w:t>
      </w:r>
      <w:r w:rsidRPr="005A3C27">
        <w:rPr>
          <w:rFonts w:ascii="Times New Roman" w:hAnsi="Times New Roman" w:cs="Times New Roman"/>
          <w:i/>
          <w:iCs/>
        </w:rPr>
        <w:t>Journal of the Academy of Nutrition and Dietetics, 115</w:t>
      </w:r>
      <w:r w:rsidRPr="005A3C27">
        <w:rPr>
          <w:rFonts w:ascii="Times New Roman" w:hAnsi="Times New Roman" w:cs="Times New Roman"/>
        </w:rPr>
        <w:t>(9), 1400-1407. doi:10.1016/j.jand.2015.03.009</w:t>
      </w:r>
    </w:p>
    <w:p w14:paraId="0A0AFA2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nderson, S. E., Cohen, P., Naumova, E. N., Jacques, P. F., &amp; Must, A. (2007). Adolescent obesity and risk for subsequent major depressive disorder and anxiety disorder: Prospective evidence. </w:t>
      </w:r>
      <w:r w:rsidRPr="005A3C27">
        <w:rPr>
          <w:rFonts w:ascii="Times New Roman" w:hAnsi="Times New Roman" w:cs="Times New Roman"/>
          <w:i/>
          <w:iCs/>
        </w:rPr>
        <w:t>Psychosomatic Medicine, 69</w:t>
      </w:r>
      <w:r w:rsidRPr="005A3C27">
        <w:rPr>
          <w:rFonts w:ascii="Times New Roman" w:hAnsi="Times New Roman" w:cs="Times New Roman"/>
        </w:rPr>
        <w:t>(8), 740-747. doi:10.1097/PSY.0b0l3e3l8l5580b4</w:t>
      </w:r>
    </w:p>
    <w:p w14:paraId="622B568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nderson, S. E., Cohen, P., Naumova, E. N., &amp; Must, A. (2006). Association of depression and anxiety disorders with weight change in a prospective community-based study of children followed up into adulthood. </w:t>
      </w:r>
      <w:r w:rsidRPr="005A3C27">
        <w:rPr>
          <w:rFonts w:ascii="Times New Roman" w:hAnsi="Times New Roman" w:cs="Times New Roman"/>
          <w:i/>
          <w:iCs/>
        </w:rPr>
        <w:t>Archives of Pediatrics &amp; Adolescent Medicine, 160</w:t>
      </w:r>
      <w:r w:rsidRPr="005A3C27">
        <w:rPr>
          <w:rFonts w:ascii="Times New Roman" w:hAnsi="Times New Roman" w:cs="Times New Roman"/>
        </w:rPr>
        <w:t>(3), 285-291. doi:10.1001/archpedi.160.3.285</w:t>
      </w:r>
    </w:p>
    <w:p w14:paraId="33A340E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nderson, S. E., Cohen, P., Naumova, E. N., &amp; Must, A. (2006). Relationship of childhood behavior disorders to weight gain from childhood into adulthood. </w:t>
      </w:r>
      <w:r w:rsidRPr="005A3C27">
        <w:rPr>
          <w:rFonts w:ascii="Times New Roman" w:hAnsi="Times New Roman" w:cs="Times New Roman"/>
          <w:i/>
          <w:iCs/>
        </w:rPr>
        <w:t>Ambulatory Pediatrics, 6</w:t>
      </w:r>
      <w:r w:rsidRPr="005A3C27">
        <w:rPr>
          <w:rFonts w:ascii="Times New Roman" w:hAnsi="Times New Roman" w:cs="Times New Roman"/>
        </w:rPr>
        <w:t xml:space="preserve">(5), </w:t>
      </w:r>
      <w:r w:rsidRPr="005A3C27">
        <w:rPr>
          <w:rFonts w:ascii="Times New Roman" w:hAnsi="Times New Roman" w:cs="Times New Roman"/>
        </w:rPr>
        <w:lastRenderedPageBreak/>
        <w:t>297-301. doi:10.1016/j.ambp.2006.06.002</w:t>
      </w:r>
    </w:p>
    <w:p w14:paraId="18FD98D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ngle, S., Keskinen, S., Lapinleimu, H., Helenius, H., Raittinen, P., Ronnemaa, T., &amp; Simell, O. (2005). Weight gain since infancy and prepubertal body dissatisfaction. </w:t>
      </w:r>
      <w:r w:rsidRPr="005A3C27">
        <w:rPr>
          <w:rFonts w:ascii="Times New Roman" w:hAnsi="Times New Roman" w:cs="Times New Roman"/>
          <w:i/>
          <w:iCs/>
        </w:rPr>
        <w:t>Archives of Pediatrics &amp; Adolescent Medicine, 159</w:t>
      </w:r>
      <w:r w:rsidRPr="005A3C27">
        <w:rPr>
          <w:rFonts w:ascii="Times New Roman" w:hAnsi="Times New Roman" w:cs="Times New Roman"/>
        </w:rPr>
        <w:t>(6), 567-571. doi:10.1001/archpedi.159.6.567</w:t>
      </w:r>
    </w:p>
    <w:p w14:paraId="53DC348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nzman, S. L., &amp; Birch, L. L. (2009). Low inhibitory control and restrictive feeding practices predict weight outcomes. </w:t>
      </w:r>
      <w:r w:rsidRPr="005A3C27">
        <w:rPr>
          <w:rFonts w:ascii="Times New Roman" w:hAnsi="Times New Roman" w:cs="Times New Roman"/>
          <w:i/>
          <w:iCs/>
        </w:rPr>
        <w:t>Journal of Pediatrics, 155</w:t>
      </w:r>
      <w:r w:rsidRPr="005A3C27">
        <w:rPr>
          <w:rFonts w:ascii="Times New Roman" w:hAnsi="Times New Roman" w:cs="Times New Roman"/>
        </w:rPr>
        <w:t>(5), 651-656. doi:10.1016/j.jpeds.2009.04.052</w:t>
      </w:r>
    </w:p>
    <w:p w14:paraId="41D9395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paricio, E., Canals, J., Voltas, N., Hernandez-Martinez, C., &amp; Arija, V. (2013). Emotional psychopathology and increased adiposity: Follow-up study in adolescents. </w:t>
      </w:r>
      <w:r w:rsidRPr="005A3C27">
        <w:rPr>
          <w:rFonts w:ascii="Times New Roman" w:hAnsi="Times New Roman" w:cs="Times New Roman"/>
          <w:i/>
          <w:iCs/>
        </w:rPr>
        <w:t>Journal of Adolescence, 36</w:t>
      </w:r>
      <w:r w:rsidRPr="005A3C27">
        <w:rPr>
          <w:rFonts w:ascii="Times New Roman" w:hAnsi="Times New Roman" w:cs="Times New Roman"/>
        </w:rPr>
        <w:t>(2), 319-330. doi:10.1016/j.adolescence.2012.12.003</w:t>
      </w:r>
    </w:p>
    <w:p w14:paraId="4579FEA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ra, I., Vicente-Rodriguez, G., Perez-Gomez, J., Jimenez-Ramirez, J., Serrano-Sanchez, J. A., Dorado, C., &amp; Calbet, J. A. L. (2006). Influence of extracurricular sport activities on body composition and physical fitness in boys: a 3-year longitudinal study. </w:t>
      </w:r>
      <w:r w:rsidRPr="005A3C27">
        <w:rPr>
          <w:rFonts w:ascii="Times New Roman" w:hAnsi="Times New Roman" w:cs="Times New Roman"/>
          <w:i/>
          <w:iCs/>
        </w:rPr>
        <w:t>International Journal of Obesity, 30</w:t>
      </w:r>
      <w:r w:rsidRPr="005A3C27">
        <w:rPr>
          <w:rFonts w:ascii="Times New Roman" w:hAnsi="Times New Roman" w:cs="Times New Roman"/>
        </w:rPr>
        <w:t>(7), 1062-1071. doi:10.1038/sj.ijo.0803303</w:t>
      </w:r>
    </w:p>
    <w:p w14:paraId="742AEEA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rchibald, A. B., Graber, J. A., &amp; Brooks-Gunn, J. (1999). Associations among parent-adolescent relationships, pubertal growth, dieting, and body image in young adolescent girls: A short-term longitudinal study. </w:t>
      </w:r>
      <w:r w:rsidRPr="005A3C27">
        <w:rPr>
          <w:rFonts w:ascii="Times New Roman" w:hAnsi="Times New Roman" w:cs="Times New Roman"/>
          <w:i/>
          <w:iCs/>
        </w:rPr>
        <w:t>Journal of Research on Adolescence, 9</w:t>
      </w:r>
      <w:r w:rsidRPr="005A3C27">
        <w:rPr>
          <w:rFonts w:ascii="Times New Roman" w:hAnsi="Times New Roman" w:cs="Times New Roman"/>
        </w:rPr>
        <w:t>(4), 395-415. doi:10.1207/s15327795jra0904_2</w:t>
      </w:r>
    </w:p>
    <w:p w14:paraId="2E139B3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verett, S., &amp; Korenman, S. (1999). Black-white differences in social and economic consequences of obesity. </w:t>
      </w:r>
      <w:r w:rsidRPr="005A3C27">
        <w:rPr>
          <w:rFonts w:ascii="Times New Roman" w:hAnsi="Times New Roman" w:cs="Times New Roman"/>
          <w:i/>
          <w:iCs/>
        </w:rPr>
        <w:t>International Journal of Obesity, 23</w:t>
      </w:r>
      <w:r w:rsidRPr="005A3C27">
        <w:rPr>
          <w:rFonts w:ascii="Times New Roman" w:hAnsi="Times New Roman" w:cs="Times New Roman"/>
        </w:rPr>
        <w:t>(2), 166-173. doi:10.1038/sj.ijo.0800805</w:t>
      </w:r>
    </w:p>
    <w:p w14:paraId="41379A7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yala, G. X., Elder, J. P., Campbell, N. R., Arredondo, E., Baquero, B., Crespo, N. C., &amp; Slymen, D. J. (2010). Longitudinal intervention effects on parenting of the aventuras para ninos study. </w:t>
      </w:r>
      <w:r w:rsidRPr="005A3C27">
        <w:rPr>
          <w:rFonts w:ascii="Times New Roman" w:hAnsi="Times New Roman" w:cs="Times New Roman"/>
          <w:i/>
          <w:iCs/>
        </w:rPr>
        <w:t>American Journal of Preventive Medicine, 38</w:t>
      </w:r>
      <w:r w:rsidRPr="005A3C27">
        <w:rPr>
          <w:rFonts w:ascii="Times New Roman" w:hAnsi="Times New Roman" w:cs="Times New Roman"/>
        </w:rPr>
        <w:t>(2), 154-162. doi:10.1016/j.amepre.2009.09.038</w:t>
      </w:r>
    </w:p>
    <w:p w14:paraId="0D2E04F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Azadbakht, L., Kelishadi, R., Khodarahmi, M., Qorbani, M., Heshmat, R., Motlagh, M. E., . . . Ardalan, G. (2013). The association of sleep duration and cardiometabolic risk factors in a national sample of children and adolescents: The CASPIAN III Study. </w:t>
      </w:r>
      <w:r w:rsidRPr="005A3C27">
        <w:rPr>
          <w:rFonts w:ascii="Times New Roman" w:hAnsi="Times New Roman" w:cs="Times New Roman"/>
          <w:i/>
          <w:iCs/>
        </w:rPr>
        <w:t>Nutrition, 29</w:t>
      </w:r>
      <w:r w:rsidRPr="005A3C27">
        <w:rPr>
          <w:rFonts w:ascii="Times New Roman" w:hAnsi="Times New Roman" w:cs="Times New Roman"/>
        </w:rPr>
        <w:t>(9), 1133-1141. doi:10.1016/j.nut.2013.03.006</w:t>
      </w:r>
    </w:p>
    <w:p w14:paraId="3980B4D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adartSmook, A., vonHouwelingen, A. C., Al, M. D. M., Kester, A. D. M., &amp; Hornstra, G. (1997). Fetal growth is associated positively with maternal intake of riboflavin and negatively with maternal intake of linoleic acid. </w:t>
      </w:r>
      <w:r w:rsidRPr="005A3C27">
        <w:rPr>
          <w:rFonts w:ascii="Times New Roman" w:hAnsi="Times New Roman" w:cs="Times New Roman"/>
          <w:i/>
          <w:iCs/>
        </w:rPr>
        <w:t>Journal of the American Dietetic Association, 97</w:t>
      </w:r>
      <w:r w:rsidRPr="005A3C27">
        <w:rPr>
          <w:rFonts w:ascii="Times New Roman" w:hAnsi="Times New Roman" w:cs="Times New Roman"/>
        </w:rPr>
        <w:t>(8), 867-870. doi:10.1016/s0002-8223(97)00211-3</w:t>
      </w:r>
    </w:p>
    <w:p w14:paraId="19A5AE4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all, G. D. C., Marshall, J. D., &amp; McCargar, L. J. (2005). Physical activity, aerobic fitness, self-perception, and dietary intake in at risk of overweight and normal weight children. </w:t>
      </w:r>
      <w:r w:rsidRPr="005A3C27">
        <w:rPr>
          <w:rFonts w:ascii="Times New Roman" w:hAnsi="Times New Roman" w:cs="Times New Roman"/>
          <w:i/>
          <w:iCs/>
        </w:rPr>
        <w:t>Canadian Journal of Dietetic Practice and Research, 66</w:t>
      </w:r>
      <w:r w:rsidRPr="005A3C27">
        <w:rPr>
          <w:rFonts w:ascii="Times New Roman" w:hAnsi="Times New Roman" w:cs="Times New Roman"/>
        </w:rPr>
        <w:t>(3), 162-169. doi:10.3148/66.3.2005.162</w:t>
      </w:r>
    </w:p>
    <w:p w14:paraId="041B0F3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all, K., Brown, W., &amp; Crawford, D. (2002). Who does not gain weight? Prevalence and predictors of weight maintenance in young women. </w:t>
      </w:r>
      <w:r w:rsidRPr="005A3C27">
        <w:rPr>
          <w:rFonts w:ascii="Times New Roman" w:hAnsi="Times New Roman" w:cs="Times New Roman"/>
          <w:i/>
          <w:iCs/>
        </w:rPr>
        <w:t>International Journal of Obesity, 26</w:t>
      </w:r>
      <w:r w:rsidRPr="005A3C27">
        <w:rPr>
          <w:rFonts w:ascii="Times New Roman" w:hAnsi="Times New Roman" w:cs="Times New Roman"/>
        </w:rPr>
        <w:t>(12), 1570-1578. doi:10.1038/sj.ijo.0802150</w:t>
      </w:r>
    </w:p>
    <w:p w14:paraId="1D247B4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arr, S. I. (2007). Calcium and body fat in peripubertal girls: Cross-sectional and longitudinal observations. </w:t>
      </w:r>
      <w:r w:rsidRPr="005A3C27">
        <w:rPr>
          <w:rFonts w:ascii="Times New Roman" w:hAnsi="Times New Roman" w:cs="Times New Roman"/>
          <w:i/>
          <w:iCs/>
        </w:rPr>
        <w:t>Obesity, 15</w:t>
      </w:r>
      <w:r w:rsidRPr="005A3C27">
        <w:rPr>
          <w:rFonts w:ascii="Times New Roman" w:hAnsi="Times New Roman" w:cs="Times New Roman"/>
        </w:rPr>
        <w:t>(5), 1302-1310. doi:10.1038/oby.2007.152</w:t>
      </w:r>
    </w:p>
    <w:p w14:paraId="1B99ACF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lastRenderedPageBreak/>
        <w:t xml:space="preserve">Bauer, K. W., Larson, N. I., Nelson, M. C., Story, M., &amp; Neumark-Sztainer, D. (2009). Socio-environmental, personal and behavioural predictors of fast-food intake among adolescents. </w:t>
      </w:r>
      <w:r w:rsidRPr="005A3C27">
        <w:rPr>
          <w:rFonts w:ascii="Times New Roman" w:hAnsi="Times New Roman" w:cs="Times New Roman"/>
          <w:i/>
          <w:iCs/>
        </w:rPr>
        <w:t>Public Health Nutrition, 12</w:t>
      </w:r>
      <w:r w:rsidRPr="005A3C27">
        <w:rPr>
          <w:rFonts w:ascii="Times New Roman" w:hAnsi="Times New Roman" w:cs="Times New Roman"/>
        </w:rPr>
        <w:t>(10), 1767-1774. doi:10.1017/s1368980008004394</w:t>
      </w:r>
    </w:p>
    <w:p w14:paraId="718CF0E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auer, K. W., Laska, M. N., Fulkerson, J. A., &amp; Neumark-Sztainer, D. (2011). Longitudinal and secular trends in parental encouragement for healthy eating, physical activity, and dieting throughout the adolescent years. </w:t>
      </w:r>
      <w:r w:rsidRPr="005A3C27">
        <w:rPr>
          <w:rFonts w:ascii="Times New Roman" w:hAnsi="Times New Roman" w:cs="Times New Roman"/>
          <w:i/>
          <w:iCs/>
        </w:rPr>
        <w:t>Journal of Adolescent Health, 49</w:t>
      </w:r>
      <w:r w:rsidRPr="005A3C27">
        <w:rPr>
          <w:rFonts w:ascii="Times New Roman" w:hAnsi="Times New Roman" w:cs="Times New Roman"/>
        </w:rPr>
        <w:t>(3), 306-311. doi:10.1016/j.jadohealth.2010.12.023</w:t>
      </w:r>
    </w:p>
    <w:p w14:paraId="47025C6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ebe, D. W., Simon, S., Summer, S., Hemmer, S., Strotman, D., &amp; Dolan, L. M. (2013). Dietary intake following experimentally restricted sleep in adolescents. </w:t>
      </w:r>
      <w:r w:rsidRPr="005A3C27">
        <w:rPr>
          <w:rFonts w:ascii="Times New Roman" w:hAnsi="Times New Roman" w:cs="Times New Roman"/>
          <w:i/>
          <w:iCs/>
        </w:rPr>
        <w:t>Sleep, 36</w:t>
      </w:r>
      <w:r w:rsidRPr="005A3C27">
        <w:rPr>
          <w:rFonts w:ascii="Times New Roman" w:hAnsi="Times New Roman" w:cs="Times New Roman"/>
        </w:rPr>
        <w:t>(6), 827-834. doi:10.5665/sleep.2704</w:t>
      </w:r>
    </w:p>
    <w:p w14:paraId="409ED15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lsky, D. W., Moffitt, T. E., Houts, R., Bennett, G. G., Biddle, A. K., Blumenthal, J. A., . . . Caspi, A. (2012). Polygenic risk, rapid childhood growth, and the development of obesity evidence from a 4-decade longitudinal study. </w:t>
      </w:r>
      <w:r w:rsidRPr="005A3C27">
        <w:rPr>
          <w:rFonts w:ascii="Times New Roman" w:hAnsi="Times New Roman" w:cs="Times New Roman"/>
          <w:i/>
          <w:iCs/>
        </w:rPr>
        <w:t>Archives of Pediatrics &amp; Adolescent Medicine, 166</w:t>
      </w:r>
      <w:r w:rsidRPr="005A3C27">
        <w:rPr>
          <w:rFonts w:ascii="Times New Roman" w:hAnsi="Times New Roman" w:cs="Times New Roman"/>
        </w:rPr>
        <w:t xml:space="preserve">(6), 515-521. </w:t>
      </w:r>
    </w:p>
    <w:p w14:paraId="27D1400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e, J. M., Hoppmann, C., Hanson, C., &amp; Neumark-Sztainer, D. (2013). Perspectives about family meals from single-headed and dual-headed households: A qualitative analysis. </w:t>
      </w:r>
      <w:r w:rsidRPr="005A3C27">
        <w:rPr>
          <w:rFonts w:ascii="Times New Roman" w:hAnsi="Times New Roman" w:cs="Times New Roman"/>
          <w:i/>
          <w:iCs/>
        </w:rPr>
        <w:t>Journal of the Academy of Nutrition and Dietetics, 113</w:t>
      </w:r>
      <w:r w:rsidRPr="005A3C27">
        <w:rPr>
          <w:rFonts w:ascii="Times New Roman" w:hAnsi="Times New Roman" w:cs="Times New Roman"/>
        </w:rPr>
        <w:t>(12), 1632-1639. doi:10.1016/j.jand.2013.08.023</w:t>
      </w:r>
    </w:p>
    <w:p w14:paraId="2193504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e, J. M., Larson, N., Bauer, K. W., &amp; Neumark-Sztainer, D. (2011). Are parents of young children practicing healthy nutrition and physical activity behaviors? </w:t>
      </w:r>
      <w:r w:rsidRPr="005A3C27">
        <w:rPr>
          <w:rFonts w:ascii="Times New Roman" w:hAnsi="Times New Roman" w:cs="Times New Roman"/>
          <w:i/>
          <w:iCs/>
        </w:rPr>
        <w:t>Pediatrics, 127</w:t>
      </w:r>
      <w:r w:rsidRPr="005A3C27">
        <w:rPr>
          <w:rFonts w:ascii="Times New Roman" w:hAnsi="Times New Roman" w:cs="Times New Roman"/>
        </w:rPr>
        <w:t>(5), 881-887. doi:10.1542/peds.2010-3218</w:t>
      </w:r>
    </w:p>
    <w:p w14:paraId="2B7C4D1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e, J. M., MacLehose, R., Loth, K. A., Eisenberg, M., Bucchianeri, M. M., &amp; Neumark-Sztainer, D. (2013). Parent conversations about healthful eating and weight associations with adolescent disordered eating behaviors. </w:t>
      </w:r>
      <w:r w:rsidRPr="005A3C27">
        <w:rPr>
          <w:rFonts w:ascii="Times New Roman" w:hAnsi="Times New Roman" w:cs="Times New Roman"/>
          <w:i/>
          <w:iCs/>
        </w:rPr>
        <w:t>Jama Pediatrics, 167</w:t>
      </w:r>
      <w:r w:rsidRPr="005A3C27">
        <w:rPr>
          <w:rFonts w:ascii="Times New Roman" w:hAnsi="Times New Roman" w:cs="Times New Roman"/>
        </w:rPr>
        <w:t>(8), 746-753. doi:10.1001/jamapediatrics.2013.78</w:t>
      </w:r>
    </w:p>
    <w:p w14:paraId="5AA5A71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e, J. M., Wall, M., Loth, K., &amp; Neumark-Sztainer, D. (2010). Parenting style as a predictor of adolescent weight and weight-related behaviors. </w:t>
      </w:r>
      <w:r w:rsidRPr="005A3C27">
        <w:rPr>
          <w:rFonts w:ascii="Times New Roman" w:hAnsi="Times New Roman" w:cs="Times New Roman"/>
          <w:i/>
          <w:iCs/>
        </w:rPr>
        <w:t>Journal of Adolescent Health, 46</w:t>
      </w:r>
      <w:r w:rsidRPr="005A3C27">
        <w:rPr>
          <w:rFonts w:ascii="Times New Roman" w:hAnsi="Times New Roman" w:cs="Times New Roman"/>
        </w:rPr>
        <w:t>(4), 331-338. doi:10.1016/j.jadohealth.2009.08.004</w:t>
      </w:r>
    </w:p>
    <w:p w14:paraId="200831B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e, J. M., Wall, M., Neumark-Sztainer, D., Larson, N., &amp; Story, M. (2010). Parenting style and family meals: Cross-sectional and 5-year longitudinal associations. </w:t>
      </w:r>
      <w:r w:rsidRPr="005A3C27">
        <w:rPr>
          <w:rFonts w:ascii="Times New Roman" w:hAnsi="Times New Roman" w:cs="Times New Roman"/>
          <w:i/>
          <w:iCs/>
        </w:rPr>
        <w:t>Journal of the American Dietetic Association, 110</w:t>
      </w:r>
      <w:r w:rsidRPr="005A3C27">
        <w:rPr>
          <w:rFonts w:ascii="Times New Roman" w:hAnsi="Times New Roman" w:cs="Times New Roman"/>
        </w:rPr>
        <w:t>(7), 1036-1042. doi:10.1016/j.jada.2010.04.011</w:t>
      </w:r>
    </w:p>
    <w:p w14:paraId="756805D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mann, K. E., Bergmann, R. L., von Kries, R., Bohm, O., Richter, R., Dudenhausen, J. W., &amp; Wahn, U. (2003). Early determinants of childhood overweight and adiposity in a birth cohort study: role of breast-feeding. </w:t>
      </w:r>
      <w:r w:rsidRPr="005A3C27">
        <w:rPr>
          <w:rFonts w:ascii="Times New Roman" w:hAnsi="Times New Roman" w:cs="Times New Roman"/>
          <w:i/>
          <w:iCs/>
        </w:rPr>
        <w:t>International Journal of Obesity, 27</w:t>
      </w:r>
      <w:r w:rsidRPr="005A3C27">
        <w:rPr>
          <w:rFonts w:ascii="Times New Roman" w:hAnsi="Times New Roman" w:cs="Times New Roman"/>
        </w:rPr>
        <w:t>(2), 162-172. doi:10.1038/sj.ijo.802200</w:t>
      </w:r>
    </w:p>
    <w:p w14:paraId="32B499B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gmeier, H., Skouteris, H., Horwood, S., Hooley, M., &amp; Richardson, B. (2014). Child temperament and maternal predictors of preschool children's eating and body mass index. A prospective study. </w:t>
      </w:r>
      <w:r w:rsidRPr="005A3C27">
        <w:rPr>
          <w:rFonts w:ascii="Times New Roman" w:hAnsi="Times New Roman" w:cs="Times New Roman"/>
          <w:i/>
          <w:iCs/>
        </w:rPr>
        <w:t>Appetite, 74</w:t>
      </w:r>
      <w:r w:rsidRPr="005A3C27">
        <w:rPr>
          <w:rFonts w:ascii="Times New Roman" w:hAnsi="Times New Roman" w:cs="Times New Roman"/>
        </w:rPr>
        <w:t>, 125-132. doi:10.1016/j.appet.2013.12.006</w:t>
      </w:r>
    </w:p>
    <w:p w14:paraId="557ACE1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key, C. S., Gardner, J. D., Frazier, A. L., &amp; Colditz, G. A. (2000). Relation of childhood diet and body size to menarche and adolescent growth in girls. </w:t>
      </w:r>
      <w:r w:rsidRPr="005A3C27">
        <w:rPr>
          <w:rFonts w:ascii="Times New Roman" w:hAnsi="Times New Roman" w:cs="Times New Roman"/>
          <w:i/>
          <w:iCs/>
        </w:rPr>
        <w:t>American Journal of Epidemiology, 152</w:t>
      </w:r>
      <w:r w:rsidRPr="005A3C27">
        <w:rPr>
          <w:rFonts w:ascii="Times New Roman" w:hAnsi="Times New Roman" w:cs="Times New Roman"/>
        </w:rPr>
        <w:t>(5), 446-452. doi:10.1093/aje/152.5.446</w:t>
      </w:r>
    </w:p>
    <w:p w14:paraId="6341077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Berkey, C. S., Rockett, H. R. H., Field, A. E., Gillman, M. W., &amp; Colditz, G. A. (2004). Sugar-</w:t>
      </w:r>
      <w:r w:rsidRPr="005A3C27">
        <w:rPr>
          <w:rFonts w:ascii="Times New Roman" w:hAnsi="Times New Roman" w:cs="Times New Roman"/>
        </w:rPr>
        <w:lastRenderedPageBreak/>
        <w:t xml:space="preserve">added beverages and adolescent weight change. </w:t>
      </w:r>
      <w:r w:rsidRPr="005A3C27">
        <w:rPr>
          <w:rFonts w:ascii="Times New Roman" w:hAnsi="Times New Roman" w:cs="Times New Roman"/>
          <w:i/>
          <w:iCs/>
        </w:rPr>
        <w:t>Obesity Research, 12</w:t>
      </w:r>
      <w:r w:rsidRPr="005A3C27">
        <w:rPr>
          <w:rFonts w:ascii="Times New Roman" w:hAnsi="Times New Roman" w:cs="Times New Roman"/>
        </w:rPr>
        <w:t>(5), 778-788. doi:10.1038/oby.2004.94</w:t>
      </w:r>
    </w:p>
    <w:p w14:paraId="50C7780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key, C. S., Rockett, H. R. H., Field, A. E., Gillman, M. W., Frazier, A. L., Camargo, C. A., &amp; Colditz, G. A. (2000). Activity, dietary intake, and weight changes in a longitudinal study of preadolescent and adolescent boys and girls. </w:t>
      </w:r>
      <w:r w:rsidRPr="005A3C27">
        <w:rPr>
          <w:rFonts w:ascii="Times New Roman" w:hAnsi="Times New Roman" w:cs="Times New Roman"/>
          <w:i/>
          <w:iCs/>
        </w:rPr>
        <w:t>Pediatrics, 105</w:t>
      </w:r>
      <w:r w:rsidRPr="005A3C27">
        <w:rPr>
          <w:rFonts w:ascii="Times New Roman" w:hAnsi="Times New Roman" w:cs="Times New Roman"/>
        </w:rPr>
        <w:t>(4). doi:10.1542/peds.105.4.e56</w:t>
      </w:r>
    </w:p>
    <w:p w14:paraId="0F53A52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key, C. S., Rockett, H. R. H., Willett, W. C., &amp; Colditz, G. A. (2005). Milk, dairy fat, dietary calcium, and weight gain - a longitudinal study of adolescents. </w:t>
      </w:r>
      <w:r w:rsidRPr="005A3C27">
        <w:rPr>
          <w:rFonts w:ascii="Times New Roman" w:hAnsi="Times New Roman" w:cs="Times New Roman"/>
          <w:i/>
          <w:iCs/>
        </w:rPr>
        <w:t>Archives of Pediatrics &amp; Adolescent Medicine, 159</w:t>
      </w:r>
      <w:r w:rsidRPr="005A3C27">
        <w:rPr>
          <w:rFonts w:ascii="Times New Roman" w:hAnsi="Times New Roman" w:cs="Times New Roman"/>
        </w:rPr>
        <w:t>(6), 543-550. doi:10.1001/archpedi.159.6.543</w:t>
      </w:r>
    </w:p>
    <w:p w14:paraId="16F41E3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kowitz, R. I., &amp; Fabricatore, A. N. (2011). Obesity, psychiatric status, and psychiatric medications. </w:t>
      </w:r>
      <w:r w:rsidRPr="005A3C27">
        <w:rPr>
          <w:rFonts w:ascii="Times New Roman" w:hAnsi="Times New Roman" w:cs="Times New Roman"/>
          <w:i/>
          <w:iCs/>
        </w:rPr>
        <w:t>Psychiatric Clinics of North America, 34</w:t>
      </w:r>
      <w:r w:rsidRPr="005A3C27">
        <w:rPr>
          <w:rFonts w:ascii="Times New Roman" w:hAnsi="Times New Roman" w:cs="Times New Roman"/>
        </w:rPr>
        <w:t>(4), 747-+. doi:10.1016/j.psc.2011.08.007</w:t>
      </w:r>
    </w:p>
    <w:p w14:paraId="2E3700C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erz, J. P. B., Singer, M. R., Guo, X., Daniels, S. R., &amp; Moore, L. L. (2011). Use of a dash food group score to predict excess weight gain in adolescent girls in the national growth and health study. </w:t>
      </w:r>
      <w:r w:rsidRPr="005A3C27">
        <w:rPr>
          <w:rFonts w:ascii="Times New Roman" w:hAnsi="Times New Roman" w:cs="Times New Roman"/>
          <w:i/>
          <w:iCs/>
        </w:rPr>
        <w:t>Archives of Pediatrics &amp; Adolescent Medicine, 165</w:t>
      </w:r>
      <w:r w:rsidRPr="005A3C27">
        <w:rPr>
          <w:rFonts w:ascii="Times New Roman" w:hAnsi="Times New Roman" w:cs="Times New Roman"/>
        </w:rPr>
        <w:t xml:space="preserve">(6), 540-546. </w:t>
      </w:r>
    </w:p>
    <w:p w14:paraId="0F2607B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igornia, S. J., LaValley, M. P., Noel, S. E., Moore, L. L., Ness, A. R., &amp; Newby, P. K. (2015). Sugar-sweetened beverage consumption and central and total adiposity in older children: a prospective study accounting for dietary reporting errors. </w:t>
      </w:r>
      <w:r w:rsidRPr="005A3C27">
        <w:rPr>
          <w:rFonts w:ascii="Times New Roman" w:hAnsi="Times New Roman" w:cs="Times New Roman"/>
          <w:i/>
          <w:iCs/>
        </w:rPr>
        <w:t>Public Health Nutrition, 18</w:t>
      </w:r>
      <w:r w:rsidRPr="005A3C27">
        <w:rPr>
          <w:rFonts w:ascii="Times New Roman" w:hAnsi="Times New Roman" w:cs="Times New Roman"/>
        </w:rPr>
        <w:t>(7), 1155-1163. doi:10.1017/s1368980014001700</w:t>
      </w:r>
    </w:p>
    <w:p w14:paraId="410207F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ild, D. E., Sholinsky, P., Smith, D. E., Lewis, C. E., Hardin, J. M., &amp; Burke, G. L. (1996). Correlates and predictors of weight loss in young adults: The CARDIA study. </w:t>
      </w:r>
      <w:r w:rsidRPr="005A3C27">
        <w:rPr>
          <w:rFonts w:ascii="Times New Roman" w:hAnsi="Times New Roman" w:cs="Times New Roman"/>
          <w:i/>
          <w:iCs/>
        </w:rPr>
        <w:t>International Journal of Obesity, 20</w:t>
      </w:r>
      <w:r w:rsidRPr="005A3C27">
        <w:rPr>
          <w:rFonts w:ascii="Times New Roman" w:hAnsi="Times New Roman" w:cs="Times New Roman"/>
        </w:rPr>
        <w:t xml:space="preserve">(1), 47-55. </w:t>
      </w:r>
    </w:p>
    <w:p w14:paraId="05F943F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isset, S., Gauvin, L., Potvin, L., &amp; Paradis, G. (2007). Association of body mass index and dietary restraint with changes in eating behaviour throughout late childhood and early adolescence: a 5-year study. </w:t>
      </w:r>
      <w:r w:rsidRPr="005A3C27">
        <w:rPr>
          <w:rFonts w:ascii="Times New Roman" w:hAnsi="Times New Roman" w:cs="Times New Roman"/>
          <w:i/>
          <w:iCs/>
        </w:rPr>
        <w:t>Public Health Nutrition, 10</w:t>
      </w:r>
      <w:r w:rsidRPr="005A3C27">
        <w:rPr>
          <w:rFonts w:ascii="Times New Roman" w:hAnsi="Times New Roman" w:cs="Times New Roman"/>
        </w:rPr>
        <w:t>(8), 780-789. doi:10.1017/s1368980007249626</w:t>
      </w:r>
    </w:p>
    <w:p w14:paraId="46B1000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lack, M. M., Papas, M. A., Bentley, M. E., Cureton, P., Saunders, A., Le, K., . . . Robinson, N. (2006). Overweight adolescent African-American mothers gain weight in spite of intentions to lose weight. </w:t>
      </w:r>
      <w:r w:rsidRPr="005A3C27">
        <w:rPr>
          <w:rFonts w:ascii="Times New Roman" w:hAnsi="Times New Roman" w:cs="Times New Roman"/>
          <w:i/>
          <w:iCs/>
        </w:rPr>
        <w:t>Journal of the American Dietetic Association, 106</w:t>
      </w:r>
      <w:r w:rsidRPr="005A3C27">
        <w:rPr>
          <w:rFonts w:ascii="Times New Roman" w:hAnsi="Times New Roman" w:cs="Times New Roman"/>
        </w:rPr>
        <w:t>(1), 80-87. doi:10.1016/j.jada.2005.09.049</w:t>
      </w:r>
    </w:p>
    <w:p w14:paraId="0F5B915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laine, B. (2008). Does depression cause obesity? A meta-analysis of longitudinal studies of depression and weight control. </w:t>
      </w:r>
      <w:r w:rsidRPr="005A3C27">
        <w:rPr>
          <w:rFonts w:ascii="Times New Roman" w:hAnsi="Times New Roman" w:cs="Times New Roman"/>
          <w:i/>
          <w:iCs/>
        </w:rPr>
        <w:t>Journal of Health Psychology, 13</w:t>
      </w:r>
      <w:r w:rsidRPr="005A3C27">
        <w:rPr>
          <w:rFonts w:ascii="Times New Roman" w:hAnsi="Times New Roman" w:cs="Times New Roman"/>
        </w:rPr>
        <w:t>(8), 1190-1197. doi:10.1177/1359105308095977</w:t>
      </w:r>
    </w:p>
    <w:p w14:paraId="46E4A82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ock, D. E., Robinson, T., Seabrook, J. A., Rombeek, M., Norozi, K., Filler, G., . . . Clarson, C. L. (2014). The Health Initiative Program for Kids (HIP Kids): effects of a 1-year multidisciplinary lifestyle intervention on adiposity and quality of life in obese children and adolescents - a longitudinal pilot intervention study. </w:t>
      </w:r>
      <w:r w:rsidRPr="005A3C27">
        <w:rPr>
          <w:rFonts w:ascii="Times New Roman" w:hAnsi="Times New Roman" w:cs="Times New Roman"/>
          <w:i/>
          <w:iCs/>
        </w:rPr>
        <w:t>BMC pediatrics, 14</w:t>
      </w:r>
      <w:r w:rsidRPr="005A3C27">
        <w:rPr>
          <w:rFonts w:ascii="Times New Roman" w:hAnsi="Times New Roman" w:cs="Times New Roman"/>
        </w:rPr>
        <w:t>. doi:10.1186/s12887-014-0296-1</w:t>
      </w:r>
    </w:p>
    <w:p w14:paraId="4D13B45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oone-Heinonen, J., Gordon-Larsen, P., &amp; Adair, L. S. (2008). Obesogenic clusters: Multidimensional adolescent obesity-related behaviors in the US. </w:t>
      </w:r>
      <w:r w:rsidRPr="005A3C27">
        <w:rPr>
          <w:rFonts w:ascii="Times New Roman" w:hAnsi="Times New Roman" w:cs="Times New Roman"/>
          <w:i/>
          <w:iCs/>
        </w:rPr>
        <w:t>Annals of Behavioral Medicine, 36</w:t>
      </w:r>
      <w:r w:rsidRPr="005A3C27">
        <w:rPr>
          <w:rFonts w:ascii="Times New Roman" w:hAnsi="Times New Roman" w:cs="Times New Roman"/>
        </w:rPr>
        <w:t>(3), 217-230. doi:10.1007/s12160-008-9074-3</w:t>
      </w:r>
    </w:p>
    <w:p w14:paraId="07F93A3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ooth, J. N., Tomporowski, P. D., Boyle, J. M. E., Ness, A. R., Joinson, C., Leary, S. D., &amp; Reilly, J. J. (2014). Obesity impairs academic attainment in adolescence: findings from </w:t>
      </w:r>
      <w:r w:rsidRPr="005A3C27">
        <w:rPr>
          <w:rFonts w:ascii="Times New Roman" w:hAnsi="Times New Roman" w:cs="Times New Roman"/>
        </w:rPr>
        <w:lastRenderedPageBreak/>
        <w:t xml:space="preserve">ALSPAC, a UK cohort. </w:t>
      </w:r>
      <w:r w:rsidRPr="005A3C27">
        <w:rPr>
          <w:rFonts w:ascii="Times New Roman" w:hAnsi="Times New Roman" w:cs="Times New Roman"/>
          <w:i/>
          <w:iCs/>
        </w:rPr>
        <w:t>International Journal of Obesity, 38</w:t>
      </w:r>
      <w:r w:rsidRPr="005A3C27">
        <w:rPr>
          <w:rFonts w:ascii="Times New Roman" w:hAnsi="Times New Roman" w:cs="Times New Roman"/>
        </w:rPr>
        <w:t>(10), 1335-1342. doi:10.1038/ijo.2014.40</w:t>
      </w:r>
    </w:p>
    <w:p w14:paraId="7F3BA2C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orradaile, K. E., Foster, G. D., May, H., Karpyn, A., Sherman, S., Grundy, K., . . . Boruch, R. F. (2008). Associations between the Youth/Adolescent Questionnaire, the Youth/Adolescent Activity Questionnaire, and body mass index z score in low-income inner-city fourth through sixth grade children. </w:t>
      </w:r>
      <w:r w:rsidRPr="005A3C27">
        <w:rPr>
          <w:rFonts w:ascii="Times New Roman" w:hAnsi="Times New Roman" w:cs="Times New Roman"/>
          <w:i/>
          <w:iCs/>
        </w:rPr>
        <w:t>American Journal of Clinical Nutrition, 87</w:t>
      </w:r>
      <w:r w:rsidRPr="005A3C27">
        <w:rPr>
          <w:rFonts w:ascii="Times New Roman" w:hAnsi="Times New Roman" w:cs="Times New Roman"/>
        </w:rPr>
        <w:t xml:space="preserve">(6), 1650-1655. </w:t>
      </w:r>
    </w:p>
    <w:p w14:paraId="2DDF9E3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outelle, K. N., Hannan, P., Fulkerson, J. A., Crow, S. J., &amp; Stice, E. (2010). Obesity as a prospective predictor of depression in adolescent females. </w:t>
      </w:r>
      <w:r w:rsidRPr="005A3C27">
        <w:rPr>
          <w:rFonts w:ascii="Times New Roman" w:hAnsi="Times New Roman" w:cs="Times New Roman"/>
          <w:i/>
          <w:iCs/>
        </w:rPr>
        <w:t>Health Psychology, 29</w:t>
      </w:r>
      <w:r w:rsidRPr="005A3C27">
        <w:rPr>
          <w:rFonts w:ascii="Times New Roman" w:hAnsi="Times New Roman" w:cs="Times New Roman"/>
        </w:rPr>
        <w:t>(3), 293-298. doi:10.1037/a0018645</w:t>
      </w:r>
    </w:p>
    <w:p w14:paraId="76C6084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rekke, H. K., van Odijk, J., &amp; Ludvigsson, J. (2007). Predictors and dietary consequences of frequent intake of high-sugar, low-nutrient foods in 1-year-old children participating in the ABIS study. </w:t>
      </w:r>
      <w:r w:rsidRPr="005A3C27">
        <w:rPr>
          <w:rFonts w:ascii="Times New Roman" w:hAnsi="Times New Roman" w:cs="Times New Roman"/>
          <w:i/>
          <w:iCs/>
        </w:rPr>
        <w:t>British Journal of Nutrition, 97</w:t>
      </w:r>
      <w:r w:rsidRPr="005A3C27">
        <w:rPr>
          <w:rFonts w:ascii="Times New Roman" w:hAnsi="Times New Roman" w:cs="Times New Roman"/>
        </w:rPr>
        <w:t>(1), 176-181. doi:10.1017/s0007114507244460</w:t>
      </w:r>
    </w:p>
    <w:p w14:paraId="2638C3F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rixval, C. S., Andersen, L. B., &amp; Heitmann, B. L. (2009). Fat intake and weight development from 9 to 16 years of age: The European Youth Heart Study - a longitudinal study. </w:t>
      </w:r>
      <w:r w:rsidRPr="005A3C27">
        <w:rPr>
          <w:rFonts w:ascii="Times New Roman" w:hAnsi="Times New Roman" w:cs="Times New Roman"/>
          <w:i/>
          <w:iCs/>
        </w:rPr>
        <w:t>Obesity Facts, 2</w:t>
      </w:r>
      <w:r w:rsidRPr="005A3C27">
        <w:rPr>
          <w:rFonts w:ascii="Times New Roman" w:hAnsi="Times New Roman" w:cs="Times New Roman"/>
        </w:rPr>
        <w:t>(3), 166-170. doi:10.1159/000219134</w:t>
      </w:r>
    </w:p>
    <w:p w14:paraId="6AC2C6D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rook, J. S., Zhang, C., Saar, N. S., &amp; Brook, D. W. (2009). Psychosocial predictors, higher body mass index, and aspects of neurocognitive dysfunction. </w:t>
      </w:r>
      <w:r w:rsidRPr="005A3C27">
        <w:rPr>
          <w:rFonts w:ascii="Times New Roman" w:hAnsi="Times New Roman" w:cs="Times New Roman"/>
          <w:i/>
          <w:iCs/>
        </w:rPr>
        <w:t>Perceptual and Motor Skills, 108</w:t>
      </w:r>
      <w:r w:rsidRPr="005A3C27">
        <w:rPr>
          <w:rFonts w:ascii="Times New Roman" w:hAnsi="Times New Roman" w:cs="Times New Roman"/>
        </w:rPr>
        <w:t>(1), 181-195. doi:10.2466/pms.108.1.181-195</w:t>
      </w:r>
    </w:p>
    <w:p w14:paraId="4D53772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urke, V., Beilin, L. J., &amp; Dunbar, D. (2001). Family lifestyle and parental body mass index as predictors of body mass index in Australian children: a longitudinal study. </w:t>
      </w:r>
      <w:r w:rsidRPr="005A3C27">
        <w:rPr>
          <w:rFonts w:ascii="Times New Roman" w:hAnsi="Times New Roman" w:cs="Times New Roman"/>
          <w:i/>
          <w:iCs/>
        </w:rPr>
        <w:t>International Journal of Obesity, 25</w:t>
      </w:r>
      <w:r w:rsidRPr="005A3C27">
        <w:rPr>
          <w:rFonts w:ascii="Times New Roman" w:hAnsi="Times New Roman" w:cs="Times New Roman"/>
        </w:rPr>
        <w:t>(2), 147-157. doi:10.1038/sj.ijo.0801538</w:t>
      </w:r>
    </w:p>
    <w:p w14:paraId="160F0AD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urke, V., Beilin, L. J., Simmer, K., Oddy, W. H., Blake, K. V., Doherty, D., . . . Stanley, F. J. (2005). Predictors of body mass index and associations with cardiovascular risk factors in Australian children: a prospective cohort study. </w:t>
      </w:r>
      <w:r w:rsidRPr="005A3C27">
        <w:rPr>
          <w:rFonts w:ascii="Times New Roman" w:hAnsi="Times New Roman" w:cs="Times New Roman"/>
          <w:i/>
          <w:iCs/>
        </w:rPr>
        <w:t>International Journal of Obesity, 29</w:t>
      </w:r>
      <w:r w:rsidRPr="005A3C27">
        <w:rPr>
          <w:rFonts w:ascii="Times New Roman" w:hAnsi="Times New Roman" w:cs="Times New Roman"/>
        </w:rPr>
        <w:t>(1), 15-23. doi:10.1038/sj.ijo.0802750</w:t>
      </w:r>
    </w:p>
    <w:p w14:paraId="5A1F43E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Butte, N. F., Cai, G., Cole, S. A., Wilson, T. A., Fisher, J. O., Zakeri, I. F., . . . Comuzzie, A. G. (2007). Metabolic and behavioral predictors of weight gain in Hispanic children: the Viva la Familia Study. </w:t>
      </w:r>
      <w:r w:rsidRPr="005A3C27">
        <w:rPr>
          <w:rFonts w:ascii="Times New Roman" w:hAnsi="Times New Roman" w:cs="Times New Roman"/>
          <w:i/>
          <w:iCs/>
        </w:rPr>
        <w:t>American Journal of Clinical Nutrition, 85</w:t>
      </w:r>
      <w:r w:rsidRPr="005A3C27">
        <w:rPr>
          <w:rFonts w:ascii="Times New Roman" w:hAnsi="Times New Roman" w:cs="Times New Roman"/>
        </w:rPr>
        <w:t xml:space="preserve">(6), 1478-1485. </w:t>
      </w:r>
    </w:p>
    <w:p w14:paraId="7C7DBDE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alamaro, C. J., Park, S., Mason, T. B. A., Marcus, C. L., Weaver, T. E., Pack, A., &amp; Ratcliffe, S. J. (2010). Shortened sleep duration does not predict obesity in adolescents. </w:t>
      </w:r>
      <w:r w:rsidRPr="005A3C27">
        <w:rPr>
          <w:rFonts w:ascii="Times New Roman" w:hAnsi="Times New Roman" w:cs="Times New Roman"/>
          <w:i/>
          <w:iCs/>
        </w:rPr>
        <w:t>Journal of Sleep Research, 19</w:t>
      </w:r>
      <w:r w:rsidRPr="005A3C27">
        <w:rPr>
          <w:rFonts w:ascii="Times New Roman" w:hAnsi="Times New Roman" w:cs="Times New Roman"/>
        </w:rPr>
        <w:t>(4), 559-566. doi:10.1111/j.1365-2869.2010.00840.x</w:t>
      </w:r>
    </w:p>
    <w:p w14:paraId="7EEC1D5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ampbell, K., Andrianopoulos, N., Hesketh, K., Ball, K., Crawford, D., Brennan, L., . . . Timperio, A. (2010). Parental use of restrictive feeding practices and child BMI z-score. A 3-year prospective cohort study. </w:t>
      </w:r>
      <w:r w:rsidRPr="005A3C27">
        <w:rPr>
          <w:rFonts w:ascii="Times New Roman" w:hAnsi="Times New Roman" w:cs="Times New Roman"/>
          <w:i/>
          <w:iCs/>
        </w:rPr>
        <w:t>Appetite, 55</w:t>
      </w:r>
      <w:r w:rsidRPr="005A3C27">
        <w:rPr>
          <w:rFonts w:ascii="Times New Roman" w:hAnsi="Times New Roman" w:cs="Times New Roman"/>
        </w:rPr>
        <w:t>(1), 84-88. doi:10.1016/j.appet.2010.04.006</w:t>
      </w:r>
    </w:p>
    <w:p w14:paraId="432E705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arlson, J. A., Crespo, N. C., Sallis, J. F., Patterson, R. E., &amp; Elder, J. P. (2012). Dietary-related and physical activity-related predictors of obesity in children: A 2-year prospective study. </w:t>
      </w:r>
      <w:r w:rsidRPr="005A3C27">
        <w:rPr>
          <w:rFonts w:ascii="Times New Roman" w:hAnsi="Times New Roman" w:cs="Times New Roman"/>
          <w:i/>
          <w:iCs/>
        </w:rPr>
        <w:t>Childhood Obesity, 8</w:t>
      </w:r>
      <w:r w:rsidRPr="005A3C27">
        <w:rPr>
          <w:rFonts w:ascii="Times New Roman" w:hAnsi="Times New Roman" w:cs="Times New Roman"/>
        </w:rPr>
        <w:t>(2), 110-115. doi:10.1089/chi.2011.0071</w:t>
      </w:r>
    </w:p>
    <w:p w14:paraId="67989C6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arter, P. J., Taylor, B. J., Williams, S. M., &amp; Taylor, R. W. (2011). Longitudinal analysis of sleep in relation to BMI and body fat in children: the FLAME study. </w:t>
      </w:r>
      <w:r w:rsidRPr="005A3C27">
        <w:rPr>
          <w:rFonts w:ascii="Times New Roman" w:hAnsi="Times New Roman" w:cs="Times New Roman"/>
          <w:i/>
          <w:iCs/>
        </w:rPr>
        <w:t>British Medical Journal, 342</w:t>
      </w:r>
      <w:r w:rsidRPr="005A3C27">
        <w:rPr>
          <w:rFonts w:ascii="Times New Roman" w:hAnsi="Times New Roman" w:cs="Times New Roman"/>
        </w:rPr>
        <w:t>. doi:10.1136/bmj.d2712</w:t>
      </w:r>
    </w:p>
    <w:p w14:paraId="64B63E9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en, H. J., &amp; Wang, Y. (2015). Do weight status and television viewing influence children's </w:t>
      </w:r>
      <w:r w:rsidRPr="005A3C27">
        <w:rPr>
          <w:rFonts w:ascii="Times New Roman" w:hAnsi="Times New Roman" w:cs="Times New Roman"/>
        </w:rPr>
        <w:lastRenderedPageBreak/>
        <w:t xml:space="preserve">subsequent dietary changes? A National Longitudinal Study in the United States. </w:t>
      </w:r>
      <w:r w:rsidRPr="005A3C27">
        <w:rPr>
          <w:rFonts w:ascii="Times New Roman" w:hAnsi="Times New Roman" w:cs="Times New Roman"/>
          <w:i/>
          <w:iCs/>
        </w:rPr>
        <w:t>International Journal of Obesity, 39</w:t>
      </w:r>
      <w:r w:rsidRPr="005A3C27">
        <w:rPr>
          <w:rFonts w:ascii="Times New Roman" w:hAnsi="Times New Roman" w:cs="Times New Roman"/>
        </w:rPr>
        <w:t>(6), 931-938. doi:10.1038/ijo.2015.16</w:t>
      </w:r>
    </w:p>
    <w:p w14:paraId="3E8B1E4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en, Y.-Y., Lee, Y.-S., Wang, J.-P., Jiang, Y.-Y., Li, H., An, Y.-L., . . . Li, G.-W. (2011). Longitudinal study of childhood adiposity and the risk of developing components of metabolic syndrome - The Da Qing Children Cohort Study. </w:t>
      </w:r>
      <w:r w:rsidRPr="005A3C27">
        <w:rPr>
          <w:rFonts w:ascii="Times New Roman" w:hAnsi="Times New Roman" w:cs="Times New Roman"/>
          <w:i/>
          <w:iCs/>
        </w:rPr>
        <w:t>Pediatric Research, 70</w:t>
      </w:r>
      <w:r w:rsidRPr="005A3C27">
        <w:rPr>
          <w:rFonts w:ascii="Times New Roman" w:hAnsi="Times New Roman" w:cs="Times New Roman"/>
        </w:rPr>
        <w:t xml:space="preserve">(3), 307-312. </w:t>
      </w:r>
    </w:p>
    <w:p w14:paraId="7A14C52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eng, G., Karaolis-Danckert, N., Libuda, L., Bolzenius, K., Remer, T., &amp; Buyken, A. E. (2009). Relation of dietary glycemic index, glycemic load, and fiber and whole-grain intakes during puberty to the concurrent development of percent body fat and body mass index. </w:t>
      </w:r>
      <w:r w:rsidRPr="005A3C27">
        <w:rPr>
          <w:rFonts w:ascii="Times New Roman" w:hAnsi="Times New Roman" w:cs="Times New Roman"/>
          <w:i/>
          <w:iCs/>
        </w:rPr>
        <w:t>American Journal of Epidemiology, 169</w:t>
      </w:r>
      <w:r w:rsidRPr="005A3C27">
        <w:rPr>
          <w:rFonts w:ascii="Times New Roman" w:hAnsi="Times New Roman" w:cs="Times New Roman"/>
        </w:rPr>
        <w:t>(6), 667-677. doi:10.1093/aje/kwn375</w:t>
      </w:r>
    </w:p>
    <w:p w14:paraId="09DC810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eng, S., Volgyi, E., Tylavsky, F. A., Lyytikainen, A., Tormakangas, T., Xu, L., . . . Kujala, U. M. (2009). Trait-specific tracking and determinants of body composition: a 7-year follow-up study of pubertal growth in girls. </w:t>
      </w:r>
      <w:r w:rsidRPr="005A3C27">
        <w:rPr>
          <w:rFonts w:ascii="Times New Roman" w:hAnsi="Times New Roman" w:cs="Times New Roman"/>
          <w:i/>
          <w:iCs/>
        </w:rPr>
        <w:t>Bmc Medicine, 7</w:t>
      </w:r>
      <w:r w:rsidRPr="005A3C27">
        <w:rPr>
          <w:rFonts w:ascii="Times New Roman" w:hAnsi="Times New Roman" w:cs="Times New Roman"/>
        </w:rPr>
        <w:t>. doi:10.1186/1741-7015-7-5</w:t>
      </w:r>
    </w:p>
    <w:p w14:paraId="6B4F8A6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ivers, P., Hands, B., Parker, H., Beilin, L., Kendall, G., &amp; Bulsara, M. (2009). Longitudinal modelling of body mass index from birth to 14 years. </w:t>
      </w:r>
      <w:r w:rsidRPr="005A3C27">
        <w:rPr>
          <w:rFonts w:ascii="Times New Roman" w:hAnsi="Times New Roman" w:cs="Times New Roman"/>
          <w:i/>
          <w:iCs/>
        </w:rPr>
        <w:t>Obesity Facts, 2</w:t>
      </w:r>
      <w:r w:rsidRPr="005A3C27">
        <w:rPr>
          <w:rFonts w:ascii="Times New Roman" w:hAnsi="Times New Roman" w:cs="Times New Roman"/>
        </w:rPr>
        <w:t>(5), 302-310. doi:10.1159/000235561</w:t>
      </w:r>
    </w:p>
    <w:p w14:paraId="657D00C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hivers, P., Hands, B., Parker, H., Bulsara, M., Beilin, L. J., Kendall, G. E., &amp; Oddy, W. H. (2010). Body mass index, adiposity rebound and early feeding in a longitudinal cohort (Raine Study). </w:t>
      </w:r>
      <w:r w:rsidRPr="005A3C27">
        <w:rPr>
          <w:rFonts w:ascii="Times New Roman" w:hAnsi="Times New Roman" w:cs="Times New Roman"/>
          <w:i/>
          <w:iCs/>
        </w:rPr>
        <w:t>International Journal of Obesity, 34</w:t>
      </w:r>
      <w:r w:rsidRPr="005A3C27">
        <w:rPr>
          <w:rFonts w:ascii="Times New Roman" w:hAnsi="Times New Roman" w:cs="Times New Roman"/>
        </w:rPr>
        <w:t>(7), 1169-1176. doi:10.1038/ijo.2010.61</w:t>
      </w:r>
    </w:p>
    <w:p w14:paraId="0793EC9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lark, L., &amp; Tiggemann, M. (2008). Sociocultural and individual psychological predictors of body image in young girls: A prospective study. </w:t>
      </w:r>
      <w:r w:rsidRPr="005A3C27">
        <w:rPr>
          <w:rFonts w:ascii="Times New Roman" w:hAnsi="Times New Roman" w:cs="Times New Roman"/>
          <w:i/>
          <w:iCs/>
        </w:rPr>
        <w:t>Developmental Psychology, 44</w:t>
      </w:r>
      <w:r w:rsidRPr="005A3C27">
        <w:rPr>
          <w:rFonts w:ascii="Times New Roman" w:hAnsi="Times New Roman" w:cs="Times New Roman"/>
        </w:rPr>
        <w:t>(4), 1124-1134. doi:10.1037/0012-1649.44.4.1124</w:t>
      </w:r>
    </w:p>
    <w:p w14:paraId="50E776C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ohen, D. A., Ghosh-Dastidar, B., Conway, T. L., Evenson, K. R., Rodriguez, D. A., Beckman, R., . . . Lytle, L. (2014). Energy balance in adolescent girls: The trial of activity for adolescent girls cohort. </w:t>
      </w:r>
      <w:r w:rsidRPr="005A3C27">
        <w:rPr>
          <w:rFonts w:ascii="Times New Roman" w:hAnsi="Times New Roman" w:cs="Times New Roman"/>
          <w:i/>
          <w:iCs/>
        </w:rPr>
        <w:t>Obesity, 22</w:t>
      </w:r>
      <w:r w:rsidRPr="005A3C27">
        <w:rPr>
          <w:rFonts w:ascii="Times New Roman" w:hAnsi="Times New Roman" w:cs="Times New Roman"/>
        </w:rPr>
        <w:t>(3), 772-780. doi:10.1002/oby.20536</w:t>
      </w:r>
    </w:p>
    <w:p w14:paraId="5AC5878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ole, T. J. (2004). Children grow and horses race: is the adiposity rebound a critical period for later obesity? </w:t>
      </w:r>
      <w:r w:rsidRPr="005A3C27">
        <w:rPr>
          <w:rFonts w:ascii="Times New Roman" w:hAnsi="Times New Roman" w:cs="Times New Roman"/>
          <w:i/>
          <w:iCs/>
        </w:rPr>
        <w:t>BMC pediatrics, 4</w:t>
      </w:r>
      <w:r w:rsidRPr="005A3C27">
        <w:rPr>
          <w:rFonts w:ascii="Times New Roman" w:hAnsi="Times New Roman" w:cs="Times New Roman"/>
        </w:rPr>
        <w:t>, 6-6. doi:10.1186/1471-2431-4-6</w:t>
      </w:r>
    </w:p>
    <w:p w14:paraId="66ED96A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onradt, M., Dierk, J.-M., Schlumberger, P., Rauh, E., Hebebrand, J., &amp; Rief, W. (2008). Who copes well? Obesity-related coping and its associations with shame, guilt, and weight loss. </w:t>
      </w:r>
      <w:r w:rsidRPr="005A3C27">
        <w:rPr>
          <w:rFonts w:ascii="Times New Roman" w:hAnsi="Times New Roman" w:cs="Times New Roman"/>
          <w:i/>
          <w:iCs/>
        </w:rPr>
        <w:t>Journal of Clinical Psychology, 64</w:t>
      </w:r>
      <w:r w:rsidRPr="005A3C27">
        <w:rPr>
          <w:rFonts w:ascii="Times New Roman" w:hAnsi="Times New Roman" w:cs="Times New Roman"/>
        </w:rPr>
        <w:t>(10), 1129-1144. doi:10.1002/jclp.20501</w:t>
      </w:r>
    </w:p>
    <w:p w14:paraId="43B905C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oppinger, T., Jeanes, Y. M., Dabinett, J., Voegele, C., &amp; Reeves, S. (2010). Physical activity and dietary intake of children aged 9-11 years and the influence of peers on these behaviours: a 1-year follow-up. </w:t>
      </w:r>
      <w:r w:rsidRPr="005A3C27">
        <w:rPr>
          <w:rFonts w:ascii="Times New Roman" w:hAnsi="Times New Roman" w:cs="Times New Roman"/>
          <w:i/>
          <w:iCs/>
        </w:rPr>
        <w:t>European Journal of Clinical Nutrition, 64</w:t>
      </w:r>
      <w:r w:rsidRPr="005A3C27">
        <w:rPr>
          <w:rFonts w:ascii="Times New Roman" w:hAnsi="Times New Roman" w:cs="Times New Roman"/>
        </w:rPr>
        <w:t>(8), 776-781. doi:10.1038/ejcn.2010.63</w:t>
      </w:r>
    </w:p>
    <w:p w14:paraId="2C200C0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ornes, B. K., Zhu, G., &amp; Martin, N. G. (2007). Sex differences in genetic variation in weight: A longitudinal study of body mass index in adolescent twins. </w:t>
      </w:r>
      <w:r w:rsidRPr="005A3C27">
        <w:rPr>
          <w:rFonts w:ascii="Times New Roman" w:hAnsi="Times New Roman" w:cs="Times New Roman"/>
          <w:i/>
          <w:iCs/>
        </w:rPr>
        <w:t>Behavior Genetics, 37</w:t>
      </w:r>
      <w:r w:rsidRPr="005A3C27">
        <w:rPr>
          <w:rFonts w:ascii="Times New Roman" w:hAnsi="Times New Roman" w:cs="Times New Roman"/>
        </w:rPr>
        <w:t>(5), 648-660. doi:10.1007/s10519-007-9165-0</w:t>
      </w:r>
    </w:p>
    <w:p w14:paraId="6479FC6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raigie, A. M., Matthews, J. N. S., Rugg-Gunn, A. J., Lake, A. A., Mathers, J. C., &amp; Adamson, A. J. (2009). Raised Adolescent Body Mass Index Predicts the Development of Adiposity and a Central Distribution of Body Fat in Adulthood: A Longitudinal Study. </w:t>
      </w:r>
      <w:r w:rsidRPr="005A3C27">
        <w:rPr>
          <w:rFonts w:ascii="Times New Roman" w:hAnsi="Times New Roman" w:cs="Times New Roman"/>
          <w:i/>
          <w:iCs/>
        </w:rPr>
        <w:t>Obesity Facts, 2</w:t>
      </w:r>
      <w:r w:rsidRPr="005A3C27">
        <w:rPr>
          <w:rFonts w:ascii="Times New Roman" w:hAnsi="Times New Roman" w:cs="Times New Roman"/>
        </w:rPr>
        <w:t>(3), 150-156. doi:10.1159/000218092</w:t>
      </w:r>
    </w:p>
    <w:p w14:paraId="36D4B41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rosnoe, R., &amp; Muller, C. (2004). Body mass index, academic achievement, and school context: </w:t>
      </w:r>
      <w:r w:rsidRPr="005A3C27">
        <w:rPr>
          <w:rFonts w:ascii="Times New Roman" w:hAnsi="Times New Roman" w:cs="Times New Roman"/>
        </w:rPr>
        <w:lastRenderedPageBreak/>
        <w:t xml:space="preserve">Examining the educational experiences of adolescents at risk of obesity. </w:t>
      </w:r>
      <w:r w:rsidRPr="005A3C27">
        <w:rPr>
          <w:rFonts w:ascii="Times New Roman" w:hAnsi="Times New Roman" w:cs="Times New Roman"/>
          <w:i/>
          <w:iCs/>
        </w:rPr>
        <w:t>Journal of Health and Social Behavior, 45</w:t>
      </w:r>
      <w:r w:rsidRPr="005A3C27">
        <w:rPr>
          <w:rFonts w:ascii="Times New Roman" w:hAnsi="Times New Roman" w:cs="Times New Roman"/>
        </w:rPr>
        <w:t xml:space="preserve">(4), 393-407. </w:t>
      </w:r>
    </w:p>
    <w:p w14:paraId="190CAFF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rossman, A., Sullivan, D. A., &amp; Benin, M. (2006). The family environment and American adolescents' risk of obesity as young adults. </w:t>
      </w:r>
      <w:r w:rsidRPr="005A3C27">
        <w:rPr>
          <w:rFonts w:ascii="Times New Roman" w:hAnsi="Times New Roman" w:cs="Times New Roman"/>
          <w:i/>
          <w:iCs/>
        </w:rPr>
        <w:t>Social Science &amp; Medicine, 63</w:t>
      </w:r>
      <w:r w:rsidRPr="005A3C27">
        <w:rPr>
          <w:rFonts w:ascii="Times New Roman" w:hAnsi="Times New Roman" w:cs="Times New Roman"/>
        </w:rPr>
        <w:t>(9), 2255-2267. doi:10.1016/j.socscimed.2006.05.027</w:t>
      </w:r>
    </w:p>
    <w:p w14:paraId="16C67A2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Crow, S., Eisenberg, M. E., Story, M., &amp; Neumark-Sztainer, D. (2008). Are body dissatisfaction, eating disturbance, and body mass index predictors of suicidal behavior in adolescents? A longitudinal study. </w:t>
      </w:r>
      <w:r w:rsidRPr="005A3C27">
        <w:rPr>
          <w:rFonts w:ascii="Times New Roman" w:hAnsi="Times New Roman" w:cs="Times New Roman"/>
          <w:i/>
          <w:iCs/>
        </w:rPr>
        <w:t>Journal of Consulting and Clinical Psychology, 76</w:t>
      </w:r>
      <w:r w:rsidRPr="005A3C27">
        <w:rPr>
          <w:rFonts w:ascii="Times New Roman" w:hAnsi="Times New Roman" w:cs="Times New Roman"/>
        </w:rPr>
        <w:t>(5), 887-892. doi:10.1037/a0012783</w:t>
      </w:r>
    </w:p>
    <w:p w14:paraId="57482C1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atar, A., &amp; Sturm, R. (2004). Childhood overweight and parent- and teacher-reported behavior problems - Evidence from a prospective study of kindergartners. </w:t>
      </w:r>
      <w:r w:rsidRPr="005A3C27">
        <w:rPr>
          <w:rFonts w:ascii="Times New Roman" w:hAnsi="Times New Roman" w:cs="Times New Roman"/>
          <w:i/>
          <w:iCs/>
        </w:rPr>
        <w:t>Archives of Pediatrics &amp; Adolescent Medicine, 158</w:t>
      </w:r>
      <w:r w:rsidRPr="005A3C27">
        <w:rPr>
          <w:rFonts w:ascii="Times New Roman" w:hAnsi="Times New Roman" w:cs="Times New Roman"/>
        </w:rPr>
        <w:t>(8), 804-810. doi:10.1001/archpedi.158.8.804</w:t>
      </w:r>
    </w:p>
    <w:p w14:paraId="06CF471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atar, A., Sturm, R., &amp; Magnabosco, J. L. (2004). Childhood overweight and academic performance: National study of kindergartners and first-graders. </w:t>
      </w:r>
      <w:r w:rsidRPr="005A3C27">
        <w:rPr>
          <w:rFonts w:ascii="Times New Roman" w:hAnsi="Times New Roman" w:cs="Times New Roman"/>
          <w:i/>
          <w:iCs/>
        </w:rPr>
        <w:t>Obesity Research, 12</w:t>
      </w:r>
      <w:r w:rsidRPr="005A3C27">
        <w:rPr>
          <w:rFonts w:ascii="Times New Roman" w:hAnsi="Times New Roman" w:cs="Times New Roman"/>
        </w:rPr>
        <w:t>(1), 58-68. doi:10.1038/oby.2004.9</w:t>
      </w:r>
    </w:p>
    <w:p w14:paraId="58E8138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eBoer, M. D., Agard, H. E., &amp; Scharf, R. J. (2015). Milk intake, height and body mass index in preschool children. </w:t>
      </w:r>
      <w:r w:rsidRPr="005A3C27">
        <w:rPr>
          <w:rFonts w:ascii="Times New Roman" w:hAnsi="Times New Roman" w:cs="Times New Roman"/>
          <w:i/>
          <w:iCs/>
        </w:rPr>
        <w:t>Archives of Disease in Childhood, 100</w:t>
      </w:r>
      <w:r w:rsidRPr="005A3C27">
        <w:rPr>
          <w:rFonts w:ascii="Times New Roman" w:hAnsi="Times New Roman" w:cs="Times New Roman"/>
        </w:rPr>
        <w:t>(5), 460-465. doi:10.1136/archdischild-2014-306958</w:t>
      </w:r>
    </w:p>
    <w:p w14:paraId="5A42F74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elgado-Rico, E., Rio-Valle, J. S., Albein-Urios, N., Caracuel, A., Gonzalez-Jimenez, E., Piqueras, M. J., . . . Verdejo-Garcia, A. (2012). Effects of a multicomponent behavioral intervention on impulsivity and cognitive deficits in adolescents with excess weight. </w:t>
      </w:r>
      <w:r w:rsidRPr="005A3C27">
        <w:rPr>
          <w:rFonts w:ascii="Times New Roman" w:hAnsi="Times New Roman" w:cs="Times New Roman"/>
          <w:i/>
          <w:iCs/>
        </w:rPr>
        <w:t>Behavioural Pharmacology, 23</w:t>
      </w:r>
      <w:r w:rsidRPr="005A3C27">
        <w:rPr>
          <w:rFonts w:ascii="Times New Roman" w:hAnsi="Times New Roman" w:cs="Times New Roman"/>
        </w:rPr>
        <w:t>(5-6), 609-615. doi:10.1097/FBP.0b013e328356c3ac</w:t>
      </w:r>
    </w:p>
    <w:p w14:paraId="5614CCE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iethelm, K., Guenther, A. L. B., Schulze, M. B., Standl, M., Heinrich, J., &amp; Buyken, A. E. (2014). Prospective relevance of dietary patterns at the beginning and during the course of primary school to the development of body composition. </w:t>
      </w:r>
      <w:r w:rsidRPr="005A3C27">
        <w:rPr>
          <w:rFonts w:ascii="Times New Roman" w:hAnsi="Times New Roman" w:cs="Times New Roman"/>
          <w:i/>
          <w:iCs/>
        </w:rPr>
        <w:t>British Journal of Nutrition, 111</w:t>
      </w:r>
      <w:r w:rsidRPr="005A3C27">
        <w:rPr>
          <w:rFonts w:ascii="Times New Roman" w:hAnsi="Times New Roman" w:cs="Times New Roman"/>
        </w:rPr>
        <w:t>(8), 1488-1498. doi:10.1017/s0007114513004017</w:t>
      </w:r>
    </w:p>
    <w:p w14:paraId="7704EA7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uarte, C. S., Shen, S., Wu, P., &amp; Must, A. (2012). Maternal depression and child BMI: longitudinal findings from a US sample. </w:t>
      </w:r>
      <w:r w:rsidRPr="005A3C27">
        <w:rPr>
          <w:rFonts w:ascii="Times New Roman" w:hAnsi="Times New Roman" w:cs="Times New Roman"/>
          <w:i/>
          <w:iCs/>
        </w:rPr>
        <w:t>Pediatric Obesity, 7</w:t>
      </w:r>
      <w:r w:rsidRPr="005A3C27">
        <w:rPr>
          <w:rFonts w:ascii="Times New Roman" w:hAnsi="Times New Roman" w:cs="Times New Roman"/>
        </w:rPr>
        <w:t>(2), 124-133. doi:10.1111/j.2047-6310.2011.00012.x</w:t>
      </w:r>
    </w:p>
    <w:p w14:paraId="12A4CF4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ubois, L., Carter, M. A., Farmer, A., Girard, M., Burnier, D., Tatone-Tokuda, F., &amp; Porcherie, M. (2011). Higher intakes of energy and grain products at 4 years of age are associated with being overweight at 6 years of age. </w:t>
      </w:r>
      <w:r w:rsidRPr="005A3C27">
        <w:rPr>
          <w:rFonts w:ascii="Times New Roman" w:hAnsi="Times New Roman" w:cs="Times New Roman"/>
          <w:i/>
          <w:iCs/>
        </w:rPr>
        <w:t>Journal of Nutrition, 141</w:t>
      </w:r>
      <w:r w:rsidRPr="005A3C27">
        <w:rPr>
          <w:rFonts w:ascii="Times New Roman" w:hAnsi="Times New Roman" w:cs="Times New Roman"/>
        </w:rPr>
        <w:t>(11), 2024-2029. doi:10.3945/jn.111.143347</w:t>
      </w:r>
    </w:p>
    <w:p w14:paraId="57B1634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ubois, L., &amp; Girard, M. (2003). Social inequalities in infant feeding during the first year of life. The Longitudinal Study of Child Development in Quebec (LSCDQ 1998-2002). </w:t>
      </w:r>
      <w:r w:rsidRPr="005A3C27">
        <w:rPr>
          <w:rFonts w:ascii="Times New Roman" w:hAnsi="Times New Roman" w:cs="Times New Roman"/>
          <w:i/>
          <w:iCs/>
        </w:rPr>
        <w:t>Public Health Nutrition, 6</w:t>
      </w:r>
      <w:r w:rsidRPr="005A3C27">
        <w:rPr>
          <w:rFonts w:ascii="Times New Roman" w:hAnsi="Times New Roman" w:cs="Times New Roman"/>
        </w:rPr>
        <w:t>(8), 773-783. doi:10.1079/phn2003497</w:t>
      </w:r>
    </w:p>
    <w:p w14:paraId="4B39D43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Dunton, G., McConnell, R., Jerrett, M., Wolch, J., Lam, C., Gilliland, F., &amp; Berhane, K. (2012). Organized physical activity in young school children and subsequent 4-year change in body mass index. </w:t>
      </w:r>
      <w:r w:rsidRPr="005A3C27">
        <w:rPr>
          <w:rFonts w:ascii="Times New Roman" w:hAnsi="Times New Roman" w:cs="Times New Roman"/>
          <w:i/>
          <w:iCs/>
        </w:rPr>
        <w:t>Archives of Pediatrics &amp; Adolescent Medicine, 166</w:t>
      </w:r>
      <w:r w:rsidRPr="005A3C27">
        <w:rPr>
          <w:rFonts w:ascii="Times New Roman" w:hAnsi="Times New Roman" w:cs="Times New Roman"/>
        </w:rPr>
        <w:t xml:space="preserve">(8), 713-718. </w:t>
      </w:r>
    </w:p>
    <w:p w14:paraId="048EF16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Eisenberg, M. E., Neumark-Sztainer, D., Haines, J., &amp; Wall, M. (2006). Weight-teasing and emotional well-being in adolescents: longitudinal findings from Project EAT. </w:t>
      </w:r>
      <w:r w:rsidRPr="005A3C27">
        <w:rPr>
          <w:rFonts w:ascii="Times New Roman" w:hAnsi="Times New Roman" w:cs="Times New Roman"/>
          <w:i/>
          <w:iCs/>
        </w:rPr>
        <w:t xml:space="preserve">Journal of </w:t>
      </w:r>
      <w:r w:rsidRPr="005A3C27">
        <w:rPr>
          <w:rFonts w:ascii="Times New Roman" w:hAnsi="Times New Roman" w:cs="Times New Roman"/>
          <w:i/>
          <w:iCs/>
        </w:rPr>
        <w:lastRenderedPageBreak/>
        <w:t>Adolescent Health, 38</w:t>
      </w:r>
      <w:r w:rsidRPr="005A3C27">
        <w:rPr>
          <w:rFonts w:ascii="Times New Roman" w:hAnsi="Times New Roman" w:cs="Times New Roman"/>
        </w:rPr>
        <w:t>(6), 675-683. doi:10.1016/j.jadohealth.2005.07.002</w:t>
      </w:r>
    </w:p>
    <w:p w14:paraId="7AD0222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Elgar, F. J., Roberts, C., Moore, L., &amp; Tudor-Smith, C. (2005). Sedentary behaviour, physical activity and weight problems in adolescents in Wales. </w:t>
      </w:r>
      <w:r w:rsidRPr="005A3C27">
        <w:rPr>
          <w:rFonts w:ascii="Times New Roman" w:hAnsi="Times New Roman" w:cs="Times New Roman"/>
          <w:i/>
          <w:iCs/>
        </w:rPr>
        <w:t>Public Health, 119</w:t>
      </w:r>
      <w:r w:rsidRPr="005A3C27">
        <w:rPr>
          <w:rFonts w:ascii="Times New Roman" w:hAnsi="Times New Roman" w:cs="Times New Roman"/>
        </w:rPr>
        <w:t>(6), 518-524. doi:10.1016/j.puhe.2004.10.011</w:t>
      </w:r>
    </w:p>
    <w:p w14:paraId="1DBB50A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Eriksson, J. G., Kajantie, E., Lampl, M., Osmond, C., &amp; Barker, D. J. P. (2014). Small head circumference at birth and early age at adiposity rebound. </w:t>
      </w:r>
      <w:r w:rsidRPr="005A3C27">
        <w:rPr>
          <w:rFonts w:ascii="Times New Roman" w:hAnsi="Times New Roman" w:cs="Times New Roman"/>
          <w:i/>
          <w:iCs/>
        </w:rPr>
        <w:t>Acta Physiologica, 210</w:t>
      </w:r>
      <w:r w:rsidRPr="005A3C27">
        <w:rPr>
          <w:rFonts w:ascii="Times New Roman" w:hAnsi="Times New Roman" w:cs="Times New Roman"/>
        </w:rPr>
        <w:t>(1), 154-160. doi:10.1111/apha.12142</w:t>
      </w:r>
    </w:p>
    <w:p w14:paraId="3611840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albe, J., Rosner, B., Willett, W. C., Sonneville, K. R., Hu, F. B., &amp; Field, A. E. (2013). Adiposity and different types of screen time. </w:t>
      </w:r>
      <w:r w:rsidRPr="005A3C27">
        <w:rPr>
          <w:rFonts w:ascii="Times New Roman" w:hAnsi="Times New Roman" w:cs="Times New Roman"/>
          <w:i/>
          <w:iCs/>
        </w:rPr>
        <w:t>Pediatrics, 132</w:t>
      </w:r>
      <w:r w:rsidRPr="005A3C27">
        <w:rPr>
          <w:rFonts w:ascii="Times New Roman" w:hAnsi="Times New Roman" w:cs="Times New Roman"/>
        </w:rPr>
        <w:t>(6), E1497-E1505. doi:10.1542/peds.2013-0887</w:t>
      </w:r>
    </w:p>
    <w:p w14:paraId="5902382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elton, J., Cole, D. A., Tilghman-Osborne, C., &amp; Maxwell, M. A. (2010). The relation of weight change to depressive symptoms in adolescence. </w:t>
      </w:r>
      <w:r w:rsidRPr="005A3C27">
        <w:rPr>
          <w:rFonts w:ascii="Times New Roman" w:hAnsi="Times New Roman" w:cs="Times New Roman"/>
          <w:i/>
          <w:iCs/>
        </w:rPr>
        <w:t>Development and Psychopathology, 22</w:t>
      </w:r>
      <w:r w:rsidRPr="005A3C27">
        <w:rPr>
          <w:rFonts w:ascii="Times New Roman" w:hAnsi="Times New Roman" w:cs="Times New Roman"/>
        </w:rPr>
        <w:t>(1), 205-216. doi:10.1017/s0954579409990356</w:t>
      </w:r>
    </w:p>
    <w:p w14:paraId="45316B4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idler, J. A., West, R., Van Jaarsveld, C. H. M., Jarvis, M. J., &amp; Wardle, J. (2007). Does smoking in adolescence affect body mass index, waist or height? Findings from a longitudinal study. </w:t>
      </w:r>
      <w:r w:rsidRPr="005A3C27">
        <w:rPr>
          <w:rFonts w:ascii="Times New Roman" w:hAnsi="Times New Roman" w:cs="Times New Roman"/>
          <w:i/>
          <w:iCs/>
        </w:rPr>
        <w:t>Addiction, 102</w:t>
      </w:r>
      <w:r w:rsidRPr="005A3C27">
        <w:rPr>
          <w:rFonts w:ascii="Times New Roman" w:hAnsi="Times New Roman" w:cs="Times New Roman"/>
        </w:rPr>
        <w:t>(9), 1493-1501. doi:10.1111/j.1360-0443.2007.01910.x</w:t>
      </w:r>
    </w:p>
    <w:p w14:paraId="13ECD88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iorito, L. M., Marini, M., Francis, L. A., Smiciklas-Wright, H., &amp; Birch, L. L. (2009). Beverage intake of girls at age 5 y predicts adiposity and weight status in childhood and adolescence. </w:t>
      </w:r>
      <w:r w:rsidRPr="005A3C27">
        <w:rPr>
          <w:rFonts w:ascii="Times New Roman" w:hAnsi="Times New Roman" w:cs="Times New Roman"/>
          <w:i/>
          <w:iCs/>
        </w:rPr>
        <w:t>American Journal of Clinical Nutrition, 90</w:t>
      </w:r>
      <w:r w:rsidRPr="005A3C27">
        <w:rPr>
          <w:rFonts w:ascii="Times New Roman" w:hAnsi="Times New Roman" w:cs="Times New Roman"/>
        </w:rPr>
        <w:t>(4), 935-942. doi:10.3945/ajcn.2009.27623</w:t>
      </w:r>
    </w:p>
    <w:p w14:paraId="003BC88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letcher, A., Bonell, C., &amp; Sorhaindo, A. (2011). You are what your friends eat: systematic review of social network analyses of young people's eating behaviours and bodyweight. </w:t>
      </w:r>
      <w:r w:rsidRPr="005A3C27">
        <w:rPr>
          <w:rFonts w:ascii="Times New Roman" w:hAnsi="Times New Roman" w:cs="Times New Roman"/>
          <w:i/>
          <w:iCs/>
        </w:rPr>
        <w:t>Journal of Epidemiology and Community Health, 65</w:t>
      </w:r>
      <w:r w:rsidRPr="005A3C27">
        <w:rPr>
          <w:rFonts w:ascii="Times New Roman" w:hAnsi="Times New Roman" w:cs="Times New Roman"/>
        </w:rPr>
        <w:t>(6), 548-555. doi:10.1136/jech.2010.113936</w:t>
      </w:r>
    </w:p>
    <w:p w14:paraId="1088A4D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leten, C., Nystad, W., Stigum, H., Skjaerven, R., Lawlor, D. A., Smith, G. D., &amp; Naess, O. (2012). Parent-offspring body mass index associations in the Norwegian Mother and Child Cohort Study: A family-based approach to studying the role of the intrauterine environment in childhood adiposity. </w:t>
      </w:r>
      <w:r w:rsidRPr="005A3C27">
        <w:rPr>
          <w:rFonts w:ascii="Times New Roman" w:hAnsi="Times New Roman" w:cs="Times New Roman"/>
          <w:i/>
          <w:iCs/>
        </w:rPr>
        <w:t>American Journal of Epidemiology, 176</w:t>
      </w:r>
      <w:r w:rsidRPr="005A3C27">
        <w:rPr>
          <w:rFonts w:ascii="Times New Roman" w:hAnsi="Times New Roman" w:cs="Times New Roman"/>
        </w:rPr>
        <w:t>(2), 83-92. doi:10.1093/aje/kws134</w:t>
      </w:r>
    </w:p>
    <w:p w14:paraId="6528454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lores, G., &amp; Lin, H. (2013). Factors predicting severe childhood obesity in kindergarteners. </w:t>
      </w:r>
      <w:r w:rsidRPr="005A3C27">
        <w:rPr>
          <w:rFonts w:ascii="Times New Roman" w:hAnsi="Times New Roman" w:cs="Times New Roman"/>
          <w:i/>
          <w:iCs/>
        </w:rPr>
        <w:t>International Journal of Obesity, 37</w:t>
      </w:r>
      <w:r w:rsidRPr="005A3C27">
        <w:rPr>
          <w:rFonts w:ascii="Times New Roman" w:hAnsi="Times New Roman" w:cs="Times New Roman"/>
        </w:rPr>
        <w:t>(1), 31-39. doi:10.1038/ijo.2012.168</w:t>
      </w:r>
    </w:p>
    <w:p w14:paraId="54F6FBC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orrester-Knauss, C., Perren, S., &amp; Alsaker, F. D. (2012). Does body mass index in childhood predict restraint eating in early adolescence? </w:t>
      </w:r>
      <w:r w:rsidRPr="005A3C27">
        <w:rPr>
          <w:rFonts w:ascii="Times New Roman" w:hAnsi="Times New Roman" w:cs="Times New Roman"/>
          <w:i/>
          <w:iCs/>
        </w:rPr>
        <w:t>Appetite, 59</w:t>
      </w:r>
      <w:r w:rsidRPr="005A3C27">
        <w:rPr>
          <w:rFonts w:ascii="Times New Roman" w:hAnsi="Times New Roman" w:cs="Times New Roman"/>
        </w:rPr>
        <w:t>(3), 921-926. doi:10.1016/j.appet.2012.08.026</w:t>
      </w:r>
    </w:p>
    <w:p w14:paraId="22261A2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ancis, L. A., &amp; Susman, E. J. (2009). Self-regulation and rapid weight gain in children from age 3 to 12 years. </w:t>
      </w:r>
      <w:r w:rsidRPr="005A3C27">
        <w:rPr>
          <w:rFonts w:ascii="Times New Roman" w:hAnsi="Times New Roman" w:cs="Times New Roman"/>
          <w:i/>
          <w:iCs/>
        </w:rPr>
        <w:t>Archives of Pediatrics &amp; Adolescent Medicine, 163</w:t>
      </w:r>
      <w:r w:rsidRPr="005A3C27">
        <w:rPr>
          <w:rFonts w:ascii="Times New Roman" w:hAnsi="Times New Roman" w:cs="Times New Roman"/>
        </w:rPr>
        <w:t xml:space="preserve">(4), 297-302. </w:t>
      </w:r>
    </w:p>
    <w:p w14:paraId="2AC5EC4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ancis, L. A., Ventura, A. K., Marini, M., &amp; Birch, L. L. (2007). Parent overweight predicts daughters' increase in BMI and disinhibited overeating from 5 to 13 years. </w:t>
      </w:r>
      <w:r w:rsidRPr="005A3C27">
        <w:rPr>
          <w:rFonts w:ascii="Times New Roman" w:hAnsi="Times New Roman" w:cs="Times New Roman"/>
          <w:i/>
          <w:iCs/>
        </w:rPr>
        <w:t>Obesity, 15</w:t>
      </w:r>
      <w:r w:rsidRPr="005A3C27">
        <w:rPr>
          <w:rFonts w:ascii="Times New Roman" w:hAnsi="Times New Roman" w:cs="Times New Roman"/>
        </w:rPr>
        <w:t>(6), 1544-1553. doi:10.1038/oby.2007.183</w:t>
      </w:r>
    </w:p>
    <w:p w14:paraId="0605929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anko, D. L., Striegel-Moore, R. H., Thompson, D., Affenito, S. G., Schreiber, G. B., Daniels, S. R., &amp; Crawford, P. B. (2008). The relationship between meal frequency and body mass index in black and white adolescent girls: more is less. </w:t>
      </w:r>
      <w:r w:rsidRPr="005A3C27">
        <w:rPr>
          <w:rFonts w:ascii="Times New Roman" w:hAnsi="Times New Roman" w:cs="Times New Roman"/>
          <w:i/>
          <w:iCs/>
        </w:rPr>
        <w:t>International Journal of Obesity, 32</w:t>
      </w:r>
      <w:r w:rsidRPr="005A3C27">
        <w:rPr>
          <w:rFonts w:ascii="Times New Roman" w:hAnsi="Times New Roman" w:cs="Times New Roman"/>
        </w:rPr>
        <w:t>(1), 23-29. doi:10.1038/sj.ijo.0803654</w:t>
      </w:r>
    </w:p>
    <w:p w14:paraId="1ED68DC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lastRenderedPageBreak/>
        <w:t xml:space="preserve">Frantzen, L. B., Trevino, R. P., Echon, R. M., Garcia-Dominic, O., &amp; DiMarco, N. (2013). Association between frequency of ready-to-eat cereal consumption, nutrient intakes, and body mass index in fourth- to sixth-grade low-income minority children. </w:t>
      </w:r>
      <w:r w:rsidRPr="005A3C27">
        <w:rPr>
          <w:rFonts w:ascii="Times New Roman" w:hAnsi="Times New Roman" w:cs="Times New Roman"/>
          <w:i/>
          <w:iCs/>
        </w:rPr>
        <w:t>Journal of the Academy of Nutrition and Dietetics, 113</w:t>
      </w:r>
      <w:r w:rsidRPr="005A3C27">
        <w:rPr>
          <w:rFonts w:ascii="Times New Roman" w:hAnsi="Times New Roman" w:cs="Times New Roman"/>
        </w:rPr>
        <w:t>(4), 511-519. doi:10.1016/j.jand.2013.01.006</w:t>
      </w:r>
    </w:p>
    <w:p w14:paraId="280A68C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isco, M. L., Houle, J. N., &amp; Martin, M. A. (2009). Adolescent weight and depressive symptoms: For whom is weight a burden? </w:t>
      </w:r>
      <w:r w:rsidRPr="005A3C27">
        <w:rPr>
          <w:rFonts w:ascii="Times New Roman" w:hAnsi="Times New Roman" w:cs="Times New Roman"/>
          <w:i/>
          <w:iCs/>
        </w:rPr>
        <w:t>Social Science Quarterly, 90</w:t>
      </w:r>
      <w:r w:rsidRPr="005A3C27">
        <w:rPr>
          <w:rFonts w:ascii="Times New Roman" w:hAnsi="Times New Roman" w:cs="Times New Roman"/>
        </w:rPr>
        <w:t xml:space="preserve">(4), 1019-1038. </w:t>
      </w:r>
    </w:p>
    <w:p w14:paraId="326297C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isen, A., Lunde, C., &amp; Berg, A. I. (2015). Developmental patterns in body esteem from late childhood to young adulthood: A growth curve analysis. </w:t>
      </w:r>
      <w:r w:rsidRPr="005A3C27">
        <w:rPr>
          <w:rFonts w:ascii="Times New Roman" w:hAnsi="Times New Roman" w:cs="Times New Roman"/>
          <w:i/>
          <w:iCs/>
        </w:rPr>
        <w:t>European Journal of Developmental Psychology, 12</w:t>
      </w:r>
      <w:r w:rsidRPr="005A3C27">
        <w:rPr>
          <w:rFonts w:ascii="Times New Roman" w:hAnsi="Times New Roman" w:cs="Times New Roman"/>
        </w:rPr>
        <w:t>(1), 99-115. doi:10.1080/17405629.2014.951033</w:t>
      </w:r>
    </w:p>
    <w:p w14:paraId="0B66507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roehlich, G., Pott, W., Albayrak, O., Hebebrand, J., &amp; Pauli-Pott, U. (2011). Conditions of long-term success in a lifestyle intervention for overweight and obese youths. </w:t>
      </w:r>
      <w:r w:rsidRPr="005A3C27">
        <w:rPr>
          <w:rFonts w:ascii="Times New Roman" w:hAnsi="Times New Roman" w:cs="Times New Roman"/>
          <w:i/>
          <w:iCs/>
        </w:rPr>
        <w:t>Pediatrics, 128</w:t>
      </w:r>
      <w:r w:rsidRPr="005A3C27">
        <w:rPr>
          <w:rFonts w:ascii="Times New Roman" w:hAnsi="Times New Roman" w:cs="Times New Roman"/>
        </w:rPr>
        <w:t>(4), E779-E785. doi:10.1542/peds.2010-3395</w:t>
      </w:r>
    </w:p>
    <w:p w14:paraId="6F29B98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uemmeler, B. F., Agurs-Collins, T., McClernon, F. J., Kollins, S. H., Garrett, M. E., &amp; Ashley-Koch, A. E. (2009). Interactions between genotype and depressive symptoms on obesity. </w:t>
      </w:r>
      <w:r w:rsidRPr="005A3C27">
        <w:rPr>
          <w:rFonts w:ascii="Times New Roman" w:hAnsi="Times New Roman" w:cs="Times New Roman"/>
          <w:i/>
          <w:iCs/>
        </w:rPr>
        <w:t>Behavior Genetics, 39</w:t>
      </w:r>
      <w:r w:rsidRPr="005A3C27">
        <w:rPr>
          <w:rFonts w:ascii="Times New Roman" w:hAnsi="Times New Roman" w:cs="Times New Roman"/>
        </w:rPr>
        <w:t>(3), 296-305. doi:10.1007/s10519-009-9266-z</w:t>
      </w:r>
    </w:p>
    <w:p w14:paraId="2EBF30C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ujiwara, T., Oguni, T., Unishi, G., Tanabe, T., Ohbayashi, K., &amp; Kaneko, K. (2014). Factors related to patterns of body mass index in early infancy: 18 month longitudinal study. </w:t>
      </w:r>
      <w:r w:rsidRPr="005A3C27">
        <w:rPr>
          <w:rFonts w:ascii="Times New Roman" w:hAnsi="Times New Roman" w:cs="Times New Roman"/>
          <w:i/>
          <w:iCs/>
        </w:rPr>
        <w:t>Pediatrics International, 56</w:t>
      </w:r>
      <w:r w:rsidRPr="005A3C27">
        <w:rPr>
          <w:rFonts w:ascii="Times New Roman" w:hAnsi="Times New Roman" w:cs="Times New Roman"/>
        </w:rPr>
        <w:t>(3), 406-410. doi:10.1111/ped.12272</w:t>
      </w:r>
    </w:p>
    <w:p w14:paraId="77BF401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ulkerson, J. A., Neumark-Sztainer, D., Hannan, P. J., &amp; Story, M. (2008). Family meal frequency and weight status among adolescents: Cross- sectional and 5-year longitudinal associations. </w:t>
      </w:r>
      <w:r w:rsidRPr="005A3C27">
        <w:rPr>
          <w:rFonts w:ascii="Times New Roman" w:hAnsi="Times New Roman" w:cs="Times New Roman"/>
          <w:i/>
          <w:iCs/>
        </w:rPr>
        <w:t>Obesity, 16</w:t>
      </w:r>
      <w:r w:rsidRPr="005A3C27">
        <w:rPr>
          <w:rFonts w:ascii="Times New Roman" w:hAnsi="Times New Roman" w:cs="Times New Roman"/>
        </w:rPr>
        <w:t>(11), 2529-2534. doi:10.1038/oby.2008.388</w:t>
      </w:r>
    </w:p>
    <w:p w14:paraId="7F0AD7F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uller-Tyszkiewicz, M., Skouteris, H., Hardy, L. L., &amp; Halse, C. (2012). The associations between TV viewing, food intake, and BMI. A prospective analysis of data from the Longitudinal Study of Australian Children. </w:t>
      </w:r>
      <w:r w:rsidRPr="005A3C27">
        <w:rPr>
          <w:rFonts w:ascii="Times New Roman" w:hAnsi="Times New Roman" w:cs="Times New Roman"/>
          <w:i/>
          <w:iCs/>
        </w:rPr>
        <w:t>Appetite, 59</w:t>
      </w:r>
      <w:r w:rsidRPr="005A3C27">
        <w:rPr>
          <w:rFonts w:ascii="Times New Roman" w:hAnsi="Times New Roman" w:cs="Times New Roman"/>
        </w:rPr>
        <w:t>(3), 945-948. doi:10.1016/j.appet.2012.09.009</w:t>
      </w:r>
    </w:p>
    <w:p w14:paraId="5E0B493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Fulton, J. E., Dai, S., Steffen, L. M., Grunbaum, J. A., Shah, S. M., &amp; Labarthe, D. R. (2009). Physical activity, energy intake, sedentary behavior, and adiposity in youth. </w:t>
      </w:r>
      <w:r w:rsidRPr="005A3C27">
        <w:rPr>
          <w:rFonts w:ascii="Times New Roman" w:hAnsi="Times New Roman" w:cs="Times New Roman"/>
          <w:i/>
          <w:iCs/>
        </w:rPr>
        <w:t>American Journal of Preventive Medicine, 37</w:t>
      </w:r>
      <w:r w:rsidRPr="005A3C27">
        <w:rPr>
          <w:rFonts w:ascii="Times New Roman" w:hAnsi="Times New Roman" w:cs="Times New Roman"/>
        </w:rPr>
        <w:t>(1), S40-S49. doi:10.1016/j.amepre.2009.04.010</w:t>
      </w:r>
    </w:p>
    <w:p w14:paraId="7205796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able, S., Krull, J. L., &amp; Chang, Y. (2009). Implications of overweight onset and persistence for social and behavioral development between kindergarten entry and third grade. </w:t>
      </w:r>
      <w:r w:rsidRPr="005A3C27">
        <w:rPr>
          <w:rFonts w:ascii="Times New Roman" w:hAnsi="Times New Roman" w:cs="Times New Roman"/>
          <w:i/>
          <w:iCs/>
        </w:rPr>
        <w:t>Applied Developmental Science, 13</w:t>
      </w:r>
      <w:r w:rsidRPr="005A3C27">
        <w:rPr>
          <w:rFonts w:ascii="Times New Roman" w:hAnsi="Times New Roman" w:cs="Times New Roman"/>
        </w:rPr>
        <w:t>(2), 88-103. doi:10.1080/10888690902801970</w:t>
      </w:r>
    </w:p>
    <w:p w14:paraId="570F793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arnett, S. P., Cowell, C. T., Baur, L. A., Shrewsbury, V. A., Chan, A., Crawford, D., . . . Boulton, T. J. (2005). Increasing central adiposity: the Nepean longitudinal study of young people aged 7-8 to 12-13 y. </w:t>
      </w:r>
      <w:r w:rsidRPr="005A3C27">
        <w:rPr>
          <w:rFonts w:ascii="Times New Roman" w:hAnsi="Times New Roman" w:cs="Times New Roman"/>
          <w:i/>
          <w:iCs/>
        </w:rPr>
        <w:t>International Journal of Obesity, 29</w:t>
      </w:r>
      <w:r w:rsidRPr="005A3C27">
        <w:rPr>
          <w:rFonts w:ascii="Times New Roman" w:hAnsi="Times New Roman" w:cs="Times New Roman"/>
        </w:rPr>
        <w:t>(11), 1353-1360. doi:10.1038/sj.ijo.0803038</w:t>
      </w:r>
    </w:p>
    <w:p w14:paraId="07AA760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askins, R. B., LaGasse, L. L., Liu, J., Shankaran, S., Lester, B. M., Bada, H. S., . . . Roberts, M. (2010). Small for gestational age and higher birth weight predict childhood obesity in preterm infants. </w:t>
      </w:r>
      <w:r w:rsidRPr="005A3C27">
        <w:rPr>
          <w:rFonts w:ascii="Times New Roman" w:hAnsi="Times New Roman" w:cs="Times New Roman"/>
          <w:i/>
          <w:iCs/>
        </w:rPr>
        <w:t>American Journal of Perinatology, 27</w:t>
      </w:r>
      <w:r w:rsidRPr="005A3C27">
        <w:rPr>
          <w:rFonts w:ascii="Times New Roman" w:hAnsi="Times New Roman" w:cs="Times New Roman"/>
        </w:rPr>
        <w:t>(9), 721-730. doi:10.1055/s-0030-1253555</w:t>
      </w:r>
    </w:p>
    <w:p w14:paraId="317E706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itau, T. M., Micklesfield, L. K., Pettifor, J. M., &amp; Norris, S. A. (2014). Changes in eating attitudes, body esteem and weight control behaviours during adolescence in a south african cohort. </w:t>
      </w:r>
      <w:r w:rsidRPr="005A3C27">
        <w:rPr>
          <w:rFonts w:ascii="Times New Roman" w:hAnsi="Times New Roman" w:cs="Times New Roman"/>
          <w:i/>
          <w:iCs/>
        </w:rPr>
        <w:t>Plos One, 9</w:t>
      </w:r>
      <w:r w:rsidRPr="005A3C27">
        <w:rPr>
          <w:rFonts w:ascii="Times New Roman" w:hAnsi="Times New Roman" w:cs="Times New Roman"/>
        </w:rPr>
        <w:t>(10). doi:10.1371/journal.pone.0109709</w:t>
      </w:r>
    </w:p>
    <w:p w14:paraId="5AAA663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lastRenderedPageBreak/>
        <w:t xml:space="preserve">Golan, M., Fainaru, M., &amp; Weizman, A. (1998). Role of behaviour modification in the treatment of childhood obesity with the parents as the exclusive agents of change. </w:t>
      </w:r>
      <w:r w:rsidRPr="005A3C27">
        <w:rPr>
          <w:rFonts w:ascii="Times New Roman" w:hAnsi="Times New Roman" w:cs="Times New Roman"/>
          <w:i/>
          <w:iCs/>
        </w:rPr>
        <w:t>International Journal of Obesity, 22</w:t>
      </w:r>
      <w:r w:rsidRPr="005A3C27">
        <w:rPr>
          <w:rFonts w:ascii="Times New Roman" w:hAnsi="Times New Roman" w:cs="Times New Roman"/>
        </w:rPr>
        <w:t xml:space="preserve">(12), 1217-1224. </w:t>
      </w:r>
    </w:p>
    <w:p w14:paraId="5621686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oodman, E., &amp; Must, A. (2011). Depressive symptoms in severely obese compared with normal weight adolescents: Results from a community-based longitudinal study. </w:t>
      </w:r>
      <w:r w:rsidRPr="005A3C27">
        <w:rPr>
          <w:rFonts w:ascii="Times New Roman" w:hAnsi="Times New Roman" w:cs="Times New Roman"/>
          <w:i/>
          <w:iCs/>
        </w:rPr>
        <w:t>Journal of Adolescent Health, 49</w:t>
      </w:r>
      <w:r w:rsidRPr="005A3C27">
        <w:rPr>
          <w:rFonts w:ascii="Times New Roman" w:hAnsi="Times New Roman" w:cs="Times New Roman"/>
        </w:rPr>
        <w:t>(1), 64-69. doi:10.1016/j.jadohealth.2010.10.015</w:t>
      </w:r>
    </w:p>
    <w:p w14:paraId="5AAE6E3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oodman, E., &amp; Whitaker, R. C. (2002). A prospective study of the role of depression in the development and persistence of adolescent obesity. </w:t>
      </w:r>
      <w:r w:rsidRPr="005A3C27">
        <w:rPr>
          <w:rFonts w:ascii="Times New Roman" w:hAnsi="Times New Roman" w:cs="Times New Roman"/>
          <w:i/>
          <w:iCs/>
        </w:rPr>
        <w:t>Pediatrics, 110</w:t>
      </w:r>
      <w:r w:rsidRPr="005A3C27">
        <w:rPr>
          <w:rFonts w:ascii="Times New Roman" w:hAnsi="Times New Roman" w:cs="Times New Roman"/>
        </w:rPr>
        <w:t>(3), 497-504. doi:10.1542/peds.110.3.497</w:t>
      </w:r>
    </w:p>
    <w:p w14:paraId="70C6FC0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oossens, L., Braet, C., Van Durme, K., Decaluwe, V., &amp; Bosmans, G. (2012). The parent-child relationship as predictor of eating pathology and weight gain in preadolescents. </w:t>
      </w:r>
      <w:r w:rsidRPr="005A3C27">
        <w:rPr>
          <w:rFonts w:ascii="Times New Roman" w:hAnsi="Times New Roman" w:cs="Times New Roman"/>
          <w:i/>
          <w:iCs/>
        </w:rPr>
        <w:t>Journal of Clinical Child and Adolescent Psychology, 41</w:t>
      </w:r>
      <w:r w:rsidRPr="005A3C27">
        <w:rPr>
          <w:rFonts w:ascii="Times New Roman" w:hAnsi="Times New Roman" w:cs="Times New Roman"/>
        </w:rPr>
        <w:t>(4), 445-457. doi:10.1080/15374416.2012.660690</w:t>
      </w:r>
    </w:p>
    <w:p w14:paraId="1CC0C19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ordon-Larsen, P., Harris, K. M., Ward, D. S., &amp; Popkin, B. M. (2003). Acculturation and overweight-related behaviors among Hispanic immigrants to the US: the national longitudinal study of adolescent health. </w:t>
      </w:r>
      <w:r w:rsidRPr="005A3C27">
        <w:rPr>
          <w:rFonts w:ascii="Times New Roman" w:hAnsi="Times New Roman" w:cs="Times New Roman"/>
          <w:i/>
          <w:iCs/>
        </w:rPr>
        <w:t>Social Science &amp; Medicine, 57</w:t>
      </w:r>
      <w:r w:rsidRPr="005A3C27">
        <w:rPr>
          <w:rFonts w:ascii="Times New Roman" w:hAnsi="Times New Roman" w:cs="Times New Roman"/>
        </w:rPr>
        <w:t>(11), 2023-2034. doi:10.1016/s0277-9536(03)00072-8</w:t>
      </w:r>
    </w:p>
    <w:p w14:paraId="29D068B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ordon-Larsen, P., Wang, H., &amp; Popkin, B. M. (2014). Overweight dynamics in Chinese children and adults. </w:t>
      </w:r>
      <w:r w:rsidRPr="005A3C27">
        <w:rPr>
          <w:rFonts w:ascii="Times New Roman" w:hAnsi="Times New Roman" w:cs="Times New Roman"/>
          <w:i/>
          <w:iCs/>
        </w:rPr>
        <w:t>Obesity Reviews, 15</w:t>
      </w:r>
      <w:r w:rsidRPr="005A3C27">
        <w:rPr>
          <w:rFonts w:ascii="Times New Roman" w:hAnsi="Times New Roman" w:cs="Times New Roman"/>
        </w:rPr>
        <w:t>, 37-48. doi:10.1111/obr.12121</w:t>
      </w:r>
    </w:p>
    <w:p w14:paraId="3B4F308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raves, L., Garnett, S. P., Cowell, C. T., Baur, L. A., Ness, A., Sattar, N., &amp; Lawlor, D. A. (2014). Waist-to-height ratio and cardiometabolic risk factors in adolescence: findings from a prospective birth cohort. </w:t>
      </w:r>
      <w:r w:rsidRPr="005A3C27">
        <w:rPr>
          <w:rFonts w:ascii="Times New Roman" w:hAnsi="Times New Roman" w:cs="Times New Roman"/>
          <w:i/>
          <w:iCs/>
        </w:rPr>
        <w:t>Pediatric Obesity, 9</w:t>
      </w:r>
      <w:r w:rsidRPr="005A3C27">
        <w:rPr>
          <w:rFonts w:ascii="Times New Roman" w:hAnsi="Times New Roman" w:cs="Times New Roman"/>
        </w:rPr>
        <w:t>(5), 327-338. doi:10.1111/j.2047-6310.2013.00192.x</w:t>
      </w:r>
    </w:p>
    <w:p w14:paraId="68051C9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raziano, P. A., Calkins, S. D., &amp; Keane, S. P. (2010). Toddler self-regulation skills predict risk for pediatric obesity. </w:t>
      </w:r>
      <w:r w:rsidRPr="005A3C27">
        <w:rPr>
          <w:rFonts w:ascii="Times New Roman" w:hAnsi="Times New Roman" w:cs="Times New Roman"/>
          <w:i/>
          <w:iCs/>
        </w:rPr>
        <w:t>International Journal of Obesity, 34</w:t>
      </w:r>
      <w:r w:rsidRPr="005A3C27">
        <w:rPr>
          <w:rFonts w:ascii="Times New Roman" w:hAnsi="Times New Roman" w:cs="Times New Roman"/>
        </w:rPr>
        <w:t>(4), 633-641. doi:10.1038/ijo.2009.288</w:t>
      </w:r>
    </w:p>
    <w:p w14:paraId="272657C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riffiths, L. J., Dezateux, C., &amp; Hill, A. (2011). Is obesity associated with emotional and behavioural problems in children? Findings from the Millennium Cohort Study. </w:t>
      </w:r>
      <w:r w:rsidRPr="005A3C27">
        <w:rPr>
          <w:rFonts w:ascii="Times New Roman" w:hAnsi="Times New Roman" w:cs="Times New Roman"/>
          <w:i/>
          <w:iCs/>
        </w:rPr>
        <w:t>International Journal of Pediatric Obesity, 6</w:t>
      </w:r>
      <w:r w:rsidRPr="005A3C27">
        <w:rPr>
          <w:rFonts w:ascii="Times New Roman" w:hAnsi="Times New Roman" w:cs="Times New Roman"/>
        </w:rPr>
        <w:t>(2-2), E423-E432. doi:10.3109/17477166.2010.526221</w:t>
      </w:r>
    </w:p>
    <w:p w14:paraId="0502F48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riffiths, L. J., Parsons, T. J., &amp; Hill, A. J. (2010). Self-esteem and quality of life in obese children and adolescents: A systematic review. </w:t>
      </w:r>
      <w:r w:rsidRPr="005A3C27">
        <w:rPr>
          <w:rFonts w:ascii="Times New Roman" w:hAnsi="Times New Roman" w:cs="Times New Roman"/>
          <w:i/>
          <w:iCs/>
        </w:rPr>
        <w:t>International Journal of Pediatric Obesity, 5</w:t>
      </w:r>
      <w:r w:rsidRPr="005A3C27">
        <w:rPr>
          <w:rFonts w:ascii="Times New Roman" w:hAnsi="Times New Roman" w:cs="Times New Roman"/>
        </w:rPr>
        <w:t>(4), 282-304. doi:10.3109/17477160903473697</w:t>
      </w:r>
    </w:p>
    <w:p w14:paraId="5D6B49C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bbels, J. S., Kremers, S. P. J., Goldbohm, R. A., Stafleu, A., &amp; Thijs, C. (2012). Energy balance-related behavioural patterns in 5-year-old children and the longitudinal association with weight status development in early childhood. </w:t>
      </w:r>
      <w:r w:rsidRPr="005A3C27">
        <w:rPr>
          <w:rFonts w:ascii="Times New Roman" w:hAnsi="Times New Roman" w:cs="Times New Roman"/>
          <w:i/>
          <w:iCs/>
        </w:rPr>
        <w:t>Public Health Nutrition, 15</w:t>
      </w:r>
      <w:r w:rsidRPr="005A3C27">
        <w:rPr>
          <w:rFonts w:ascii="Times New Roman" w:hAnsi="Times New Roman" w:cs="Times New Roman"/>
        </w:rPr>
        <w:t>(8), 1402-1410. doi:10.1017/s1368980011003089</w:t>
      </w:r>
    </w:p>
    <w:p w14:paraId="77F9A79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bbels, J. S., Kremers, S. P. J., Stafleu, A., Dagnelie, P. C., de Vries, N. K., van Buuren, S., &amp; Thijs, C. (2010). Child-care use and the association with body mass index and overweight in children from 7 months to 2 years of age. </w:t>
      </w:r>
      <w:r w:rsidRPr="005A3C27">
        <w:rPr>
          <w:rFonts w:ascii="Times New Roman" w:hAnsi="Times New Roman" w:cs="Times New Roman"/>
          <w:i/>
          <w:iCs/>
        </w:rPr>
        <w:t>International Journal of Obesity, 34</w:t>
      </w:r>
      <w:r w:rsidRPr="005A3C27">
        <w:rPr>
          <w:rFonts w:ascii="Times New Roman" w:hAnsi="Times New Roman" w:cs="Times New Roman"/>
        </w:rPr>
        <w:t>(10), 1480-1486. doi:10.1038/ijo.2010.100</w:t>
      </w:r>
    </w:p>
    <w:p w14:paraId="3F9E247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bbels, J. S., Kremers, S. P. J., Stafleu, A., Goldbohm, R. A., de Vries, N. K., &amp; Thijs, C. (2012). Clustering of energy balance-related behaviors in 5-year-old children: Lifestyle patterns and their longitudinal association with weight status development in early childhood. </w:t>
      </w:r>
      <w:r w:rsidRPr="005A3C27">
        <w:rPr>
          <w:rFonts w:ascii="Times New Roman" w:hAnsi="Times New Roman" w:cs="Times New Roman"/>
          <w:i/>
          <w:iCs/>
        </w:rPr>
        <w:lastRenderedPageBreak/>
        <w:t>International Journal of Behavioral Nutrition and Physical Activity, 9</w:t>
      </w:r>
      <w:r w:rsidRPr="005A3C27">
        <w:rPr>
          <w:rFonts w:ascii="Times New Roman" w:hAnsi="Times New Roman" w:cs="Times New Roman"/>
        </w:rPr>
        <w:t>. doi:10.1186/1479-5868-9-77</w:t>
      </w:r>
    </w:p>
    <w:p w14:paraId="30E9CB7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enther, A. L. B., Remer, T., Kroke, A., &amp; Buyken, A. E. (2007). Early protein intake and later obesity risk: which protein sources at which time points throughout infancy and childhood are important for body mass index and body fat percentage at 7 y of age? </w:t>
      </w:r>
      <w:r w:rsidRPr="005A3C27">
        <w:rPr>
          <w:rFonts w:ascii="Times New Roman" w:hAnsi="Times New Roman" w:cs="Times New Roman"/>
          <w:i/>
          <w:iCs/>
        </w:rPr>
        <w:t>American Journal of Clinical Nutrition, 86</w:t>
      </w:r>
      <w:r w:rsidRPr="005A3C27">
        <w:rPr>
          <w:rFonts w:ascii="Times New Roman" w:hAnsi="Times New Roman" w:cs="Times New Roman"/>
        </w:rPr>
        <w:t xml:space="preserve">(6), 1765-1772. </w:t>
      </w:r>
    </w:p>
    <w:p w14:paraId="142F4CB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enther, A. L. B., Stahl, L. J., Buyken, A. E., &amp; Kroke, A. (2011). Association of dietary energy density in childhood with age and body fatness at the onset of the pubertal growth spurt. </w:t>
      </w:r>
      <w:r w:rsidRPr="005A3C27">
        <w:rPr>
          <w:rFonts w:ascii="Times New Roman" w:hAnsi="Times New Roman" w:cs="Times New Roman"/>
          <w:i/>
          <w:iCs/>
        </w:rPr>
        <w:t>British Journal of Nutrition, 106</w:t>
      </w:r>
      <w:r w:rsidRPr="005A3C27">
        <w:rPr>
          <w:rFonts w:ascii="Times New Roman" w:hAnsi="Times New Roman" w:cs="Times New Roman"/>
        </w:rPr>
        <w:t>(3), 345-349. doi:10.1017/s0007114511001772</w:t>
      </w:r>
    </w:p>
    <w:p w14:paraId="759F53C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nther, A. L. B., Buyken, A. E., &amp; Kroke, A. (2006). The influence of habitual protein intake in early childhood on BMI and age at adiposity rebound: results from the DONALD Study. </w:t>
      </w:r>
      <w:r w:rsidRPr="005A3C27">
        <w:rPr>
          <w:rFonts w:ascii="Times New Roman" w:hAnsi="Times New Roman" w:cs="Times New Roman"/>
          <w:i/>
          <w:iCs/>
        </w:rPr>
        <w:t>International Journal of Obesity, 30</w:t>
      </w:r>
      <w:r w:rsidRPr="005A3C27">
        <w:rPr>
          <w:rFonts w:ascii="Times New Roman" w:hAnsi="Times New Roman" w:cs="Times New Roman"/>
        </w:rPr>
        <w:t>(7), 1072-1079. doi:10.1038/sj.ijo.0803288</w:t>
      </w:r>
    </w:p>
    <w:p w14:paraId="7C5D31A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Guo, S. S., Huang, C., Maynard, L. M., Demerath, E., Towne, B., Chumlea, W. C., &amp; Siervogel, R. M. (2000). Body mass index during childhood, adolescence and young adulthood in relation to adult overweight and adiposity: the Fels Longitudinal Study. </w:t>
      </w:r>
      <w:r w:rsidRPr="005A3C27">
        <w:rPr>
          <w:rFonts w:ascii="Times New Roman" w:hAnsi="Times New Roman" w:cs="Times New Roman"/>
          <w:i/>
          <w:iCs/>
        </w:rPr>
        <w:t>International Journal of Obesity, 24</w:t>
      </w:r>
      <w:r w:rsidRPr="005A3C27">
        <w:rPr>
          <w:rFonts w:ascii="Times New Roman" w:hAnsi="Times New Roman" w:cs="Times New Roman"/>
        </w:rPr>
        <w:t>(12), 1628-1635. doi:10.1038/sj.ijo.0801461</w:t>
      </w:r>
    </w:p>
    <w:p w14:paraId="1E4707B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aerens, L., Vereecken, C., Maes, L., &amp; De Bourdeaudhuij, I. (2010). Relationship of physical activity and dietary habits with body mass index in the transition from childhood to adolescence: a 4-year longitudinal study. </w:t>
      </w:r>
      <w:r w:rsidRPr="005A3C27">
        <w:rPr>
          <w:rFonts w:ascii="Times New Roman" w:hAnsi="Times New Roman" w:cs="Times New Roman"/>
          <w:i/>
          <w:iCs/>
        </w:rPr>
        <w:t>Public Health Nutrition, 13</w:t>
      </w:r>
      <w:r w:rsidRPr="005A3C27">
        <w:rPr>
          <w:rFonts w:ascii="Times New Roman" w:hAnsi="Times New Roman" w:cs="Times New Roman"/>
        </w:rPr>
        <w:t>(10A), 1722-1728. doi:10.1017/s1368980010002284</w:t>
      </w:r>
    </w:p>
    <w:p w14:paraId="26000A4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aines, J., Neumark-Sztainer, D., Wall, M., &amp; Story, M. (2007). Personal, behavioral, and environmental risk and protective factors for adolescent overweight. </w:t>
      </w:r>
      <w:r w:rsidRPr="005A3C27">
        <w:rPr>
          <w:rFonts w:ascii="Times New Roman" w:hAnsi="Times New Roman" w:cs="Times New Roman"/>
          <w:i/>
          <w:iCs/>
        </w:rPr>
        <w:t>Obesity, 15</w:t>
      </w:r>
      <w:r w:rsidRPr="005A3C27">
        <w:rPr>
          <w:rFonts w:ascii="Times New Roman" w:hAnsi="Times New Roman" w:cs="Times New Roman"/>
        </w:rPr>
        <w:t>(11), 2748-2760. doi:10.1038/oby.2007.327</w:t>
      </w:r>
    </w:p>
    <w:p w14:paraId="6A96A62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akko, H., Komulainen, M. T., Koponen, H., Saari, K., Laitinen, J., Jarvelin, M. R., &amp; Lindeman, S. (2006). Are females at special risk of obesity if they become psychotic? The longitudinal Northern Finland 1966 Birth Cohort study. </w:t>
      </w:r>
      <w:r w:rsidRPr="005A3C27">
        <w:rPr>
          <w:rFonts w:ascii="Times New Roman" w:hAnsi="Times New Roman" w:cs="Times New Roman"/>
          <w:i/>
          <w:iCs/>
        </w:rPr>
        <w:t>Schizophrenia Research, 84</w:t>
      </w:r>
      <w:r w:rsidRPr="005A3C27">
        <w:rPr>
          <w:rFonts w:ascii="Times New Roman" w:hAnsi="Times New Roman" w:cs="Times New Roman"/>
        </w:rPr>
        <w:t>(1), 15-19. doi:10.1016/j.schres.2006.03.020</w:t>
      </w:r>
    </w:p>
    <w:p w14:paraId="3071CD2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alpern, C. T., Udry, J. R., Campbell, B., &amp; Suchindran, C. (1999). Effects of body fat on weight concerns, dating, and sexual activity: A longitudinal analysis of black and white adolescent girls. </w:t>
      </w:r>
      <w:r w:rsidRPr="005A3C27">
        <w:rPr>
          <w:rFonts w:ascii="Times New Roman" w:hAnsi="Times New Roman" w:cs="Times New Roman"/>
          <w:i/>
          <w:iCs/>
        </w:rPr>
        <w:t>Developmental Psychology, 35</w:t>
      </w:r>
      <w:r w:rsidRPr="005A3C27">
        <w:rPr>
          <w:rFonts w:ascii="Times New Roman" w:hAnsi="Times New Roman" w:cs="Times New Roman"/>
        </w:rPr>
        <w:t>(3), 721-736. doi:10.1037/0012-1649.35.3.721</w:t>
      </w:r>
    </w:p>
    <w:p w14:paraId="18D87C4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ammerton, G., Thapar, A., &amp; Thapar, A. K. (2014). Association between obesity and depressive disorder in adolescents at high risk for depression. </w:t>
      </w:r>
      <w:r w:rsidRPr="005A3C27">
        <w:rPr>
          <w:rFonts w:ascii="Times New Roman" w:hAnsi="Times New Roman" w:cs="Times New Roman"/>
          <w:i/>
          <w:iCs/>
        </w:rPr>
        <w:t>International Journal of Obesity, 38</w:t>
      </w:r>
      <w:r w:rsidRPr="005A3C27">
        <w:rPr>
          <w:rFonts w:ascii="Times New Roman" w:hAnsi="Times New Roman" w:cs="Times New Roman"/>
        </w:rPr>
        <w:t>(4), 513-519. doi:10.1038/ijo.2013.133</w:t>
      </w:r>
    </w:p>
    <w:p w14:paraId="4425911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e, Q., &amp; Karlberg, J. (2002). Probability of adult overweight and risk change during the BMI rebound period. </w:t>
      </w:r>
      <w:r w:rsidRPr="005A3C27">
        <w:rPr>
          <w:rFonts w:ascii="Times New Roman" w:hAnsi="Times New Roman" w:cs="Times New Roman"/>
          <w:i/>
          <w:iCs/>
        </w:rPr>
        <w:t>Obesity Research, 10</w:t>
      </w:r>
      <w:r w:rsidRPr="005A3C27">
        <w:rPr>
          <w:rFonts w:ascii="Times New Roman" w:hAnsi="Times New Roman" w:cs="Times New Roman"/>
        </w:rPr>
        <w:t>(3), 135-140. doi:10.1038/oby.2002.22</w:t>
      </w:r>
    </w:p>
    <w:p w14:paraId="703B96D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ebebrand, J., &amp; Herpertz-Dahlmann, B. (2009). Psychological and psychiatric aspects of pediatric obesity. </w:t>
      </w:r>
      <w:r w:rsidRPr="005A3C27">
        <w:rPr>
          <w:rFonts w:ascii="Times New Roman" w:hAnsi="Times New Roman" w:cs="Times New Roman"/>
          <w:i/>
          <w:iCs/>
        </w:rPr>
        <w:t>Child and Adolescent Psychiatric Clinics of North America, 18</w:t>
      </w:r>
      <w:r w:rsidRPr="005A3C27">
        <w:rPr>
          <w:rFonts w:ascii="Times New Roman" w:hAnsi="Times New Roman" w:cs="Times New Roman"/>
        </w:rPr>
        <w:t>(1), 49-+. doi:10.1016/j.chc.2008.08.002</w:t>
      </w:r>
    </w:p>
    <w:p w14:paraId="39158EA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erbst, A., Diethelm, K., Cheng, G., Alexy, U., Icks, A., &amp; Buyken, A. E. (2011). Direction of associations between added sugar intake in early childhood and body mass index at age 7 years may depend on intake levels. </w:t>
      </w:r>
      <w:r w:rsidRPr="005A3C27">
        <w:rPr>
          <w:rFonts w:ascii="Times New Roman" w:hAnsi="Times New Roman" w:cs="Times New Roman"/>
          <w:i/>
          <w:iCs/>
        </w:rPr>
        <w:t>Journal of Nutrition, 141</w:t>
      </w:r>
      <w:r w:rsidRPr="005A3C27">
        <w:rPr>
          <w:rFonts w:ascii="Times New Roman" w:hAnsi="Times New Roman" w:cs="Times New Roman"/>
        </w:rPr>
        <w:t xml:space="preserve">(7), 1348-1354. </w:t>
      </w:r>
      <w:r w:rsidRPr="005A3C27">
        <w:rPr>
          <w:rFonts w:ascii="Times New Roman" w:hAnsi="Times New Roman" w:cs="Times New Roman"/>
        </w:rPr>
        <w:lastRenderedPageBreak/>
        <w:t>doi:10.3945/jn.110.137000</w:t>
      </w:r>
    </w:p>
    <w:p w14:paraId="0B0E04C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erva, A., Laitinen, J., Miettunen, J., Veijola, J., Karvonen, J. T., Laksy, K., &amp; Joukamaa, M. (2006). Obesity and depression: results from the longitudinal Northern Finland 1966 Birth Cohort Study. </w:t>
      </w:r>
      <w:r w:rsidRPr="005A3C27">
        <w:rPr>
          <w:rFonts w:ascii="Times New Roman" w:hAnsi="Times New Roman" w:cs="Times New Roman"/>
          <w:i/>
          <w:iCs/>
        </w:rPr>
        <w:t>International Journal of Obesity, 30</w:t>
      </w:r>
      <w:r w:rsidRPr="005A3C27">
        <w:rPr>
          <w:rFonts w:ascii="Times New Roman" w:hAnsi="Times New Roman" w:cs="Times New Roman"/>
        </w:rPr>
        <w:t>(3), 520-527. doi:10.1038/sj.ijo.0803174</w:t>
      </w:r>
    </w:p>
    <w:p w14:paraId="33D9AF3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esketh, K., Carlin, J., Wake, M., &amp; Crawford, D. (2009). Predictors of body mass index change in Australian primary school children. </w:t>
      </w:r>
      <w:r w:rsidRPr="005A3C27">
        <w:rPr>
          <w:rFonts w:ascii="Times New Roman" w:hAnsi="Times New Roman" w:cs="Times New Roman"/>
          <w:i/>
          <w:iCs/>
        </w:rPr>
        <w:t>International Journal of Pediatric Obesity, 4</w:t>
      </w:r>
      <w:r w:rsidRPr="005A3C27">
        <w:rPr>
          <w:rFonts w:ascii="Times New Roman" w:hAnsi="Times New Roman" w:cs="Times New Roman"/>
        </w:rPr>
        <w:t>(1), 45-53. doi:10.1080/17477160802191122</w:t>
      </w:r>
    </w:p>
    <w:p w14:paraId="4123ACE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olm-Denoma, J. M., Smith, A., Lewinsohn, P. M., &amp; Pettit, J. W. (2014). Psychosocial predictors of body mass index at late childhood: A longitudinal investigation. </w:t>
      </w:r>
      <w:r w:rsidRPr="005A3C27">
        <w:rPr>
          <w:rFonts w:ascii="Times New Roman" w:hAnsi="Times New Roman" w:cs="Times New Roman"/>
          <w:i/>
          <w:iCs/>
        </w:rPr>
        <w:t>Journal of Health Psychology, 19</w:t>
      </w:r>
      <w:r w:rsidRPr="005A3C27">
        <w:rPr>
          <w:rFonts w:ascii="Times New Roman" w:hAnsi="Times New Roman" w:cs="Times New Roman"/>
        </w:rPr>
        <w:t>(6), 754-764. doi:10.1177/1359105313479626</w:t>
      </w:r>
    </w:p>
    <w:p w14:paraId="10AD885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ood, M. Y., Moore, L. L., Sundarajan-Ramamurti, A., Singer, M., Cupples, L. A., &amp; Ellison, R. C. (2000). Parental eating attitudes and the development of obesity in children. The Framingham Children's Study. </w:t>
      </w:r>
      <w:r w:rsidRPr="005A3C27">
        <w:rPr>
          <w:rFonts w:ascii="Times New Roman" w:hAnsi="Times New Roman" w:cs="Times New Roman"/>
          <w:i/>
          <w:iCs/>
        </w:rPr>
        <w:t>International Journal of Obesity, 24</w:t>
      </w:r>
      <w:r w:rsidRPr="005A3C27">
        <w:rPr>
          <w:rFonts w:ascii="Times New Roman" w:hAnsi="Times New Roman" w:cs="Times New Roman"/>
        </w:rPr>
        <w:t>(10), 1319-1325. doi:10.1038/sj.ijo.0801396</w:t>
      </w:r>
    </w:p>
    <w:p w14:paraId="6C544AB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uang, D. Y. C., Lanza, H. I., Wright-Volel, K., &amp; Anglin, M. D. (2013). Developmental trajectories of childhood obesity and risk behaviors in adolescence. </w:t>
      </w:r>
      <w:r w:rsidRPr="005A3C27">
        <w:rPr>
          <w:rFonts w:ascii="Times New Roman" w:hAnsi="Times New Roman" w:cs="Times New Roman"/>
          <w:i/>
          <w:iCs/>
        </w:rPr>
        <w:t>Journal of Adolescence, 36</w:t>
      </w:r>
      <w:r w:rsidRPr="005A3C27">
        <w:rPr>
          <w:rFonts w:ascii="Times New Roman" w:hAnsi="Times New Roman" w:cs="Times New Roman"/>
        </w:rPr>
        <w:t>(1), 139-148. doi:10.1016/j.adolescence.2012.10.005</w:t>
      </w:r>
    </w:p>
    <w:p w14:paraId="78C2676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unsberger, M., Lanfer, A., Reeske, A., Veidebaum, T., Russo, P., Hadjigeorgiou, C., . . . Eiben, G. (2013). Infant feeding practices and prevalence of obesity in eight European countries - the IDEFICS study. </w:t>
      </w:r>
      <w:r w:rsidRPr="005A3C27">
        <w:rPr>
          <w:rFonts w:ascii="Times New Roman" w:hAnsi="Times New Roman" w:cs="Times New Roman"/>
          <w:i/>
          <w:iCs/>
        </w:rPr>
        <w:t>Public Health Nutrition, 16</w:t>
      </w:r>
      <w:r w:rsidRPr="005A3C27">
        <w:rPr>
          <w:rFonts w:ascii="Times New Roman" w:hAnsi="Times New Roman" w:cs="Times New Roman"/>
        </w:rPr>
        <w:t>(2), 219-227. doi:10.1017/s1368980012003850</w:t>
      </w:r>
    </w:p>
    <w:p w14:paraId="5504D07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ussaini, A. E., Nicholson, L. M., Shera, D., Stettler, N., &amp; Kinsman, S. (2011). Adolescent obesity as a risk factor for high-level nicotine addiction in young women. </w:t>
      </w:r>
      <w:r w:rsidRPr="005A3C27">
        <w:rPr>
          <w:rFonts w:ascii="Times New Roman" w:hAnsi="Times New Roman" w:cs="Times New Roman"/>
          <w:i/>
          <w:iCs/>
        </w:rPr>
        <w:t>Journal of Adolescent Health, 49</w:t>
      </w:r>
      <w:r w:rsidRPr="005A3C27">
        <w:rPr>
          <w:rFonts w:ascii="Times New Roman" w:hAnsi="Times New Roman" w:cs="Times New Roman"/>
        </w:rPr>
        <w:t>(5), 511-517. doi:10.1016/j.jadohealth.2011.04.001</w:t>
      </w:r>
    </w:p>
    <w:p w14:paraId="34BEA2E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uurre, T., Aro, H., &amp; Rahkonen, O. (2003). Well-being and health behaviour by parental socioeconomic status - A follow-up study of adolescents aged 16 until age 32 years. </w:t>
      </w:r>
      <w:r w:rsidRPr="005A3C27">
        <w:rPr>
          <w:rFonts w:ascii="Times New Roman" w:hAnsi="Times New Roman" w:cs="Times New Roman"/>
          <w:i/>
          <w:iCs/>
        </w:rPr>
        <w:t>Social Psychiatry and Psychiatric Epidemiology, 38</w:t>
      </w:r>
      <w:r w:rsidRPr="005A3C27">
        <w:rPr>
          <w:rFonts w:ascii="Times New Roman" w:hAnsi="Times New Roman" w:cs="Times New Roman"/>
        </w:rPr>
        <w:t>(5), 249-255. doi:10.1007/s00127-003-0630-7</w:t>
      </w:r>
    </w:p>
    <w:p w14:paraId="107B3AF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Huynh, D. T. T., Dibley, M. J., Sibbritt, D., Tran, H. T. M., &amp; Le, Q. T. K. (2011). Influence of contextual and individual level risk factors on adiposity in a preschool child cohort in Ho Chi Minh City, Vietnam. </w:t>
      </w:r>
      <w:r w:rsidRPr="005A3C27">
        <w:rPr>
          <w:rFonts w:ascii="Times New Roman" w:hAnsi="Times New Roman" w:cs="Times New Roman"/>
          <w:i/>
          <w:iCs/>
        </w:rPr>
        <w:t>International Journal of Pediatric Obesity, 6</w:t>
      </w:r>
      <w:r w:rsidRPr="005A3C27">
        <w:rPr>
          <w:rFonts w:ascii="Times New Roman" w:hAnsi="Times New Roman" w:cs="Times New Roman"/>
        </w:rPr>
        <w:t>(2-2), E487-E500. doi:10.3109/17477166.2011.575153</w:t>
      </w:r>
    </w:p>
    <w:p w14:paraId="6291525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Imai, C. M., Gunnarsdottir, I., Gudnason, V., Aspelund, T., Birgisdottir, B. E., Thorsdottir, I., &amp; Halldorsson, T. I. (2014). Faster increase in body mass index between ages 8 and 13 is associated with risk factors for cardiovascular morbidity and mortality. </w:t>
      </w:r>
      <w:r w:rsidRPr="005A3C27">
        <w:rPr>
          <w:rFonts w:ascii="Times New Roman" w:hAnsi="Times New Roman" w:cs="Times New Roman"/>
          <w:i/>
          <w:iCs/>
        </w:rPr>
        <w:t>Nutrition Metabolism and Cardiovascular Diseases, 24</w:t>
      </w:r>
      <w:r w:rsidRPr="005A3C27">
        <w:rPr>
          <w:rFonts w:ascii="Times New Roman" w:hAnsi="Times New Roman" w:cs="Times New Roman"/>
        </w:rPr>
        <w:t>(7), 730-736. doi:10.1016/j.numecd.2014.01.001</w:t>
      </w:r>
    </w:p>
    <w:p w14:paraId="7C11D50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Incledon, E., Gerner, B., Hay, M., Brennan, L., &amp; Wake, M. (2013). Psychosocial predictors of 4-year BMI change in overweight and obese children in primary care. </w:t>
      </w:r>
      <w:r w:rsidRPr="005A3C27">
        <w:rPr>
          <w:rFonts w:ascii="Times New Roman" w:hAnsi="Times New Roman" w:cs="Times New Roman"/>
          <w:i/>
          <w:iCs/>
        </w:rPr>
        <w:t>Obesity, 21</w:t>
      </w:r>
      <w:r w:rsidRPr="005A3C27">
        <w:rPr>
          <w:rFonts w:ascii="Times New Roman" w:hAnsi="Times New Roman" w:cs="Times New Roman"/>
        </w:rPr>
        <w:t>(3), E262-E270. doi:10.1002/oby.20050</w:t>
      </w:r>
    </w:p>
    <w:p w14:paraId="5326A1E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Incledon, E., Wake, M., &amp; Hay, M. (2011). Psychological predictors of adiposity: Systematic review of longitudinal studies. </w:t>
      </w:r>
      <w:r w:rsidRPr="005A3C27">
        <w:rPr>
          <w:rFonts w:ascii="Times New Roman" w:hAnsi="Times New Roman" w:cs="Times New Roman"/>
          <w:i/>
          <w:iCs/>
        </w:rPr>
        <w:t>International Journal of Pediatric Obesity, 6</w:t>
      </w:r>
      <w:r w:rsidRPr="005A3C27">
        <w:rPr>
          <w:rFonts w:ascii="Times New Roman" w:hAnsi="Times New Roman" w:cs="Times New Roman"/>
        </w:rPr>
        <w:t>(2-2), E1-E11. doi:10.3109/17477166.2010.549491</w:t>
      </w:r>
    </w:p>
    <w:p w14:paraId="0C1DB02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ago, R., Mendoza, J. A., Chen, T., &amp; Baranowski, T. (2013). Longitudinal associations between </w:t>
      </w:r>
      <w:r w:rsidRPr="005A3C27">
        <w:rPr>
          <w:rFonts w:ascii="Times New Roman" w:hAnsi="Times New Roman" w:cs="Times New Roman"/>
        </w:rPr>
        <w:lastRenderedPageBreak/>
        <w:t xml:space="preserve">BMI, waist circumference, and cardiometabolic risk in US youth: Monitoring implications. </w:t>
      </w:r>
      <w:r w:rsidRPr="005A3C27">
        <w:rPr>
          <w:rFonts w:ascii="Times New Roman" w:hAnsi="Times New Roman" w:cs="Times New Roman"/>
          <w:i/>
          <w:iCs/>
        </w:rPr>
        <w:t>Obesity, 21</w:t>
      </w:r>
      <w:r w:rsidRPr="005A3C27">
        <w:rPr>
          <w:rFonts w:ascii="Times New Roman" w:hAnsi="Times New Roman" w:cs="Times New Roman"/>
        </w:rPr>
        <w:t>(3), E271-E279. doi:10.1002/oby.20080</w:t>
      </w:r>
    </w:p>
    <w:p w14:paraId="69FA7E9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ansen, P. W., Tharner, A., van der Ende, J., Wake, M., Raat, H., Hofman, A., . . . Tiemeier, H. (2014). Feeding practices and child weight: is the association bidirectional in preschool children? </w:t>
      </w:r>
      <w:r w:rsidRPr="005A3C27">
        <w:rPr>
          <w:rFonts w:ascii="Times New Roman" w:hAnsi="Times New Roman" w:cs="Times New Roman"/>
          <w:i/>
          <w:iCs/>
        </w:rPr>
        <w:t>American Journal of Clinical Nutrition, 100</w:t>
      </w:r>
      <w:r w:rsidRPr="005A3C27">
        <w:rPr>
          <w:rFonts w:ascii="Times New Roman" w:hAnsi="Times New Roman" w:cs="Times New Roman"/>
        </w:rPr>
        <w:t xml:space="preserve">(5), 1329-1336. </w:t>
      </w:r>
    </w:p>
    <w:p w14:paraId="49D80F5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effery, A. N., Hyland, M. E., Hosking, J., &amp; Wilkin, T. J. (2014). Mood and its association with metabolic health in adolescents: a longitudinal study, EarlyBird 65. </w:t>
      </w:r>
      <w:r w:rsidRPr="005A3C27">
        <w:rPr>
          <w:rFonts w:ascii="Times New Roman" w:hAnsi="Times New Roman" w:cs="Times New Roman"/>
          <w:i/>
          <w:iCs/>
        </w:rPr>
        <w:t>Pediatric Diabetes, 15</w:t>
      </w:r>
      <w:r w:rsidRPr="005A3C27">
        <w:rPr>
          <w:rFonts w:ascii="Times New Roman" w:hAnsi="Times New Roman" w:cs="Times New Roman"/>
        </w:rPr>
        <w:t>(8), 599-605. doi:10.1111/pedi.12125</w:t>
      </w:r>
    </w:p>
    <w:p w14:paraId="00D199A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ensen, B. W., Nichols, M., Allender, S., de Silva-Sanigorski, A., Millar, L., Kremer, P., . . . Swinburn, B. (2013). Inconsistent associations between sweet drink intake and 2-year change in BMI among Victorian children and adolescents. </w:t>
      </w:r>
      <w:r w:rsidRPr="005A3C27">
        <w:rPr>
          <w:rFonts w:ascii="Times New Roman" w:hAnsi="Times New Roman" w:cs="Times New Roman"/>
          <w:i/>
          <w:iCs/>
        </w:rPr>
        <w:t>Pediatric Obesity, 8</w:t>
      </w:r>
      <w:r w:rsidRPr="005A3C27">
        <w:rPr>
          <w:rFonts w:ascii="Times New Roman" w:hAnsi="Times New Roman" w:cs="Times New Roman"/>
        </w:rPr>
        <w:t>(4), 271-283. doi:10.1111/j.2047-6310.2013.00174.x</w:t>
      </w:r>
    </w:p>
    <w:p w14:paraId="0400911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ensen, B. W., Nielsen, B. M., Husby, I., Bugge, A., El-Naaman, B., Andersen, L. B., . . . Heitmann, B. L. (2013). Association between sweet drink intake and adiposity in Danish children participating in a long-term intervention study. </w:t>
      </w:r>
      <w:r w:rsidRPr="005A3C27">
        <w:rPr>
          <w:rFonts w:ascii="Times New Roman" w:hAnsi="Times New Roman" w:cs="Times New Roman"/>
          <w:i/>
          <w:iCs/>
        </w:rPr>
        <w:t>Pediatric Obesity, 8</w:t>
      </w:r>
      <w:r w:rsidRPr="005A3C27">
        <w:rPr>
          <w:rFonts w:ascii="Times New Roman" w:hAnsi="Times New Roman" w:cs="Times New Roman"/>
        </w:rPr>
        <w:t>(4), 259-270. doi:10.1111/j.2047-6310.2013.00170.x</w:t>
      </w:r>
    </w:p>
    <w:p w14:paraId="24CA9E4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ohnson, B. A., Kremer, P. J., Swinburn, B. A., &amp; de Silva-Sanigorski, A. M. (2012). Multilevel analysis of the Be Active Eat Well intervention: environmental and behavioural influences on reductions in child obesity risk. </w:t>
      </w:r>
      <w:r w:rsidRPr="005A3C27">
        <w:rPr>
          <w:rFonts w:ascii="Times New Roman" w:hAnsi="Times New Roman" w:cs="Times New Roman"/>
          <w:i/>
          <w:iCs/>
        </w:rPr>
        <w:t>International Journal of Obesity, 36</w:t>
      </w:r>
      <w:r w:rsidRPr="005A3C27">
        <w:rPr>
          <w:rFonts w:ascii="Times New Roman" w:hAnsi="Times New Roman" w:cs="Times New Roman"/>
        </w:rPr>
        <w:t>(7), 901-907. doi:10.1038/ijo.2012.23</w:t>
      </w:r>
    </w:p>
    <w:p w14:paraId="0C280D3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ohnson, L., Mander, A. P., Jones, L. R., Emmett, P. M., &amp; Jebb, S. A. (2008). A prospective analysis of dietary energy density at age 5 and 7 years and fatness at 9 years among UK children. </w:t>
      </w:r>
      <w:r w:rsidRPr="005A3C27">
        <w:rPr>
          <w:rFonts w:ascii="Times New Roman" w:hAnsi="Times New Roman" w:cs="Times New Roman"/>
          <w:i/>
          <w:iCs/>
        </w:rPr>
        <w:t>International Journal of Obesity, 32</w:t>
      </w:r>
      <w:r w:rsidRPr="005A3C27">
        <w:rPr>
          <w:rFonts w:ascii="Times New Roman" w:hAnsi="Times New Roman" w:cs="Times New Roman"/>
        </w:rPr>
        <w:t>(4), 586-593. doi:10.1038/sj.ijo.0803746</w:t>
      </w:r>
    </w:p>
    <w:p w14:paraId="778F6FE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ohnson, L., Mander, A. P., Jones, L. R., Emmett, P. M., &amp; Jebb, S. A. (2008). Energy-dense, low-fiber, high-fat dietary pattern is associated with increased fatness in childhood. </w:t>
      </w:r>
      <w:r w:rsidRPr="005A3C27">
        <w:rPr>
          <w:rFonts w:ascii="Times New Roman" w:hAnsi="Times New Roman" w:cs="Times New Roman"/>
          <w:i/>
          <w:iCs/>
        </w:rPr>
        <w:t>American Journal of Clinical Nutrition, 87</w:t>
      </w:r>
      <w:r w:rsidRPr="005A3C27">
        <w:rPr>
          <w:rFonts w:ascii="Times New Roman" w:hAnsi="Times New Roman" w:cs="Times New Roman"/>
        </w:rPr>
        <w:t xml:space="preserve">(4), 846-854. </w:t>
      </w:r>
    </w:p>
    <w:p w14:paraId="54C4B13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Johnson, W., Soloway, L. E., Erickson, D., Choh, A. C., Lee, M., Chumlea, W. C., . . . Demerath, E. W. (2012). A changing pattern of childhood BMI growth during the 20th century: 70 y of data from the Fels Longitudinal Study. </w:t>
      </w:r>
      <w:r w:rsidRPr="005A3C27">
        <w:rPr>
          <w:rFonts w:ascii="Times New Roman" w:hAnsi="Times New Roman" w:cs="Times New Roman"/>
          <w:i/>
          <w:iCs/>
        </w:rPr>
        <w:t>American Journal of Clinical Nutrition, 95</w:t>
      </w:r>
      <w:r w:rsidRPr="005A3C27">
        <w:rPr>
          <w:rFonts w:ascii="Times New Roman" w:hAnsi="Times New Roman" w:cs="Times New Roman"/>
        </w:rPr>
        <w:t>(5), 1136-1143. doi:10.3945/ajcn.111.022269</w:t>
      </w:r>
    </w:p>
    <w:p w14:paraId="18D0824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araolis-Danckert, N., Guenther, A. L. B., Kroke, A., Hornberg, C., &amp; Buyken, A. E. (2007). How early dietary factors modify the effect of rapid weight gain in infancy on subsequent body-composition development in term children whose birth weight was appropriate for gestational age. </w:t>
      </w:r>
      <w:r w:rsidRPr="005A3C27">
        <w:rPr>
          <w:rFonts w:ascii="Times New Roman" w:hAnsi="Times New Roman" w:cs="Times New Roman"/>
          <w:i/>
          <w:iCs/>
        </w:rPr>
        <w:t>American Journal of Clinical Nutrition, 86</w:t>
      </w:r>
      <w:r w:rsidRPr="005A3C27">
        <w:rPr>
          <w:rFonts w:ascii="Times New Roman" w:hAnsi="Times New Roman" w:cs="Times New Roman"/>
        </w:rPr>
        <w:t xml:space="preserve">(6), 1700-1708. </w:t>
      </w:r>
    </w:p>
    <w:p w14:paraId="1223713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elleher, C. C., Viljoen, K., Khalil, H., Somerville, R., O'Brien, J., Shrivastava, A., . . . Lifeways Cross-Generation, C. (2014). Conference on 'Childhood Nutrition and Obesity: Current Status and Future Challenges' Symposium 1: Current status longitudinal follow-up of the relationship between dietary intake and growth and development in the lifeways cross-generation cohort study 2001-2013. </w:t>
      </w:r>
      <w:r w:rsidRPr="005A3C27">
        <w:rPr>
          <w:rFonts w:ascii="Times New Roman" w:hAnsi="Times New Roman" w:cs="Times New Roman"/>
          <w:i/>
          <w:iCs/>
        </w:rPr>
        <w:t>Proceedings of the Nutrition Society, 73</w:t>
      </w:r>
      <w:r w:rsidRPr="005A3C27">
        <w:rPr>
          <w:rFonts w:ascii="Times New Roman" w:hAnsi="Times New Roman" w:cs="Times New Roman"/>
        </w:rPr>
        <w:t>(1), 118-131. doi:10.1017/s002966511300373x</w:t>
      </w:r>
    </w:p>
    <w:p w14:paraId="74BBB32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emper, H. C. G., Post, G. B., &amp; Twisk, J. W. R. (1997). Rate of maturation during the teenage years: Nutrient intake and physical activity between ages 12 and 22. </w:t>
      </w:r>
      <w:r w:rsidRPr="005A3C27">
        <w:rPr>
          <w:rFonts w:ascii="Times New Roman" w:hAnsi="Times New Roman" w:cs="Times New Roman"/>
          <w:i/>
          <w:iCs/>
        </w:rPr>
        <w:t xml:space="preserve">International Journal of </w:t>
      </w:r>
      <w:r w:rsidRPr="005A3C27">
        <w:rPr>
          <w:rFonts w:ascii="Times New Roman" w:hAnsi="Times New Roman" w:cs="Times New Roman"/>
          <w:i/>
          <w:iCs/>
        </w:rPr>
        <w:lastRenderedPageBreak/>
        <w:t>Sport Nutrition, 7</w:t>
      </w:r>
      <w:r w:rsidRPr="005A3C27">
        <w:rPr>
          <w:rFonts w:ascii="Times New Roman" w:hAnsi="Times New Roman" w:cs="Times New Roman"/>
        </w:rPr>
        <w:t xml:space="preserve">(3), 229-240. </w:t>
      </w:r>
    </w:p>
    <w:p w14:paraId="5FD5E83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emper, H. C. G., Post, G. B., Twisk, J. W. R., &amp; van Mechelen, W. (1999). Lifestyle and obesity in adolescence and young adulthood: results from the Amsterdam Growth And Health Longitudinal Study (AGAHLS). </w:t>
      </w:r>
      <w:r w:rsidRPr="005A3C27">
        <w:rPr>
          <w:rFonts w:ascii="Times New Roman" w:hAnsi="Times New Roman" w:cs="Times New Roman"/>
          <w:i/>
          <w:iCs/>
        </w:rPr>
        <w:t>International Journal of Obesity, 23</w:t>
      </w:r>
      <w:r w:rsidRPr="005A3C27">
        <w:rPr>
          <w:rFonts w:ascii="Times New Roman" w:hAnsi="Times New Roman" w:cs="Times New Roman"/>
        </w:rPr>
        <w:t>, S34-S40. doi:10.1038/sj.ijo.0800881</w:t>
      </w:r>
    </w:p>
    <w:p w14:paraId="2C3B682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lein, E. G., Lytle, L. A., &amp; Chen, V. (2008). Social ecological predictors of the transition to overweight in youth: Results from the Teens Eating for Energy and Nutrition at Schools (TEENS) study. </w:t>
      </w:r>
      <w:r w:rsidRPr="005A3C27">
        <w:rPr>
          <w:rFonts w:ascii="Times New Roman" w:hAnsi="Times New Roman" w:cs="Times New Roman"/>
          <w:i/>
          <w:iCs/>
        </w:rPr>
        <w:t>Journal of the American Dietetic Association, 108</w:t>
      </w:r>
      <w:r w:rsidRPr="005A3C27">
        <w:rPr>
          <w:rFonts w:ascii="Times New Roman" w:hAnsi="Times New Roman" w:cs="Times New Roman"/>
        </w:rPr>
        <w:t>(7), 1163-1169. doi:10.1016/j.jada.2008.04.007</w:t>
      </w:r>
    </w:p>
    <w:p w14:paraId="7E1804B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lesges, R. C., Klesges, L. M., Eck, L. H., &amp; Shelton, M. L. (1995). A longitudinal analysis of accelerated weight-gain in preschool-children. </w:t>
      </w:r>
      <w:r w:rsidRPr="005A3C27">
        <w:rPr>
          <w:rFonts w:ascii="Times New Roman" w:hAnsi="Times New Roman" w:cs="Times New Roman"/>
          <w:i/>
          <w:iCs/>
        </w:rPr>
        <w:t>Pediatrics, 95</w:t>
      </w:r>
      <w:r w:rsidRPr="005A3C27">
        <w:rPr>
          <w:rFonts w:ascii="Times New Roman" w:hAnsi="Times New Roman" w:cs="Times New Roman"/>
        </w:rPr>
        <w:t xml:space="preserve">(1), 126-130. </w:t>
      </w:r>
    </w:p>
    <w:p w14:paraId="7A79210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oppes, L. L. J., Boon, N., Nooyens, A. C. J., van Mechelen, W., &amp; Saris, W. H. M. (2009). Macronutrient distribution over a period of 23 years in relation to energy intake and body fatness. </w:t>
      </w:r>
      <w:r w:rsidRPr="005A3C27">
        <w:rPr>
          <w:rFonts w:ascii="Times New Roman" w:hAnsi="Times New Roman" w:cs="Times New Roman"/>
          <w:i/>
          <w:iCs/>
        </w:rPr>
        <w:t>British Journal of Nutrition, 101</w:t>
      </w:r>
      <w:r w:rsidRPr="005A3C27">
        <w:rPr>
          <w:rFonts w:ascii="Times New Roman" w:hAnsi="Times New Roman" w:cs="Times New Roman"/>
        </w:rPr>
        <w:t>(1), 108-115. doi:10.1017/s0007114508986864</w:t>
      </w:r>
    </w:p>
    <w:p w14:paraId="13F4762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orczak, D. J., Lipman, E., Morrison, K., &amp; Szatmari, P. (2013). Are children and adolescents with psychiatric illness at risk for increased future body weight? A systematic review. </w:t>
      </w:r>
      <w:r w:rsidRPr="005A3C27">
        <w:rPr>
          <w:rFonts w:ascii="Times New Roman" w:hAnsi="Times New Roman" w:cs="Times New Roman"/>
          <w:i/>
          <w:iCs/>
        </w:rPr>
        <w:t>Developmental Medicine and Child Neurology, 55</w:t>
      </w:r>
      <w:r w:rsidRPr="005A3C27">
        <w:rPr>
          <w:rFonts w:ascii="Times New Roman" w:hAnsi="Times New Roman" w:cs="Times New Roman"/>
        </w:rPr>
        <w:t>(11), 980-987. doi:10.1111/dmcn.12168</w:t>
      </w:r>
    </w:p>
    <w:p w14:paraId="2464F4E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owaleski-Jones, L., &amp; Christie-Mizell, C. A. (2010). Depressed mood and body weight exploring race differences in adolescence. </w:t>
      </w:r>
      <w:r w:rsidRPr="005A3C27">
        <w:rPr>
          <w:rFonts w:ascii="Times New Roman" w:hAnsi="Times New Roman" w:cs="Times New Roman"/>
          <w:i/>
          <w:iCs/>
        </w:rPr>
        <w:t>Youth &amp; Society, 41</w:t>
      </w:r>
      <w:r w:rsidRPr="005A3C27">
        <w:rPr>
          <w:rFonts w:ascii="Times New Roman" w:hAnsi="Times New Roman" w:cs="Times New Roman"/>
        </w:rPr>
        <w:t>(4), 503-518. doi:10.1177/0044118x10364043</w:t>
      </w:r>
    </w:p>
    <w:p w14:paraId="50143A1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ring, S. I. I., &amp; Heitmann, B. L. (2008). Fiber intake, not dietary energy density, is associated with subsequent change in BMI z-Score among sub-groups of children. </w:t>
      </w:r>
      <w:r w:rsidRPr="005A3C27">
        <w:rPr>
          <w:rFonts w:ascii="Times New Roman" w:hAnsi="Times New Roman" w:cs="Times New Roman"/>
          <w:i/>
          <w:iCs/>
        </w:rPr>
        <w:t>Obesity Facts, 1</w:t>
      </w:r>
      <w:r w:rsidRPr="005A3C27">
        <w:rPr>
          <w:rFonts w:ascii="Times New Roman" w:hAnsi="Times New Roman" w:cs="Times New Roman"/>
        </w:rPr>
        <w:t>(6), 331-338. doi:10.1159/000176066</w:t>
      </w:r>
    </w:p>
    <w:p w14:paraId="3305DEC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ubzansky, L. D., Gilthorpe, M. S., &amp; Goodman, E. (2012). A prospective study of psychological distress and weight status in adolescents/young adults. </w:t>
      </w:r>
      <w:r w:rsidRPr="005A3C27">
        <w:rPr>
          <w:rFonts w:ascii="Times New Roman" w:hAnsi="Times New Roman" w:cs="Times New Roman"/>
          <w:i/>
          <w:iCs/>
        </w:rPr>
        <w:t>Annals of Behavioral Medicine, 43</w:t>
      </w:r>
      <w:r w:rsidRPr="005A3C27">
        <w:rPr>
          <w:rFonts w:ascii="Times New Roman" w:hAnsi="Times New Roman" w:cs="Times New Roman"/>
        </w:rPr>
        <w:t>(2), 219-228. doi:10.1007/s12160-011-9323-8</w:t>
      </w:r>
    </w:p>
    <w:p w14:paraId="034017E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ukaswadia, A., Craig, W., Janssen, I., &amp; Pickett, W. (2011). Obesity as a determinant of two forms of bullying in ontario youth: A short report. </w:t>
      </w:r>
      <w:r w:rsidRPr="005A3C27">
        <w:rPr>
          <w:rFonts w:ascii="Times New Roman" w:hAnsi="Times New Roman" w:cs="Times New Roman"/>
          <w:i/>
          <w:iCs/>
        </w:rPr>
        <w:t>Obesity Facts, 4</w:t>
      </w:r>
      <w:r w:rsidRPr="005A3C27">
        <w:rPr>
          <w:rFonts w:ascii="Times New Roman" w:hAnsi="Times New Roman" w:cs="Times New Roman"/>
        </w:rPr>
        <w:t>(6), 469-472. doi:10.1159/000335215</w:t>
      </w:r>
    </w:p>
    <w:p w14:paraId="4CE2388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Kvaavik, E., Andersen, L. F., &amp; Klepp, K. I. (2005). The stability of soft drinks intake from adolescence to adult age and the association between long-term consumption of soft drinks and lifestyle factors and body weight. </w:t>
      </w:r>
      <w:r w:rsidRPr="005A3C27">
        <w:rPr>
          <w:rFonts w:ascii="Times New Roman" w:hAnsi="Times New Roman" w:cs="Times New Roman"/>
          <w:i/>
          <w:iCs/>
        </w:rPr>
        <w:t>Public Health Nutrition, 8</w:t>
      </w:r>
      <w:r w:rsidRPr="005A3C27">
        <w:rPr>
          <w:rFonts w:ascii="Times New Roman" w:hAnsi="Times New Roman" w:cs="Times New Roman"/>
        </w:rPr>
        <w:t>(2), 149-157. doi:10.1079/phn2004669</w:t>
      </w:r>
    </w:p>
    <w:p w14:paraId="1D9EBE8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amb, M. M., Dabelea, D., Yin, X., Ogden, L. G., Klingensmith, G. J., Rewers, M., &amp; Norris, J. M. (2010). Early-life predictors of higher body mass index in healthy children. </w:t>
      </w:r>
      <w:r w:rsidRPr="005A3C27">
        <w:rPr>
          <w:rFonts w:ascii="Times New Roman" w:hAnsi="Times New Roman" w:cs="Times New Roman"/>
          <w:i/>
          <w:iCs/>
        </w:rPr>
        <w:t>Annals of Nutrition and Metabolism, 56</w:t>
      </w:r>
      <w:r w:rsidRPr="005A3C27">
        <w:rPr>
          <w:rFonts w:ascii="Times New Roman" w:hAnsi="Times New Roman" w:cs="Times New Roman"/>
        </w:rPr>
        <w:t>(1), 16-22. doi:10.1159/000261899</w:t>
      </w:r>
    </w:p>
    <w:p w14:paraId="6E000FB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ane, S. P., Bluestone, C., &amp; Burke, C. T. (2013). Trajectories of BMI from early childhood through early adolescence: SES and psychosocial predictors. </w:t>
      </w:r>
      <w:r w:rsidRPr="005A3C27">
        <w:rPr>
          <w:rFonts w:ascii="Times New Roman" w:hAnsi="Times New Roman" w:cs="Times New Roman"/>
          <w:i/>
          <w:iCs/>
        </w:rPr>
        <w:t>British Journal of Health Psychology, 18</w:t>
      </w:r>
      <w:r w:rsidRPr="005A3C27">
        <w:rPr>
          <w:rFonts w:ascii="Times New Roman" w:hAnsi="Times New Roman" w:cs="Times New Roman"/>
        </w:rPr>
        <w:t>(1), 66-82. doi:10.1111/j.2044-8287.2012.02078.x</w:t>
      </w:r>
    </w:p>
    <w:p w14:paraId="1367D50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aska, M. N., Murray, D. M., Lytle, L. A., &amp; Harnack, L. J. (2012). Longitudinal associations between key dietary behaviors and weight gain over time: Transitions through the adolescent </w:t>
      </w:r>
      <w:r w:rsidRPr="005A3C27">
        <w:rPr>
          <w:rFonts w:ascii="Times New Roman" w:hAnsi="Times New Roman" w:cs="Times New Roman"/>
        </w:rPr>
        <w:lastRenderedPageBreak/>
        <w:t xml:space="preserve">years. </w:t>
      </w:r>
      <w:r w:rsidRPr="005A3C27">
        <w:rPr>
          <w:rFonts w:ascii="Times New Roman" w:hAnsi="Times New Roman" w:cs="Times New Roman"/>
          <w:i/>
          <w:iCs/>
        </w:rPr>
        <w:t>Obesity, 20</w:t>
      </w:r>
      <w:r w:rsidRPr="005A3C27">
        <w:rPr>
          <w:rFonts w:ascii="Times New Roman" w:hAnsi="Times New Roman" w:cs="Times New Roman"/>
        </w:rPr>
        <w:t>(1), 118-125. doi:10.1038/oby.2011.179</w:t>
      </w:r>
    </w:p>
    <w:p w14:paraId="1164E0B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aurson, K., Eisenmann, J. C., &amp; Moore, S. (2008). Lack of association between television viewing, soft drinks, physical activity and body mass index in children. </w:t>
      </w:r>
      <w:r w:rsidRPr="005A3C27">
        <w:rPr>
          <w:rFonts w:ascii="Times New Roman" w:hAnsi="Times New Roman" w:cs="Times New Roman"/>
          <w:i/>
          <w:iCs/>
        </w:rPr>
        <w:t>Acta Paediatrica, 97</w:t>
      </w:r>
      <w:r w:rsidRPr="005A3C27">
        <w:rPr>
          <w:rFonts w:ascii="Times New Roman" w:hAnsi="Times New Roman" w:cs="Times New Roman"/>
        </w:rPr>
        <w:t>(6), 795-800. doi:10.1111/j.1651-2227.2008.00713.x</w:t>
      </w:r>
    </w:p>
    <w:p w14:paraId="660C83A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ayte, R., Bennett, A., McCrory, C., &amp; Kearney, J. (2014). Social class variation in the predictors of rapid growth in infancy and obesity at age 3 years. </w:t>
      </w:r>
      <w:r w:rsidRPr="005A3C27">
        <w:rPr>
          <w:rFonts w:ascii="Times New Roman" w:hAnsi="Times New Roman" w:cs="Times New Roman"/>
          <w:i/>
          <w:iCs/>
        </w:rPr>
        <w:t>International Journal of Obesity, 38</w:t>
      </w:r>
      <w:r w:rsidRPr="005A3C27">
        <w:rPr>
          <w:rFonts w:ascii="Times New Roman" w:hAnsi="Times New Roman" w:cs="Times New Roman"/>
        </w:rPr>
        <w:t>(1), 82-90. doi:10.1038/ijo.2013.160</w:t>
      </w:r>
    </w:p>
    <w:p w14:paraId="09243F1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eech, R. M., McNaughton, S. A., &amp; Timperio, A. (2015). Clustering of diet, physical activity and sedentary behaviour among Australian children: cross-sectional and longitudinal associations with overweight and obesity. </w:t>
      </w:r>
      <w:r w:rsidRPr="005A3C27">
        <w:rPr>
          <w:rFonts w:ascii="Times New Roman" w:hAnsi="Times New Roman" w:cs="Times New Roman"/>
          <w:i/>
          <w:iCs/>
        </w:rPr>
        <w:t>International Journal of Obesity, 39</w:t>
      </w:r>
      <w:r w:rsidRPr="005A3C27">
        <w:rPr>
          <w:rFonts w:ascii="Times New Roman" w:hAnsi="Times New Roman" w:cs="Times New Roman"/>
        </w:rPr>
        <w:t>(7), 1079-1085. doi:10.1038/ijo.2015.66</w:t>
      </w:r>
    </w:p>
    <w:p w14:paraId="4E962F6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evitan, R. D., Rivera, J., Silveira, P. P., Steiner, M., Gaudreau, H., Hamilton, J., . . . Team, M. S. (2015). Gender differences in the association between stop-signal reaction times, body mass indices and/or spontaneous food intake in pre-school children: an early model of compromised inhibitory control and obesity. </w:t>
      </w:r>
      <w:r w:rsidRPr="005A3C27">
        <w:rPr>
          <w:rFonts w:ascii="Times New Roman" w:hAnsi="Times New Roman" w:cs="Times New Roman"/>
          <w:i/>
          <w:iCs/>
        </w:rPr>
        <w:t>International Journal of Obesity, 39</w:t>
      </w:r>
      <w:r w:rsidRPr="005A3C27">
        <w:rPr>
          <w:rFonts w:ascii="Times New Roman" w:hAnsi="Times New Roman" w:cs="Times New Roman"/>
        </w:rPr>
        <w:t>(4), 614-619. doi:10.1038/ijo.2014.207</w:t>
      </w:r>
    </w:p>
    <w:p w14:paraId="72A448A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 J., &amp; O'Connell, A. A. (2012). Obesity, high-calorie food intake, and academic achievement trends among US school children. </w:t>
      </w:r>
      <w:r w:rsidRPr="005A3C27">
        <w:rPr>
          <w:rFonts w:ascii="Times New Roman" w:hAnsi="Times New Roman" w:cs="Times New Roman"/>
          <w:i/>
          <w:iCs/>
        </w:rPr>
        <w:t>Journal of Educational Research, 105</w:t>
      </w:r>
      <w:r w:rsidRPr="005A3C27">
        <w:rPr>
          <w:rFonts w:ascii="Times New Roman" w:hAnsi="Times New Roman" w:cs="Times New Roman"/>
        </w:rPr>
        <w:t>(6), 391-403. doi:10.1080/00220671.2011.646359</w:t>
      </w:r>
    </w:p>
    <w:p w14:paraId="2384BD5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buda, L., Alexy, U., Sichert-Hellert, W., Stehle, P., Karaolis-Danckert, N., Buyken, A. E., &amp; Kersting, M. (2008). Pattern of beverage consumption and long-term association with body-weight status in German adolescents - results from the DONALD study. </w:t>
      </w:r>
      <w:r w:rsidRPr="005A3C27">
        <w:rPr>
          <w:rFonts w:ascii="Times New Roman" w:hAnsi="Times New Roman" w:cs="Times New Roman"/>
          <w:i/>
          <w:iCs/>
        </w:rPr>
        <w:t>British Journal of Nutrition, 99</w:t>
      </w:r>
      <w:r w:rsidRPr="005A3C27">
        <w:rPr>
          <w:rFonts w:ascii="Times New Roman" w:hAnsi="Times New Roman" w:cs="Times New Roman"/>
        </w:rPr>
        <w:t>(6), 1370-1379. doi:10.1017/s0007114507862362</w:t>
      </w:r>
    </w:p>
    <w:p w14:paraId="365F5CD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buda, L., Kersting, M., &amp; Alexy, U. (2012). Consumption of dietary salt measured by urinary sodium excretion and its association with body weight status in healthy children and adolescents. </w:t>
      </w:r>
      <w:r w:rsidRPr="005A3C27">
        <w:rPr>
          <w:rFonts w:ascii="Times New Roman" w:hAnsi="Times New Roman" w:cs="Times New Roman"/>
          <w:i/>
          <w:iCs/>
        </w:rPr>
        <w:t>Public Health Nutrition, 15</w:t>
      </w:r>
      <w:r w:rsidRPr="005A3C27">
        <w:rPr>
          <w:rFonts w:ascii="Times New Roman" w:hAnsi="Times New Roman" w:cs="Times New Roman"/>
        </w:rPr>
        <w:t>(3), 433-441. doi:10.1017/s1368980011002138</w:t>
      </w:r>
    </w:p>
    <w:p w14:paraId="03794F1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echty, J. M., &amp; Lee, M. J. (2015). Body size estimation and other psychosocial risk factors for obesity onset among US adolescents: findings from a longitudinal population level study. </w:t>
      </w:r>
      <w:r w:rsidRPr="005A3C27">
        <w:rPr>
          <w:rFonts w:ascii="Times New Roman" w:hAnsi="Times New Roman" w:cs="Times New Roman"/>
          <w:i/>
          <w:iCs/>
        </w:rPr>
        <w:t>International Journal of Obesity, 39</w:t>
      </w:r>
      <w:r w:rsidRPr="005A3C27">
        <w:rPr>
          <w:rFonts w:ascii="Times New Roman" w:hAnsi="Times New Roman" w:cs="Times New Roman"/>
        </w:rPr>
        <w:t>(4), 601-607. doi:10.1038/ijo.2014.191</w:t>
      </w:r>
    </w:p>
    <w:p w14:paraId="5FDCEF6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em, E. T., Sauer, P. J. J., Oldehinkel, A. J., &amp; Stolk, R. P. (2008). Association between depressive symptoms in childhood and adolescence and overweight in later life. </w:t>
      </w:r>
      <w:r w:rsidRPr="005A3C27">
        <w:rPr>
          <w:rFonts w:ascii="Times New Roman" w:hAnsi="Times New Roman" w:cs="Times New Roman"/>
          <w:i/>
          <w:iCs/>
        </w:rPr>
        <w:t>Archives of Pediatrics &amp; Adolescent Medicine, 162</w:t>
      </w:r>
      <w:r w:rsidRPr="005A3C27">
        <w:rPr>
          <w:rFonts w:ascii="Times New Roman" w:hAnsi="Times New Roman" w:cs="Times New Roman"/>
        </w:rPr>
        <w:t>(10), 981-988. doi:10.1001/archpedi.162.10.981</w:t>
      </w:r>
    </w:p>
    <w:p w14:paraId="39D9943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m, S., Zoellner, J. M., Lee, J. M., Burt, B. A., Sandretto, A. M., Sohn, W., . . . Lepkowski, J. M. (2009). Obesity and sugar-sweetened beverages in African-American preschool children: A longitudinal study. </w:t>
      </w:r>
      <w:r w:rsidRPr="005A3C27">
        <w:rPr>
          <w:rFonts w:ascii="Times New Roman" w:hAnsi="Times New Roman" w:cs="Times New Roman"/>
          <w:i/>
          <w:iCs/>
        </w:rPr>
        <w:t>Obesity, 17</w:t>
      </w:r>
      <w:r w:rsidRPr="005A3C27">
        <w:rPr>
          <w:rFonts w:ascii="Times New Roman" w:hAnsi="Times New Roman" w:cs="Times New Roman"/>
        </w:rPr>
        <w:t>(6), 1262-1268. doi:10.1038/oby.2008.656</w:t>
      </w:r>
    </w:p>
    <w:p w14:paraId="6B17F29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ndelof, A., Nielsen, C. V., &amp; Pedersen, B. D. (2013). A qualitative, longitudinal study exploring obese adolescents' attitudes toward physical activity. </w:t>
      </w:r>
      <w:r w:rsidRPr="005A3C27">
        <w:rPr>
          <w:rFonts w:ascii="Times New Roman" w:hAnsi="Times New Roman" w:cs="Times New Roman"/>
          <w:i/>
          <w:iCs/>
        </w:rPr>
        <w:t>Journal of Physical Activity &amp; Health, 10</w:t>
      </w:r>
      <w:r w:rsidRPr="005A3C27">
        <w:rPr>
          <w:rFonts w:ascii="Times New Roman" w:hAnsi="Times New Roman" w:cs="Times New Roman"/>
        </w:rPr>
        <w:t xml:space="preserve">(1), 113-121. </w:t>
      </w:r>
    </w:p>
    <w:p w14:paraId="10C2B1A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oret, S., McNaughton, S. A., Cameron, A. J., Crawford, D., Campbell, K. J., Cleland, V. J., &amp; Ball, K. (2014). Three-year change in diet quality and associated changes in BMI among schoolchildren living in socio-economically disadvantaged neighbourhoods. </w:t>
      </w:r>
      <w:r w:rsidRPr="005A3C27">
        <w:rPr>
          <w:rFonts w:ascii="Times New Roman" w:hAnsi="Times New Roman" w:cs="Times New Roman"/>
          <w:i/>
          <w:iCs/>
        </w:rPr>
        <w:t xml:space="preserve">British Journal of </w:t>
      </w:r>
      <w:r w:rsidRPr="005A3C27">
        <w:rPr>
          <w:rFonts w:ascii="Times New Roman" w:hAnsi="Times New Roman" w:cs="Times New Roman"/>
          <w:i/>
          <w:iCs/>
        </w:rPr>
        <w:lastRenderedPageBreak/>
        <w:t>Nutrition, 112</w:t>
      </w:r>
      <w:r w:rsidRPr="005A3C27">
        <w:rPr>
          <w:rFonts w:ascii="Times New Roman" w:hAnsi="Times New Roman" w:cs="Times New Roman"/>
        </w:rPr>
        <w:t>(2), 260-268. doi:10.1017/s0007114514000749</w:t>
      </w:r>
    </w:p>
    <w:p w14:paraId="1825EDA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ipsky, L. M., Haynie, D. L., Liu, D., Chaurasia, A., Gee, B., Li, K., . . . Simons-Morton, B. (2015). Trajectories of eating behaviors in a nationally representative cohort of US adolescents during the transition to young adulthood. </w:t>
      </w:r>
      <w:r w:rsidRPr="005A3C27">
        <w:rPr>
          <w:rFonts w:ascii="Times New Roman" w:hAnsi="Times New Roman" w:cs="Times New Roman"/>
          <w:i/>
          <w:iCs/>
        </w:rPr>
        <w:t>International Journal of Behavioral Nutrition and Physical Activity, 12</w:t>
      </w:r>
      <w:r w:rsidRPr="005A3C27">
        <w:rPr>
          <w:rFonts w:ascii="Times New Roman" w:hAnsi="Times New Roman" w:cs="Times New Roman"/>
        </w:rPr>
        <w:t>. doi:10.1186/s12966-015-0298-x</w:t>
      </w:r>
    </w:p>
    <w:p w14:paraId="021B941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orentzen, V., Dyeremose, V., &amp; Larsen, B. H. (2012). Severely overweight children and dietary changes - a family perspective. </w:t>
      </w:r>
      <w:r w:rsidRPr="005A3C27">
        <w:rPr>
          <w:rFonts w:ascii="Times New Roman" w:hAnsi="Times New Roman" w:cs="Times New Roman"/>
          <w:i/>
          <w:iCs/>
        </w:rPr>
        <w:t>Journal of Advanced Nursing, 68</w:t>
      </w:r>
      <w:r w:rsidRPr="005A3C27">
        <w:rPr>
          <w:rFonts w:ascii="Times New Roman" w:hAnsi="Times New Roman" w:cs="Times New Roman"/>
        </w:rPr>
        <w:t>(4), 878-887. doi:10.1111/j.1365-2648.2011.05791.x</w:t>
      </w:r>
    </w:p>
    <w:p w14:paraId="770CD71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oth, K. A., Mond, J., Wall, M., &amp; Neumark-Sztainer, D. (2011). Weight status and emotional well-being: Longitudinal findings from Project EAT. </w:t>
      </w:r>
      <w:r w:rsidRPr="005A3C27">
        <w:rPr>
          <w:rFonts w:ascii="Times New Roman" w:hAnsi="Times New Roman" w:cs="Times New Roman"/>
          <w:i/>
          <w:iCs/>
        </w:rPr>
        <w:t>Journal of Pediatric Psychology, 36</w:t>
      </w:r>
      <w:r w:rsidRPr="005A3C27">
        <w:rPr>
          <w:rFonts w:ascii="Times New Roman" w:hAnsi="Times New Roman" w:cs="Times New Roman"/>
        </w:rPr>
        <w:t>(2), 216-225. doi:10.1093/jpepsy/jsq026</w:t>
      </w:r>
    </w:p>
    <w:p w14:paraId="42A4C26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umeng, J. C., Gannon, K., Cabral, H. J., Frank, D. A., &amp; Zuckerman, B. (2003). Association between clinically meaningful behavior problems and overweight in children. </w:t>
      </w:r>
      <w:r w:rsidRPr="005A3C27">
        <w:rPr>
          <w:rFonts w:ascii="Times New Roman" w:hAnsi="Times New Roman" w:cs="Times New Roman"/>
          <w:i/>
          <w:iCs/>
        </w:rPr>
        <w:t>Pediatrics, 112</w:t>
      </w:r>
      <w:r w:rsidRPr="005A3C27">
        <w:rPr>
          <w:rFonts w:ascii="Times New Roman" w:hAnsi="Times New Roman" w:cs="Times New Roman"/>
        </w:rPr>
        <w:t>(5), 1138-1145. doi:10.1542/peds.112.5.1138</w:t>
      </w:r>
    </w:p>
    <w:p w14:paraId="45C2148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Lytle, L. A., Murray, D. M., Laska, M. N., Pasch, K. E., Anderson, S. E., &amp; Farbakhsh, K. (2013). Examining the longitudinal relationship between change in sleep and obesity risk in adolescents. </w:t>
      </w:r>
      <w:r w:rsidRPr="005A3C27">
        <w:rPr>
          <w:rFonts w:ascii="Times New Roman" w:hAnsi="Times New Roman" w:cs="Times New Roman"/>
          <w:i/>
          <w:iCs/>
        </w:rPr>
        <w:t>Health Education &amp; Behavior, 40</w:t>
      </w:r>
      <w:r w:rsidRPr="005A3C27">
        <w:rPr>
          <w:rFonts w:ascii="Times New Roman" w:hAnsi="Times New Roman" w:cs="Times New Roman"/>
        </w:rPr>
        <w:t>(3), 362-370. doi:10.1177/1090198112451446</w:t>
      </w:r>
    </w:p>
    <w:p w14:paraId="419A3A3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a, J.-Q., Zhou, L.-L., Hu, Y.-Q., Liu, J.-R., Liu, S.-S., Zhang, J., &amp; Sheng, X.-Y. (2012). A summary index of infant and child feeding practices is associated with child growth in urban Shanghai. </w:t>
      </w:r>
      <w:r w:rsidRPr="005A3C27">
        <w:rPr>
          <w:rFonts w:ascii="Times New Roman" w:hAnsi="Times New Roman" w:cs="Times New Roman"/>
          <w:i/>
          <w:iCs/>
        </w:rPr>
        <w:t>Bmc Public Health, 12</w:t>
      </w:r>
      <w:r w:rsidRPr="005A3C27">
        <w:rPr>
          <w:rFonts w:ascii="Times New Roman" w:hAnsi="Times New Roman" w:cs="Times New Roman"/>
        </w:rPr>
        <w:t>. doi:10.1186/1471-2458-12-568</w:t>
      </w:r>
    </w:p>
    <w:p w14:paraId="54B8FCA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acfarlane, A., Cleland, V., Crawford, D., Campbell, K., &amp; Timperio, A. (2009). Longitudinal examination of the family food environment and weight status among children. </w:t>
      </w:r>
      <w:r w:rsidRPr="005A3C27">
        <w:rPr>
          <w:rFonts w:ascii="Times New Roman" w:hAnsi="Times New Roman" w:cs="Times New Roman"/>
          <w:i/>
          <w:iCs/>
        </w:rPr>
        <w:t>International Journal of Pediatric Obesity, 4</w:t>
      </w:r>
      <w:r w:rsidRPr="005A3C27">
        <w:rPr>
          <w:rFonts w:ascii="Times New Roman" w:hAnsi="Times New Roman" w:cs="Times New Roman"/>
        </w:rPr>
        <w:t>(4), 343-352. doi:10.3109/17477160902846211</w:t>
      </w:r>
    </w:p>
    <w:p w14:paraId="57C2030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affeis, C., Talamini, G., &amp; Tato, L. (1998). Influence of diet, physical activity and parents' obesity on children's adiposity: a four-year longitudinal study. </w:t>
      </w:r>
      <w:r w:rsidRPr="005A3C27">
        <w:rPr>
          <w:rFonts w:ascii="Times New Roman" w:hAnsi="Times New Roman" w:cs="Times New Roman"/>
          <w:i/>
          <w:iCs/>
        </w:rPr>
        <w:t>International Journal of Obesity, 22</w:t>
      </w:r>
      <w:r w:rsidRPr="005A3C27">
        <w:rPr>
          <w:rFonts w:ascii="Times New Roman" w:hAnsi="Times New Roman" w:cs="Times New Roman"/>
        </w:rPr>
        <w:t>(8), 758-764. doi:10.1038/sj.ijo.0800655</w:t>
      </w:r>
    </w:p>
    <w:p w14:paraId="48FB651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akgae, P. J., Monyeki, K. D., Brits, S. J., Kemper, H. C. G., &amp; Mashita, J. (2007). Somatotype and blood pressure of rural South African children aged 6-13 years: Ellisras longitudinal growth and health study. </w:t>
      </w:r>
      <w:r w:rsidRPr="005A3C27">
        <w:rPr>
          <w:rFonts w:ascii="Times New Roman" w:hAnsi="Times New Roman" w:cs="Times New Roman"/>
          <w:i/>
          <w:iCs/>
        </w:rPr>
        <w:t>Annals of Human Biology, 34</w:t>
      </w:r>
      <w:r w:rsidRPr="005A3C27">
        <w:rPr>
          <w:rFonts w:ascii="Times New Roman" w:hAnsi="Times New Roman" w:cs="Times New Roman"/>
        </w:rPr>
        <w:t>(2), 240-251. doi:10.1080/03014460601144219</w:t>
      </w:r>
    </w:p>
    <w:p w14:paraId="6F61B74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amun, A. A., O'Callaghan, M. J., Williams, G. M., &amp; Najman, J. M. (2013). Adolescents bullying and young adults body mass index and obesity: a longitudinal study. </w:t>
      </w:r>
      <w:r w:rsidRPr="005A3C27">
        <w:rPr>
          <w:rFonts w:ascii="Times New Roman" w:hAnsi="Times New Roman" w:cs="Times New Roman"/>
          <w:i/>
          <w:iCs/>
        </w:rPr>
        <w:t>International Journal of Obesity, 37</w:t>
      </w:r>
      <w:r w:rsidRPr="005A3C27">
        <w:rPr>
          <w:rFonts w:ascii="Times New Roman" w:hAnsi="Times New Roman" w:cs="Times New Roman"/>
        </w:rPr>
        <w:t>(8), 1140-1146. doi:10.1038/ijo.2012.182</w:t>
      </w:r>
    </w:p>
    <w:p w14:paraId="12C1518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cCabe, M. P., Ricciardelli, L. A., &amp; Holt, K. (2005). A longitudinal study to explain strategies to change weight and muscles among normal weight and overweight children. </w:t>
      </w:r>
      <w:r w:rsidRPr="005A3C27">
        <w:rPr>
          <w:rFonts w:ascii="Times New Roman" w:hAnsi="Times New Roman" w:cs="Times New Roman"/>
          <w:i/>
          <w:iCs/>
        </w:rPr>
        <w:t>Appetite, 45</w:t>
      </w:r>
      <w:r w:rsidRPr="005A3C27">
        <w:rPr>
          <w:rFonts w:ascii="Times New Roman" w:hAnsi="Times New Roman" w:cs="Times New Roman"/>
        </w:rPr>
        <w:t>(3), 225-234. doi:10.1016/j.appet.2005.07.009</w:t>
      </w:r>
    </w:p>
    <w:p w14:paraId="1D60573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cClure, H. H., Eddy, J. M., Kjellstrand, J. M., Snodgrass, J. J., &amp; Martinez, C. R., Jr. (2012). Child and adolescent affective and behavioral distress and elevated adult body mass index. </w:t>
      </w:r>
      <w:r w:rsidRPr="005A3C27">
        <w:rPr>
          <w:rFonts w:ascii="Times New Roman" w:hAnsi="Times New Roman" w:cs="Times New Roman"/>
          <w:i/>
          <w:iCs/>
        </w:rPr>
        <w:t>Child Psychiatry &amp; Human Development, 43</w:t>
      </w:r>
      <w:r w:rsidRPr="005A3C27">
        <w:rPr>
          <w:rFonts w:ascii="Times New Roman" w:hAnsi="Times New Roman" w:cs="Times New Roman"/>
        </w:rPr>
        <w:t>(6), 837-854. doi:10.1007/s10578-012-0299-9</w:t>
      </w:r>
    </w:p>
    <w:p w14:paraId="13FED04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cCormack, S. E., Shaham, O., McCarthy, M. A., Deik, A. A., Wang, T. J., Gerszten, R. E., . . . Fleischman, A. (2013). Circulating branched-chain amino acid concentrations are associated with obesity and future insulin resistance in children and adolescents. </w:t>
      </w:r>
      <w:r w:rsidRPr="005A3C27">
        <w:rPr>
          <w:rFonts w:ascii="Times New Roman" w:hAnsi="Times New Roman" w:cs="Times New Roman"/>
          <w:i/>
          <w:iCs/>
        </w:rPr>
        <w:t>Pediatric Obesity, 8</w:t>
      </w:r>
      <w:r w:rsidRPr="005A3C27">
        <w:rPr>
          <w:rFonts w:ascii="Times New Roman" w:hAnsi="Times New Roman" w:cs="Times New Roman"/>
        </w:rPr>
        <w:t xml:space="preserve">(1), </w:t>
      </w:r>
      <w:r w:rsidRPr="005A3C27">
        <w:rPr>
          <w:rFonts w:ascii="Times New Roman" w:hAnsi="Times New Roman" w:cs="Times New Roman"/>
        </w:rPr>
        <w:lastRenderedPageBreak/>
        <w:t>52-61. doi:10.1111/j.2047-6310.2012.00087.x</w:t>
      </w:r>
    </w:p>
    <w:p w14:paraId="3188A12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cGavock, J. M., Torrance, B. D., McGuire, K. A., Wozny, P. D., &amp; Lewanczuk, R. Z. (2009). Cardiorespiratory fitness and the risk of overweight in youth: The Healthy Hearts Longitudinal Study of Cardiometabolic Health. </w:t>
      </w:r>
      <w:r w:rsidRPr="005A3C27">
        <w:rPr>
          <w:rFonts w:ascii="Times New Roman" w:hAnsi="Times New Roman" w:cs="Times New Roman"/>
          <w:i/>
          <w:iCs/>
        </w:rPr>
        <w:t>Obesity, 17</w:t>
      </w:r>
      <w:r w:rsidRPr="005A3C27">
        <w:rPr>
          <w:rFonts w:ascii="Times New Roman" w:hAnsi="Times New Roman" w:cs="Times New Roman"/>
        </w:rPr>
        <w:t>(9), 1802-1807. doi:10.1038/oby.2009.59</w:t>
      </w:r>
    </w:p>
    <w:p w14:paraId="619A8CC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erten, M. J., Wickrama, K. A. S., &amp; Williams, A. L. (2008). Adolescent obesity and young adult psychosocial outcomes: Gender and racial differences. </w:t>
      </w:r>
      <w:r w:rsidRPr="005A3C27">
        <w:rPr>
          <w:rFonts w:ascii="Times New Roman" w:hAnsi="Times New Roman" w:cs="Times New Roman"/>
          <w:i/>
          <w:iCs/>
        </w:rPr>
        <w:t>Journal of Youth and Adolescence, 37</w:t>
      </w:r>
      <w:r w:rsidRPr="005A3C27">
        <w:rPr>
          <w:rFonts w:ascii="Times New Roman" w:hAnsi="Times New Roman" w:cs="Times New Roman"/>
        </w:rPr>
        <w:t>(9), 1111-1122. doi:10.1007/s10964-008-9281-z</w:t>
      </w:r>
    </w:p>
    <w:p w14:paraId="0117E96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erten, M. J., Williams, A. L., &amp; Shriver, L. H. (2009). Breakfast consumption in adolescence and young adulthood: parental presence, community context, and obesity. </w:t>
      </w:r>
      <w:r w:rsidRPr="005A3C27">
        <w:rPr>
          <w:rFonts w:ascii="Times New Roman" w:hAnsi="Times New Roman" w:cs="Times New Roman"/>
          <w:i/>
          <w:iCs/>
        </w:rPr>
        <w:t>Journal of the American Dietetic Association, 109</w:t>
      </w:r>
      <w:r w:rsidRPr="005A3C27">
        <w:rPr>
          <w:rFonts w:ascii="Times New Roman" w:hAnsi="Times New Roman" w:cs="Times New Roman"/>
        </w:rPr>
        <w:t>(8), 1384-1391. doi:10.1016/j.jada.2009.05.008</w:t>
      </w:r>
    </w:p>
    <w:p w14:paraId="0D616A2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etallinos-Katsaras, E., Must, A., &amp; Gorman, K. (2012). A longitudinal study of food insecurity on obesity in preschool children. </w:t>
      </w:r>
      <w:r w:rsidRPr="005A3C27">
        <w:rPr>
          <w:rFonts w:ascii="Times New Roman" w:hAnsi="Times New Roman" w:cs="Times New Roman"/>
          <w:i/>
          <w:iCs/>
        </w:rPr>
        <w:t>Journal of the Academy of Nutrition and Dietetics, 112</w:t>
      </w:r>
      <w:r w:rsidRPr="005A3C27">
        <w:rPr>
          <w:rFonts w:ascii="Times New Roman" w:hAnsi="Times New Roman" w:cs="Times New Roman"/>
        </w:rPr>
        <w:t>(12), 1949-1958. doi:10.1016/j.jand.2012.08.031</w:t>
      </w:r>
    </w:p>
    <w:p w14:paraId="6D326FA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eyerkort, C. E., Oddy, W. H., O'Sullivan, T. A., Henderson, J., &amp; Pennell, C. E. (2012). Early diet quality in a longitudinal study of Australian children: associations with nutrition and body mass index later in childhood and adolescence. </w:t>
      </w:r>
      <w:r w:rsidRPr="005A3C27">
        <w:rPr>
          <w:rFonts w:ascii="Times New Roman" w:hAnsi="Times New Roman" w:cs="Times New Roman"/>
          <w:i/>
          <w:iCs/>
        </w:rPr>
        <w:t>Journal of Developmental Origins of Health and Disease, 3</w:t>
      </w:r>
      <w:r w:rsidRPr="005A3C27">
        <w:rPr>
          <w:rFonts w:ascii="Times New Roman" w:hAnsi="Times New Roman" w:cs="Times New Roman"/>
        </w:rPr>
        <w:t>(1), 21-31. doi:10.1017/s2040174411000717</w:t>
      </w:r>
    </w:p>
    <w:p w14:paraId="42F226F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illar, L., Rowland, B., Nichols, M., Swinburn, B., Bennett, C., Skouteris, H., &amp; Allender, S. (2014). Relationship between raised BMI and sugar sweetened beverage and high fat food consumption among children. </w:t>
      </w:r>
      <w:r w:rsidRPr="005A3C27">
        <w:rPr>
          <w:rFonts w:ascii="Times New Roman" w:hAnsi="Times New Roman" w:cs="Times New Roman"/>
          <w:i/>
          <w:iCs/>
        </w:rPr>
        <w:t>Obesity, 22</w:t>
      </w:r>
      <w:r w:rsidRPr="005A3C27">
        <w:rPr>
          <w:rFonts w:ascii="Times New Roman" w:hAnsi="Times New Roman" w:cs="Times New Roman"/>
        </w:rPr>
        <w:t>(5), E96-E103. doi:10.1002/oby.20665</w:t>
      </w:r>
    </w:p>
    <w:p w14:paraId="5ECD599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iller, A. L., Lumeng, J. C., &amp; LeBourgeois, M. K. (2015). Sleep patterns and obesity in childhood. </w:t>
      </w:r>
      <w:r w:rsidRPr="005A3C27">
        <w:rPr>
          <w:rFonts w:ascii="Times New Roman" w:hAnsi="Times New Roman" w:cs="Times New Roman"/>
          <w:i/>
          <w:iCs/>
        </w:rPr>
        <w:t>Current Opinion in Endocrinology Diabetes and Obesity, 22</w:t>
      </w:r>
      <w:r w:rsidRPr="005A3C27">
        <w:rPr>
          <w:rFonts w:ascii="Times New Roman" w:hAnsi="Times New Roman" w:cs="Times New Roman"/>
        </w:rPr>
        <w:t>(1), 41-47. doi:10.1097/med.0000000000000125</w:t>
      </w:r>
    </w:p>
    <w:p w14:paraId="06F31F3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ockus, D. S., Macera, C. A., Wingard, D. L., Peddecord, M., Thomas, R. G., &amp; Wilfley, D. E. (2011). Dietary self-monitoring and its impact on weight loss in overweight children. </w:t>
      </w:r>
      <w:r w:rsidRPr="005A3C27">
        <w:rPr>
          <w:rFonts w:ascii="Times New Roman" w:hAnsi="Times New Roman" w:cs="Times New Roman"/>
          <w:i/>
          <w:iCs/>
        </w:rPr>
        <w:t>International Journal of Pediatric Obesity, 6</w:t>
      </w:r>
      <w:r w:rsidRPr="005A3C27">
        <w:rPr>
          <w:rFonts w:ascii="Times New Roman" w:hAnsi="Times New Roman" w:cs="Times New Roman"/>
        </w:rPr>
        <w:t>(3-4), 197-205. doi:10.3109/17477166.2011.590196</w:t>
      </w:r>
    </w:p>
    <w:p w14:paraId="3800881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onyeki, K. D., Kemper, H. C. G., &amp; Makgae, P. J. (2006). The association of fat patterning with blood pressure in rural South African children: the Ellisras Longitudinal Growth and Health Study. </w:t>
      </w:r>
      <w:r w:rsidRPr="005A3C27">
        <w:rPr>
          <w:rFonts w:ascii="Times New Roman" w:hAnsi="Times New Roman" w:cs="Times New Roman"/>
          <w:i/>
          <w:iCs/>
        </w:rPr>
        <w:t>International Journal of Epidemiology, 35</w:t>
      </w:r>
      <w:r w:rsidRPr="005A3C27">
        <w:rPr>
          <w:rFonts w:ascii="Times New Roman" w:hAnsi="Times New Roman" w:cs="Times New Roman"/>
        </w:rPr>
        <w:t>(1), 114-120. doi:10.1093/ije/dyi219</w:t>
      </w:r>
    </w:p>
    <w:p w14:paraId="0772E7A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oore, L. L., Bradlee, M. L., Gao, D., &amp; Singer, M. R. (2006). Low dairy intake in early childhood predicts excess body fat gain. </w:t>
      </w:r>
      <w:r w:rsidRPr="005A3C27">
        <w:rPr>
          <w:rFonts w:ascii="Times New Roman" w:hAnsi="Times New Roman" w:cs="Times New Roman"/>
          <w:i/>
          <w:iCs/>
        </w:rPr>
        <w:t>Obesity, 14</w:t>
      </w:r>
      <w:r w:rsidRPr="005A3C27">
        <w:rPr>
          <w:rFonts w:ascii="Times New Roman" w:hAnsi="Times New Roman" w:cs="Times New Roman"/>
        </w:rPr>
        <w:t>(6), 1010-1018. doi:10.1038/oby.2006.116</w:t>
      </w:r>
    </w:p>
    <w:p w14:paraId="5E2CC13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orrison, J. A., Glueck, C. J., &amp; Wang, P. (2010). Preteen insulin levels interact with caloric intake to predict increases in obesity at ages 18 to 19 years: a 10-year prospective study of black and white girls. </w:t>
      </w:r>
      <w:r w:rsidRPr="005A3C27">
        <w:rPr>
          <w:rFonts w:ascii="Times New Roman" w:hAnsi="Times New Roman" w:cs="Times New Roman"/>
          <w:i/>
          <w:iCs/>
        </w:rPr>
        <w:t>Metabolism-Clinical and Experimental, 59</w:t>
      </w:r>
      <w:r w:rsidRPr="005A3C27">
        <w:rPr>
          <w:rFonts w:ascii="Times New Roman" w:hAnsi="Times New Roman" w:cs="Times New Roman"/>
        </w:rPr>
        <w:t>(5), 718-727. doi:10.1016/j.metabol.2009.09.016</w:t>
      </w:r>
    </w:p>
    <w:p w14:paraId="75FD178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rdjenovic, G., &amp; Levitsky, D. A. (2003). Nutritional and energetic consequences of sweetened drink consumption in 6-to 13-year-old children. </w:t>
      </w:r>
      <w:r w:rsidRPr="005A3C27">
        <w:rPr>
          <w:rFonts w:ascii="Times New Roman" w:hAnsi="Times New Roman" w:cs="Times New Roman"/>
          <w:i/>
          <w:iCs/>
        </w:rPr>
        <w:t>Journal of Pediatrics, 142</w:t>
      </w:r>
      <w:r w:rsidRPr="005A3C27">
        <w:rPr>
          <w:rFonts w:ascii="Times New Roman" w:hAnsi="Times New Roman" w:cs="Times New Roman"/>
        </w:rPr>
        <w:t>(6), 604-610. doi:10.1067/mpd.2003.200</w:t>
      </w:r>
    </w:p>
    <w:p w14:paraId="097C408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umford, E. A., Liu, W., Hair, E. C., &amp; Yu, T.-C. (2013). Concurrent trajectories of BMI and mental health patterns in emerging adulthood. </w:t>
      </w:r>
      <w:r w:rsidRPr="005A3C27">
        <w:rPr>
          <w:rFonts w:ascii="Times New Roman" w:hAnsi="Times New Roman" w:cs="Times New Roman"/>
          <w:i/>
          <w:iCs/>
        </w:rPr>
        <w:t>Social Science &amp; Medicine, 98</w:t>
      </w:r>
      <w:r w:rsidRPr="005A3C27">
        <w:rPr>
          <w:rFonts w:ascii="Times New Roman" w:hAnsi="Times New Roman" w:cs="Times New Roman"/>
        </w:rPr>
        <w:t>, 1-7. doi:10.1016/j.socscimed.2013.08.036</w:t>
      </w:r>
    </w:p>
    <w:p w14:paraId="7EC4549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lastRenderedPageBreak/>
        <w:t xml:space="preserve">Murrin, C. M., Kelly, G. E., Tremblay, R. E., &amp; Kelleher, C. C. (2012). Body mass index and height over three generations: evidence from the Lifeways cross-generational cohort study. </w:t>
      </w:r>
      <w:r w:rsidRPr="005A3C27">
        <w:rPr>
          <w:rFonts w:ascii="Times New Roman" w:hAnsi="Times New Roman" w:cs="Times New Roman"/>
          <w:i/>
          <w:iCs/>
        </w:rPr>
        <w:t>Bmc Public Health, 12</w:t>
      </w:r>
      <w:r w:rsidRPr="005A3C27">
        <w:rPr>
          <w:rFonts w:ascii="Times New Roman" w:hAnsi="Times New Roman" w:cs="Times New Roman"/>
        </w:rPr>
        <w:t>. doi:10.1186/1471-2458-12-81</w:t>
      </w:r>
    </w:p>
    <w:p w14:paraId="4CEDB44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ust, A., Bandini, L. G., Tybor, D. J., Phillips, S. M., Naumova, E. N., &amp; Dietz, W. H. (2007). Activity, inactivity, and screen time in relation to weight and fatness over adolescence in girls. </w:t>
      </w:r>
      <w:r w:rsidRPr="005A3C27">
        <w:rPr>
          <w:rFonts w:ascii="Times New Roman" w:hAnsi="Times New Roman" w:cs="Times New Roman"/>
          <w:i/>
          <w:iCs/>
        </w:rPr>
        <w:t>Obesity, 15</w:t>
      </w:r>
      <w:r w:rsidRPr="005A3C27">
        <w:rPr>
          <w:rFonts w:ascii="Times New Roman" w:hAnsi="Times New Roman" w:cs="Times New Roman"/>
        </w:rPr>
        <w:t>(7), 1774-1781. doi:10.1038/oby.2007.211</w:t>
      </w:r>
    </w:p>
    <w:p w14:paraId="562A64E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ustillo, S., Worthman, C., Erkanli, A., Keeler, G., Angold, A., &amp; Costello, E. J. (2003). Obesity and psychiatric disorder: Developmental trajectories. </w:t>
      </w:r>
      <w:r w:rsidRPr="005A3C27">
        <w:rPr>
          <w:rFonts w:ascii="Times New Roman" w:hAnsi="Times New Roman" w:cs="Times New Roman"/>
          <w:i/>
          <w:iCs/>
        </w:rPr>
        <w:t>Pediatrics, 111</w:t>
      </w:r>
      <w:r w:rsidRPr="005A3C27">
        <w:rPr>
          <w:rFonts w:ascii="Times New Roman" w:hAnsi="Times New Roman" w:cs="Times New Roman"/>
        </w:rPr>
        <w:t>(4), 851-859. doi:10.1542/peds.111.4.851</w:t>
      </w:r>
    </w:p>
    <w:p w14:paraId="336DF2F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ustillo, S. A., Budd, K., &amp; Hendrix, K. (2013). Obesity, labeling, and psychological distress in late-childhood and adolescent black and white girls: The distal effects of stigma. </w:t>
      </w:r>
      <w:r w:rsidRPr="005A3C27">
        <w:rPr>
          <w:rFonts w:ascii="Times New Roman" w:hAnsi="Times New Roman" w:cs="Times New Roman"/>
          <w:i/>
          <w:iCs/>
        </w:rPr>
        <w:t>Social Psychology Quarterly, 76</w:t>
      </w:r>
      <w:r w:rsidRPr="005A3C27">
        <w:rPr>
          <w:rFonts w:ascii="Times New Roman" w:hAnsi="Times New Roman" w:cs="Times New Roman"/>
        </w:rPr>
        <w:t>(3), 268-289. doi:10.1177/0190272513495883</w:t>
      </w:r>
    </w:p>
    <w:p w14:paraId="1C0DFF8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Mustillo, S. A., Hendrix, K. L., &amp; Schafer, M. H. (2012). Trajectories of body mass and self-concept in black and white girls: The lingering effects of stigma. </w:t>
      </w:r>
      <w:r w:rsidRPr="005A3C27">
        <w:rPr>
          <w:rFonts w:ascii="Times New Roman" w:hAnsi="Times New Roman" w:cs="Times New Roman"/>
          <w:i/>
          <w:iCs/>
        </w:rPr>
        <w:t>Journal of Health and Social Behavior, 53</w:t>
      </w:r>
      <w:r w:rsidRPr="005A3C27">
        <w:rPr>
          <w:rFonts w:ascii="Times New Roman" w:hAnsi="Times New Roman" w:cs="Times New Roman"/>
        </w:rPr>
        <w:t>(1), 2-16. doi:10.1177/0022146511419205</w:t>
      </w:r>
    </w:p>
    <w:p w14:paraId="6010170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ader, P. R., O'Brien, M., Houts, R., Bradley, R., Belsky, J., Crosnoe, R., . . . Natl Inst Child Hlth Human, D. (2006). Identifying risk for obesity in early childhood. </w:t>
      </w:r>
      <w:r w:rsidRPr="005A3C27">
        <w:rPr>
          <w:rFonts w:ascii="Times New Roman" w:hAnsi="Times New Roman" w:cs="Times New Roman"/>
          <w:i/>
          <w:iCs/>
        </w:rPr>
        <w:t>Pediatrics, 118</w:t>
      </w:r>
      <w:r w:rsidRPr="005A3C27">
        <w:rPr>
          <w:rFonts w:ascii="Times New Roman" w:hAnsi="Times New Roman" w:cs="Times New Roman"/>
        </w:rPr>
        <w:t>(3), E594-E601. doi:10.1542/peds.2005-2801</w:t>
      </w:r>
    </w:p>
    <w:p w14:paraId="644FA06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eedham, B. L., &amp; Crosnoe, R. (2005). Overweight status and depressive symptoms during adolescence. </w:t>
      </w:r>
      <w:r w:rsidRPr="005A3C27">
        <w:rPr>
          <w:rFonts w:ascii="Times New Roman" w:hAnsi="Times New Roman" w:cs="Times New Roman"/>
          <w:i/>
          <w:iCs/>
        </w:rPr>
        <w:t>Journal of Adolescent Health, 36</w:t>
      </w:r>
      <w:r w:rsidRPr="005A3C27">
        <w:rPr>
          <w:rFonts w:ascii="Times New Roman" w:hAnsi="Times New Roman" w:cs="Times New Roman"/>
        </w:rPr>
        <w:t>(1), 48-55. doi:10.1016/j.jadohealth.2003.12.015</w:t>
      </w:r>
    </w:p>
    <w:p w14:paraId="5DCAB41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eumark-Sztainer, D., Wall, M., Guo, J., Story, M., Haines, J., &amp; Eisenberg, M. (2006). Obesity, disordered eating, and eating disorders in a longitudinal study of adolescents: How do dieters fare 5 years later? </w:t>
      </w:r>
      <w:r w:rsidRPr="005A3C27">
        <w:rPr>
          <w:rFonts w:ascii="Times New Roman" w:hAnsi="Times New Roman" w:cs="Times New Roman"/>
          <w:i/>
          <w:iCs/>
        </w:rPr>
        <w:t>Journal of the American Dietetic Association, 106</w:t>
      </w:r>
      <w:r w:rsidRPr="005A3C27">
        <w:rPr>
          <w:rFonts w:ascii="Times New Roman" w:hAnsi="Times New Roman" w:cs="Times New Roman"/>
        </w:rPr>
        <w:t>(4), 559-568. doi:10.1016/j.jada.2006.01.003</w:t>
      </w:r>
    </w:p>
    <w:p w14:paraId="446ABFA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eumark-Sztainer, D., Wall, M., Haines, J., Story, M., &amp; Eisenberg, M. E. (2007). Why does dieting predict weight gain in adolescents? Findings from project EAT-II: A 5-year longitudinal study. </w:t>
      </w:r>
      <w:r w:rsidRPr="005A3C27">
        <w:rPr>
          <w:rFonts w:ascii="Times New Roman" w:hAnsi="Times New Roman" w:cs="Times New Roman"/>
          <w:i/>
          <w:iCs/>
        </w:rPr>
        <w:t>Journal of the American Dietetic Association, 107</w:t>
      </w:r>
      <w:r w:rsidRPr="005A3C27">
        <w:rPr>
          <w:rFonts w:ascii="Times New Roman" w:hAnsi="Times New Roman" w:cs="Times New Roman"/>
        </w:rPr>
        <w:t>(3), 448-455. doi:10.1016/j.jada.2006.12.013</w:t>
      </w:r>
    </w:p>
    <w:p w14:paraId="4E481EF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ewby, P., Peterson, K. E., Berkey, C. S., Leppert, J., Willett, W. C., &amp; Colditz, G. A. (2004). Beverage consumption is not associated with changes in weight and body mass index among low-income preschool children in North Dakota. </w:t>
      </w:r>
      <w:r w:rsidRPr="005A3C27">
        <w:rPr>
          <w:rFonts w:ascii="Times New Roman" w:hAnsi="Times New Roman" w:cs="Times New Roman"/>
          <w:i/>
          <w:iCs/>
        </w:rPr>
        <w:t>Journal of the American Dietetic Association, 104</w:t>
      </w:r>
      <w:r w:rsidRPr="005A3C27">
        <w:rPr>
          <w:rFonts w:ascii="Times New Roman" w:hAnsi="Times New Roman" w:cs="Times New Roman"/>
        </w:rPr>
        <w:t xml:space="preserve">(7), 1086-1094. </w:t>
      </w:r>
    </w:p>
    <w:p w14:paraId="3FD9091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ewman, D. L., Sontag, L. M., &amp; Salvato, R. (2006). Psychosocial aspects of body mass and body image among rural American Indian adolescents. </w:t>
      </w:r>
      <w:r w:rsidRPr="005A3C27">
        <w:rPr>
          <w:rFonts w:ascii="Times New Roman" w:hAnsi="Times New Roman" w:cs="Times New Roman"/>
          <w:i/>
          <w:iCs/>
        </w:rPr>
        <w:t>Journal of Youth and Adolescence, 35</w:t>
      </w:r>
      <w:r w:rsidRPr="005A3C27">
        <w:rPr>
          <w:rFonts w:ascii="Times New Roman" w:hAnsi="Times New Roman" w:cs="Times New Roman"/>
        </w:rPr>
        <w:t>(2), 281-291. doi:10.1007/s10964-005-9011-8</w:t>
      </w:r>
    </w:p>
    <w:p w14:paraId="043F11B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iemeier, H. M., Raynor, H. A., Lloyd-Richardson, E. E., Rogers, M. L., &amp; Wing, R. R. (2006). Fast food consumption and breakfast skipping: Predictors of weight gain from adolescence to adulthood in a nationally representative sample. </w:t>
      </w:r>
      <w:r w:rsidRPr="005A3C27">
        <w:rPr>
          <w:rFonts w:ascii="Times New Roman" w:hAnsi="Times New Roman" w:cs="Times New Roman"/>
          <w:i/>
          <w:iCs/>
        </w:rPr>
        <w:t>Journal of Adolescent Health, 39</w:t>
      </w:r>
      <w:r w:rsidRPr="005A3C27">
        <w:rPr>
          <w:rFonts w:ascii="Times New Roman" w:hAnsi="Times New Roman" w:cs="Times New Roman"/>
        </w:rPr>
        <w:t>(6), 842-849. doi:10.1016/j.jadohealth.2006.07.001</w:t>
      </w:r>
    </w:p>
    <w:p w14:paraId="0296BF0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issinen, K., Mikkila, V., Mannisto, S., Lahti-Koski, M., Rasanen, L., Viikari, J., &amp; Raitakari, O. (2009). Sweets and sugar-sweetened soft drink intake in childhood in relation to adult BMI </w:t>
      </w:r>
      <w:r w:rsidRPr="005A3C27">
        <w:rPr>
          <w:rFonts w:ascii="Times New Roman" w:hAnsi="Times New Roman" w:cs="Times New Roman"/>
        </w:rPr>
        <w:lastRenderedPageBreak/>
        <w:t xml:space="preserve">and overweight. The Cardiovascular Risk in Young Finns Study. </w:t>
      </w:r>
      <w:r w:rsidRPr="005A3C27">
        <w:rPr>
          <w:rFonts w:ascii="Times New Roman" w:hAnsi="Times New Roman" w:cs="Times New Roman"/>
          <w:i/>
          <w:iCs/>
        </w:rPr>
        <w:t>Public Health Nutrition, 12</w:t>
      </w:r>
      <w:r w:rsidRPr="005A3C27">
        <w:rPr>
          <w:rFonts w:ascii="Times New Roman" w:hAnsi="Times New Roman" w:cs="Times New Roman"/>
        </w:rPr>
        <w:t>(11), 2018-2026. doi:10.1017/s1368980009005819</w:t>
      </w:r>
    </w:p>
    <w:p w14:paraId="6C2BD99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oel, S. E., Ness, A. R., Northstone, K., Emmett, P., &amp; Newby, P. K. (2011). Milk intakes are not associated with percent body fat in children from ages 10 to 13 years. </w:t>
      </w:r>
      <w:r w:rsidRPr="005A3C27">
        <w:rPr>
          <w:rFonts w:ascii="Times New Roman" w:hAnsi="Times New Roman" w:cs="Times New Roman"/>
          <w:i/>
          <w:iCs/>
        </w:rPr>
        <w:t>Journal of Nutrition, 141</w:t>
      </w:r>
      <w:r w:rsidRPr="005A3C27">
        <w:rPr>
          <w:rFonts w:ascii="Times New Roman" w:hAnsi="Times New Roman" w:cs="Times New Roman"/>
        </w:rPr>
        <w:t>(11), 2035-2041. doi:10.3945/jn.111.143420</w:t>
      </w:r>
    </w:p>
    <w:p w14:paraId="69486D5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oll, J. G., Zeller, M. H., Trickett, P. K., &amp; Putnam, F. W. (2007). Obesity risk for female victims of childhood sexual abuse: A prospective study. </w:t>
      </w:r>
      <w:r w:rsidRPr="005A3C27">
        <w:rPr>
          <w:rFonts w:ascii="Times New Roman" w:hAnsi="Times New Roman" w:cs="Times New Roman"/>
          <w:i/>
          <w:iCs/>
        </w:rPr>
        <w:t>Pediatrics, 120</w:t>
      </w:r>
      <w:r w:rsidRPr="005A3C27">
        <w:rPr>
          <w:rFonts w:ascii="Times New Roman" w:hAnsi="Times New Roman" w:cs="Times New Roman"/>
        </w:rPr>
        <w:t>(1), E61-E67. doi:10.1542/peds.2006-3058</w:t>
      </w:r>
    </w:p>
    <w:p w14:paraId="1A96DB5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Novotny, R., Daida, Y. H. G., Grove, J. S., Le Marchand, L., &amp; Vijayadeva, V. (2006). Asian adolescents have a higher trunk: Peripheral fat ratio than whites. </w:t>
      </w:r>
      <w:r w:rsidRPr="005A3C27">
        <w:rPr>
          <w:rFonts w:ascii="Times New Roman" w:hAnsi="Times New Roman" w:cs="Times New Roman"/>
          <w:i/>
          <w:iCs/>
        </w:rPr>
        <w:t>Journal of Nutrition, 136</w:t>
      </w:r>
      <w:r w:rsidRPr="005A3C27">
        <w:rPr>
          <w:rFonts w:ascii="Times New Roman" w:hAnsi="Times New Roman" w:cs="Times New Roman"/>
        </w:rPr>
        <w:t xml:space="preserve">(3), 642-647. </w:t>
      </w:r>
    </w:p>
    <w:p w14:paraId="2869C92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O'Dea, J. A. (2006). Self-concept., self-esteem and body weight in adolescent females - A three-year longitudinal study. </w:t>
      </w:r>
      <w:r w:rsidRPr="005A3C27">
        <w:rPr>
          <w:rFonts w:ascii="Times New Roman" w:hAnsi="Times New Roman" w:cs="Times New Roman"/>
          <w:i/>
          <w:iCs/>
        </w:rPr>
        <w:t>Journal of Health Psychology, 11</w:t>
      </w:r>
      <w:r w:rsidRPr="005A3C27">
        <w:rPr>
          <w:rFonts w:ascii="Times New Roman" w:hAnsi="Times New Roman" w:cs="Times New Roman"/>
        </w:rPr>
        <w:t>(4), 599-611. doi:10.1177/1359105306065020</w:t>
      </w:r>
    </w:p>
    <w:p w14:paraId="7D561B7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O'Loughlin, J., Karp, I., Henderson, M., &amp; Gray-Donald, K. (2008). Does cigarette use influence adiposity or height in adolescence? </w:t>
      </w:r>
      <w:r w:rsidRPr="005A3C27">
        <w:rPr>
          <w:rFonts w:ascii="Times New Roman" w:hAnsi="Times New Roman" w:cs="Times New Roman"/>
          <w:i/>
          <w:iCs/>
        </w:rPr>
        <w:t>Annals of Epidemiology, 18</w:t>
      </w:r>
      <w:r w:rsidRPr="005A3C27">
        <w:rPr>
          <w:rFonts w:ascii="Times New Roman" w:hAnsi="Times New Roman" w:cs="Times New Roman"/>
        </w:rPr>
        <w:t>(5), 395-402. doi:10.1016/j.annepidem.2007.12.010</w:t>
      </w:r>
    </w:p>
    <w:p w14:paraId="6B6825E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Oellingrath, I. M., Svendsen, M. V., &amp; Brantstaeter, A. L. (2011). Tracking of eating patterns and overweight - a follow-up study of Norwegian schoolchildren from middle childhood to early adolescence. </w:t>
      </w:r>
      <w:r w:rsidRPr="005A3C27">
        <w:rPr>
          <w:rFonts w:ascii="Times New Roman" w:hAnsi="Times New Roman" w:cs="Times New Roman"/>
          <w:i/>
          <w:iCs/>
        </w:rPr>
        <w:t>Nutrition Journal, 10</w:t>
      </w:r>
      <w:r w:rsidRPr="005A3C27">
        <w:rPr>
          <w:rFonts w:ascii="Times New Roman" w:hAnsi="Times New Roman" w:cs="Times New Roman"/>
        </w:rPr>
        <w:t>. doi:10.1186/1475-2891-10-106</w:t>
      </w:r>
    </w:p>
    <w:p w14:paraId="1582029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Olafsdottir, S., Berg, C., Eiben, G., Lanfer, A., Reisch, L., Ahrens, W., . . . Consortium, I. (2014). Young children's screen activities, sweet drink consumption and anthropometry: results from a prospective European study. </w:t>
      </w:r>
      <w:r w:rsidRPr="005A3C27">
        <w:rPr>
          <w:rFonts w:ascii="Times New Roman" w:hAnsi="Times New Roman" w:cs="Times New Roman"/>
          <w:i/>
          <w:iCs/>
        </w:rPr>
        <w:t>European Journal of Clinical Nutrition, 68</w:t>
      </w:r>
      <w:r w:rsidRPr="005A3C27">
        <w:rPr>
          <w:rFonts w:ascii="Times New Roman" w:hAnsi="Times New Roman" w:cs="Times New Roman"/>
        </w:rPr>
        <w:t>(2), 223-228. doi:10.1038/ejcn.2013.234</w:t>
      </w:r>
    </w:p>
    <w:p w14:paraId="37A9B98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Olvera, N., &amp; Power, T. G. (2010). Brief report: Parenting styles and obesity in mexican american children: A longitudinal study. </w:t>
      </w:r>
      <w:r w:rsidRPr="005A3C27">
        <w:rPr>
          <w:rFonts w:ascii="Times New Roman" w:hAnsi="Times New Roman" w:cs="Times New Roman"/>
          <w:i/>
          <w:iCs/>
        </w:rPr>
        <w:t>Journal of Pediatric Psychology, 35</w:t>
      </w:r>
      <w:r w:rsidRPr="005A3C27">
        <w:rPr>
          <w:rFonts w:ascii="Times New Roman" w:hAnsi="Times New Roman" w:cs="Times New Roman"/>
        </w:rPr>
        <w:t>(3), 243-249. doi:10.1093/jpepsy/jsp071</w:t>
      </w:r>
    </w:p>
    <w:p w14:paraId="053EB6F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agani, L. S., Fitzpatrick, C., Barnett, T. A., &amp; Dubow, E. (2010). Prospective associations between early childhood television exposure and academic, psychosocial, and physical well-being by middle childhood. </w:t>
      </w:r>
      <w:r w:rsidRPr="005A3C27">
        <w:rPr>
          <w:rFonts w:ascii="Times New Roman" w:hAnsi="Times New Roman" w:cs="Times New Roman"/>
          <w:i/>
          <w:iCs/>
        </w:rPr>
        <w:t>Archives of Pediatrics &amp; Adolescent Medicine, 164</w:t>
      </w:r>
      <w:r w:rsidRPr="005A3C27">
        <w:rPr>
          <w:rFonts w:ascii="Times New Roman" w:hAnsi="Times New Roman" w:cs="Times New Roman"/>
        </w:rPr>
        <w:t xml:space="preserve">(5), 425-431. </w:t>
      </w:r>
    </w:p>
    <w:p w14:paraId="51FD526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ajari, M., Pietilainen, K. H., Kaprio, J., Rose, R. J., &amp; Saarni, S. E. (2010). The effect of alcohol consumption on later obesity in early adulthood - a population-based longitudinal study. </w:t>
      </w:r>
      <w:r w:rsidRPr="005A3C27">
        <w:rPr>
          <w:rFonts w:ascii="Times New Roman" w:hAnsi="Times New Roman" w:cs="Times New Roman"/>
          <w:i/>
          <w:iCs/>
        </w:rPr>
        <w:t>Alcohol and Alcoholism, 45</w:t>
      </w:r>
      <w:r w:rsidRPr="005A3C27">
        <w:rPr>
          <w:rFonts w:ascii="Times New Roman" w:hAnsi="Times New Roman" w:cs="Times New Roman"/>
        </w:rPr>
        <w:t>(2), 173-179. doi:10.1093/alcalc/agp090</w:t>
      </w:r>
    </w:p>
    <w:p w14:paraId="7E4E45B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ala, V., Lissner, L., Hebestreit, A., Lanfer, A., Sieri, S., Siani, A., . . . Krogh, V. (2013). Dietary patterns and longitudinal change in body mass in European children: a follow-up study on the IDEFICS multicenter cohort. </w:t>
      </w:r>
      <w:r w:rsidRPr="005A3C27">
        <w:rPr>
          <w:rFonts w:ascii="Times New Roman" w:hAnsi="Times New Roman" w:cs="Times New Roman"/>
          <w:i/>
          <w:iCs/>
        </w:rPr>
        <w:t>European Journal of Clinical Nutrition, 67</w:t>
      </w:r>
      <w:r w:rsidRPr="005A3C27">
        <w:rPr>
          <w:rFonts w:ascii="Times New Roman" w:hAnsi="Times New Roman" w:cs="Times New Roman"/>
        </w:rPr>
        <w:t>(10), 1042-1049. doi:10.1038/ejcn.2013.145</w:t>
      </w:r>
    </w:p>
    <w:p w14:paraId="1BD5DF6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an, L., Li, R., Park, S., Galuska, D. A., Sherry, B., &amp; Freedman, D. S. (2014). A longitudinal analysis of sugar-sweetened beverage intake in infancy and obesity at 6 years. </w:t>
      </w:r>
      <w:r w:rsidRPr="005A3C27">
        <w:rPr>
          <w:rFonts w:ascii="Times New Roman" w:hAnsi="Times New Roman" w:cs="Times New Roman"/>
          <w:i/>
          <w:iCs/>
        </w:rPr>
        <w:t>Pediatrics, 134</w:t>
      </w:r>
      <w:r w:rsidRPr="005A3C27">
        <w:rPr>
          <w:rFonts w:ascii="Times New Roman" w:hAnsi="Times New Roman" w:cs="Times New Roman"/>
        </w:rPr>
        <w:t>, S29-S35. doi:10.1542/peds.2014-0646F</w:t>
      </w:r>
    </w:p>
    <w:p w14:paraId="76E7CBA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aradis, G., Levesque, L., Macaulay, A. C., Cargo, M., McComber, A., Kirby, R., . . . Potvin, L. </w:t>
      </w:r>
      <w:r w:rsidRPr="005A3C27">
        <w:rPr>
          <w:rFonts w:ascii="Times New Roman" w:hAnsi="Times New Roman" w:cs="Times New Roman"/>
        </w:rPr>
        <w:lastRenderedPageBreak/>
        <w:t xml:space="preserve">(2005). Impact of a diabetes prevention program on body size, physical activity, and diet among Kanien'keha : ka (Mohawk) children 6 to 11 years old: 8-year results from the Kahnawake schools diabetes prevention project. </w:t>
      </w:r>
      <w:r w:rsidRPr="005A3C27">
        <w:rPr>
          <w:rFonts w:ascii="Times New Roman" w:hAnsi="Times New Roman" w:cs="Times New Roman"/>
          <w:i/>
          <w:iCs/>
        </w:rPr>
        <w:t>Pediatrics, 115</w:t>
      </w:r>
      <w:r w:rsidRPr="005A3C27">
        <w:rPr>
          <w:rFonts w:ascii="Times New Roman" w:hAnsi="Times New Roman" w:cs="Times New Roman"/>
        </w:rPr>
        <w:t>(2), 333-339. doi:10.1542/peds.2004-0745</w:t>
      </w:r>
    </w:p>
    <w:p w14:paraId="357DAF9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errin, E. M., Boone-Heinonen, J., Field, A. E., Coyne-Beasley, T., &amp; Gordon-Larsen, P. (2010). Perception of overweight and self-esteem during adolescence. </w:t>
      </w:r>
      <w:r w:rsidRPr="005A3C27">
        <w:rPr>
          <w:rFonts w:ascii="Times New Roman" w:hAnsi="Times New Roman" w:cs="Times New Roman"/>
          <w:i/>
          <w:iCs/>
        </w:rPr>
        <w:t>International Journal of Eating Disorders, 43</w:t>
      </w:r>
      <w:r w:rsidRPr="005A3C27">
        <w:rPr>
          <w:rFonts w:ascii="Times New Roman" w:hAnsi="Times New Roman" w:cs="Times New Roman"/>
        </w:rPr>
        <w:t>(5), 447-454. doi:10.1002/eat.20710</w:t>
      </w:r>
    </w:p>
    <w:p w14:paraId="31C55A7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hillips, S. M., Bandini, L. G., Cyr, H., Colclough-Douglas, S., Naumova, E., &amp; Must, A. (2003). Dairy food consumption and body weight and fatness studied longitudinally over the adolescent period. </w:t>
      </w:r>
      <w:r w:rsidRPr="005A3C27">
        <w:rPr>
          <w:rFonts w:ascii="Times New Roman" w:hAnsi="Times New Roman" w:cs="Times New Roman"/>
          <w:i/>
          <w:iCs/>
        </w:rPr>
        <w:t>International Journal of Obesity, 27</w:t>
      </w:r>
      <w:r w:rsidRPr="005A3C27">
        <w:rPr>
          <w:rFonts w:ascii="Times New Roman" w:hAnsi="Times New Roman" w:cs="Times New Roman"/>
        </w:rPr>
        <w:t>(9), 1106-1113. doi:10.1038/sj.ijo.0802370</w:t>
      </w:r>
    </w:p>
    <w:p w14:paraId="7B2C6CA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hillips, S. M., Bandini, L. G., Naumova, E. N., Cyr, H., Colclough, S., Dietz, W. H., &amp; Must, A. (2004). Energy-dense snack food intake in adolescence: Longitudinal relationship to weight and fatness. </w:t>
      </w:r>
      <w:r w:rsidRPr="005A3C27">
        <w:rPr>
          <w:rFonts w:ascii="Times New Roman" w:hAnsi="Times New Roman" w:cs="Times New Roman"/>
          <w:i/>
          <w:iCs/>
        </w:rPr>
        <w:t>Obesity Research, 12</w:t>
      </w:r>
      <w:r w:rsidRPr="005A3C27">
        <w:rPr>
          <w:rFonts w:ascii="Times New Roman" w:hAnsi="Times New Roman" w:cs="Times New Roman"/>
        </w:rPr>
        <w:t>(3), 461-472. doi:10.1038/oby.2004.52</w:t>
      </w:r>
    </w:p>
    <w:p w14:paraId="72524D2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Pietilainen, K. H., Saarni, S. E., Kaprio, J., &amp; Rissanen, A. (2012). Does dieting make you fat? A twin study. </w:t>
      </w:r>
      <w:r w:rsidRPr="005A3C27">
        <w:rPr>
          <w:rFonts w:ascii="Times New Roman" w:hAnsi="Times New Roman" w:cs="Times New Roman"/>
          <w:i/>
          <w:iCs/>
        </w:rPr>
        <w:t>International Journal of Obesity, 36</w:t>
      </w:r>
      <w:r w:rsidRPr="005A3C27">
        <w:rPr>
          <w:rFonts w:ascii="Times New Roman" w:hAnsi="Times New Roman" w:cs="Times New Roman"/>
        </w:rPr>
        <w:t>(3), 456-464. doi:10.1038/ijo.2011.160</w:t>
      </w:r>
    </w:p>
    <w:p w14:paraId="5A672B2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Quelly, S. B., &amp; Lieberman, L. S. (2011). Global prevalence of overweight and obesity in preschoolers. </w:t>
      </w:r>
      <w:r w:rsidRPr="005A3C27">
        <w:rPr>
          <w:rFonts w:ascii="Times New Roman" w:hAnsi="Times New Roman" w:cs="Times New Roman"/>
          <w:i/>
          <w:iCs/>
        </w:rPr>
        <w:t>Anthropologischer Anzeiger, 68</w:t>
      </w:r>
      <w:r w:rsidRPr="005A3C27">
        <w:rPr>
          <w:rFonts w:ascii="Times New Roman" w:hAnsi="Times New Roman" w:cs="Times New Roman"/>
        </w:rPr>
        <w:t>(4), 437-456. doi:10.1127/0003-5548/2011/0149</w:t>
      </w:r>
    </w:p>
    <w:p w14:paraId="42EEA05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Quick, V., Wall, M., Larson, N., Haines, J., &amp; Neumark-Sztainer, D. (2013). Personal, behavioral and socio-environmental predictors of overweight incidence in young adults: 10-yr longitudinal findings. </w:t>
      </w:r>
      <w:r w:rsidRPr="005A3C27">
        <w:rPr>
          <w:rFonts w:ascii="Times New Roman" w:hAnsi="Times New Roman" w:cs="Times New Roman"/>
          <w:i/>
          <w:iCs/>
        </w:rPr>
        <w:t>International Journal of Behavioral Nutrition and Physical Activity, 10</w:t>
      </w:r>
      <w:r w:rsidRPr="005A3C27">
        <w:rPr>
          <w:rFonts w:ascii="Times New Roman" w:hAnsi="Times New Roman" w:cs="Times New Roman"/>
        </w:rPr>
        <w:t>. doi:10.1186/1479-5868-10-37</w:t>
      </w:r>
    </w:p>
    <w:p w14:paraId="57897C5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Quinto Romani, A. (2014). Estimating the peer effect on youth overweight and inactivity using an intervention study. </w:t>
      </w:r>
      <w:r w:rsidRPr="005A3C27">
        <w:rPr>
          <w:rFonts w:ascii="Times New Roman" w:hAnsi="Times New Roman" w:cs="Times New Roman"/>
          <w:i/>
          <w:iCs/>
        </w:rPr>
        <w:t>The Journal of school health, 84</w:t>
      </w:r>
      <w:r w:rsidRPr="005A3C27">
        <w:rPr>
          <w:rFonts w:ascii="Times New Roman" w:hAnsi="Times New Roman" w:cs="Times New Roman"/>
        </w:rPr>
        <w:t>(10), 617-624. doi:10.1111/josh.12198</w:t>
      </w:r>
    </w:p>
    <w:p w14:paraId="5074474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aitakari, O. T., Juonala, M., &amp; Viikari, J. S. A. (2005). Obesity in childhood and vascular changes in adulthood: insights into the Cardiovascular Risk in Young Finns Study. </w:t>
      </w:r>
      <w:r w:rsidRPr="005A3C27">
        <w:rPr>
          <w:rFonts w:ascii="Times New Roman" w:hAnsi="Times New Roman" w:cs="Times New Roman"/>
          <w:i/>
          <w:iCs/>
        </w:rPr>
        <w:t>International Journal of Obesity, 29</w:t>
      </w:r>
      <w:r w:rsidRPr="005A3C27">
        <w:rPr>
          <w:rFonts w:ascii="Times New Roman" w:hAnsi="Times New Roman" w:cs="Times New Roman"/>
        </w:rPr>
        <w:t>, S101-S104. doi:10.1038/sj.ijo.0803085</w:t>
      </w:r>
    </w:p>
    <w:p w14:paraId="17DEA28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ancourt, D., &amp; Prinstein, M. J. (2010). Peer Status and Victimization as Possible Reinforcements of Adolescent Girls' and Boys' Weight-Related Behaviors and Cognitions. </w:t>
      </w:r>
      <w:r w:rsidRPr="005A3C27">
        <w:rPr>
          <w:rFonts w:ascii="Times New Roman" w:hAnsi="Times New Roman" w:cs="Times New Roman"/>
          <w:i/>
          <w:iCs/>
        </w:rPr>
        <w:t>Journal of Pediatric Psychology, 35</w:t>
      </w:r>
      <w:r w:rsidRPr="005A3C27">
        <w:rPr>
          <w:rFonts w:ascii="Times New Roman" w:hAnsi="Times New Roman" w:cs="Times New Roman"/>
        </w:rPr>
        <w:t>(4), 354-367. doi:10.1093/jpepsy/jsp067</w:t>
      </w:r>
    </w:p>
    <w:p w14:paraId="530D7F3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asmussen, F., Kark, M., Tholin, S., Karnehed, N., &amp; Tynelius, P. (2006). The Swedish Young Male Twins Study: A resource for longitudinal research on risk factors for obesity and cardiovascular diseases. </w:t>
      </w:r>
      <w:r w:rsidRPr="005A3C27">
        <w:rPr>
          <w:rFonts w:ascii="Times New Roman" w:hAnsi="Times New Roman" w:cs="Times New Roman"/>
          <w:i/>
          <w:iCs/>
        </w:rPr>
        <w:t>Twin Research and Human Genetics, 9</w:t>
      </w:r>
      <w:r w:rsidRPr="005A3C27">
        <w:rPr>
          <w:rFonts w:ascii="Times New Roman" w:hAnsi="Times New Roman" w:cs="Times New Roman"/>
        </w:rPr>
        <w:t>(6), 883-889. doi:10.1375/183242706779462741</w:t>
      </w:r>
    </w:p>
    <w:p w14:paraId="47D7267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austorp, A., Archer, T., Svensson, K., Perlinger, T., &amp; Alricsson, M. (2009). Physical self-esteem, a five year follow-up study on Swedish adolescents. </w:t>
      </w:r>
      <w:r w:rsidRPr="005A3C27">
        <w:rPr>
          <w:rFonts w:ascii="Times New Roman" w:hAnsi="Times New Roman" w:cs="Times New Roman"/>
          <w:i/>
          <w:iCs/>
        </w:rPr>
        <w:t>International journal of adolescent medicine and health, 21</w:t>
      </w:r>
      <w:r w:rsidRPr="005A3C27">
        <w:rPr>
          <w:rFonts w:ascii="Times New Roman" w:hAnsi="Times New Roman" w:cs="Times New Roman"/>
        </w:rPr>
        <w:t xml:space="preserve">(4), 497-507. </w:t>
      </w:r>
    </w:p>
    <w:p w14:paraId="23EBA53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awana, J. S. (2013). The relative importance of body change strategies, weight perception, perceived social support, and self-esteem on adolescent depressive symptoms: Longitudinal findings from a national sample. </w:t>
      </w:r>
      <w:r w:rsidRPr="005A3C27">
        <w:rPr>
          <w:rFonts w:ascii="Times New Roman" w:hAnsi="Times New Roman" w:cs="Times New Roman"/>
          <w:i/>
          <w:iCs/>
        </w:rPr>
        <w:t>Journal of Psychosomatic Research, 75</w:t>
      </w:r>
      <w:r w:rsidRPr="005A3C27">
        <w:rPr>
          <w:rFonts w:ascii="Times New Roman" w:hAnsi="Times New Roman" w:cs="Times New Roman"/>
        </w:rPr>
        <w:t>(1), 49-54. doi:10.1016/j.jpsychores.2013.04.012</w:t>
      </w:r>
    </w:p>
    <w:p w14:paraId="222EA7E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hkopf, D. H., Laraia, B. A., Segal, M., Braithwaite, D., &amp; Epel, E. (2011). The relative </w:t>
      </w:r>
      <w:r w:rsidRPr="005A3C27">
        <w:rPr>
          <w:rFonts w:ascii="Times New Roman" w:hAnsi="Times New Roman" w:cs="Times New Roman"/>
        </w:rPr>
        <w:lastRenderedPageBreak/>
        <w:t xml:space="preserve">importance of predictors of body mass index change, overweight and obesity in adolescent girls. </w:t>
      </w:r>
      <w:r w:rsidRPr="005A3C27">
        <w:rPr>
          <w:rFonts w:ascii="Times New Roman" w:hAnsi="Times New Roman" w:cs="Times New Roman"/>
          <w:i/>
          <w:iCs/>
        </w:rPr>
        <w:t>International Journal of Pediatric Obesity, 6</w:t>
      </w:r>
      <w:r w:rsidRPr="005A3C27">
        <w:rPr>
          <w:rFonts w:ascii="Times New Roman" w:hAnsi="Times New Roman" w:cs="Times New Roman"/>
        </w:rPr>
        <w:t>(2-2), E233-E242. doi:10.3109/17477166.2010.545410</w:t>
      </w:r>
    </w:p>
    <w:p w14:paraId="72EBBF6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illy, J. J. (2008). Physical activity, sedentary behaviour and energy balance in the preschool child: opportunities for early obesity prevention. </w:t>
      </w:r>
      <w:r w:rsidRPr="005A3C27">
        <w:rPr>
          <w:rFonts w:ascii="Times New Roman" w:hAnsi="Times New Roman" w:cs="Times New Roman"/>
          <w:i/>
          <w:iCs/>
        </w:rPr>
        <w:t>Proceedings of the Nutrition Society, 67</w:t>
      </w:r>
      <w:r w:rsidRPr="005A3C27">
        <w:rPr>
          <w:rFonts w:ascii="Times New Roman" w:hAnsi="Times New Roman" w:cs="Times New Roman"/>
        </w:rPr>
        <w:t>(3), 317-325. doi:10.1017/s0029665108008604</w:t>
      </w:r>
    </w:p>
    <w:p w14:paraId="591AA9A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illy, J. J., Armstrong, J., Dorosty, A. R., Emmett, P. M., Ness, A., Rogers, I., . . . Avon Longitudinal Study Parents, C. (2005). Early life risk factors for obesity in childhood: cohort study. </w:t>
      </w:r>
      <w:r w:rsidRPr="005A3C27">
        <w:rPr>
          <w:rFonts w:ascii="Times New Roman" w:hAnsi="Times New Roman" w:cs="Times New Roman"/>
          <w:i/>
          <w:iCs/>
        </w:rPr>
        <w:t>British Medical Journal, 330</w:t>
      </w:r>
      <w:r w:rsidRPr="005A3C27">
        <w:rPr>
          <w:rFonts w:ascii="Times New Roman" w:hAnsi="Times New Roman" w:cs="Times New Roman"/>
        </w:rPr>
        <w:t>(7504), 1357-1359. doi:10.1136/bmj.38470.670903.E0</w:t>
      </w:r>
    </w:p>
    <w:p w14:paraId="6EEA962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inehr, T., Brylak, K., Alexy, U., Kersting, M., &amp; Andler, W. (2003). Predictors to success in outpatient training in obese children and adolescents. </w:t>
      </w:r>
      <w:r w:rsidRPr="005A3C27">
        <w:rPr>
          <w:rFonts w:ascii="Times New Roman" w:hAnsi="Times New Roman" w:cs="Times New Roman"/>
          <w:i/>
          <w:iCs/>
        </w:rPr>
        <w:t>International Journal of Obesity, 27</w:t>
      </w:r>
      <w:r w:rsidRPr="005A3C27">
        <w:rPr>
          <w:rFonts w:ascii="Times New Roman" w:hAnsi="Times New Roman" w:cs="Times New Roman"/>
        </w:rPr>
        <w:t>(9), 1087-1092. doi:10.1038/sj.ijo.0802368</w:t>
      </w:r>
    </w:p>
    <w:p w14:paraId="38900C86"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mmers, T., Sleddens, E. F. C., Gubbels, J. S., De Vries, S. I., Mommers, M., Penders, J., . . . Thijs, C. (2014). Relationship between physical activity and the development of body mass index in children. </w:t>
      </w:r>
      <w:r w:rsidRPr="005A3C27">
        <w:rPr>
          <w:rFonts w:ascii="Times New Roman" w:hAnsi="Times New Roman" w:cs="Times New Roman"/>
          <w:i/>
          <w:iCs/>
        </w:rPr>
        <w:t>Medicine and Science in Sports and Exercise, 46</w:t>
      </w:r>
      <w:r w:rsidRPr="005A3C27">
        <w:rPr>
          <w:rFonts w:ascii="Times New Roman" w:hAnsi="Times New Roman" w:cs="Times New Roman"/>
        </w:rPr>
        <w:t>(1), 177-184. doi:10.1249/MSS.0b013e3182a36709</w:t>
      </w:r>
    </w:p>
    <w:p w14:paraId="093D31F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eulbach, U., Ladewig, E. L., Nixon, E., O'Moore, M., Williams, J., &amp; O'Dowd, T. (2013). Weight, body image and bullying in 9-year-old children. </w:t>
      </w:r>
      <w:r w:rsidRPr="005A3C27">
        <w:rPr>
          <w:rFonts w:ascii="Times New Roman" w:hAnsi="Times New Roman" w:cs="Times New Roman"/>
          <w:i/>
          <w:iCs/>
        </w:rPr>
        <w:t>Journal of Paediatrics and Child Health, 49</w:t>
      </w:r>
      <w:r w:rsidRPr="005A3C27">
        <w:rPr>
          <w:rFonts w:ascii="Times New Roman" w:hAnsi="Times New Roman" w:cs="Times New Roman"/>
        </w:rPr>
        <w:t>(4), E288-E293. doi:10.1111/jpc.12159</w:t>
      </w:r>
    </w:p>
    <w:p w14:paraId="0BB1CC6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ichmond, R. C., Smith, G. D., Ness, A. R., den Hoed, M., McMahon, G., &amp; Timpson, N. J. (2014). Assessing causality in the association between child adiposity and physical activity levels: A Mendelian Randomization Analysis. </w:t>
      </w:r>
      <w:r w:rsidRPr="005A3C27">
        <w:rPr>
          <w:rFonts w:ascii="Times New Roman" w:hAnsi="Times New Roman" w:cs="Times New Roman"/>
          <w:i/>
          <w:iCs/>
        </w:rPr>
        <w:t>Plos Medicine, 11</w:t>
      </w:r>
      <w:r w:rsidRPr="005A3C27">
        <w:rPr>
          <w:rFonts w:ascii="Times New Roman" w:hAnsi="Times New Roman" w:cs="Times New Roman"/>
        </w:rPr>
        <w:t>(3). doi:10.1371/journal.pmed.1001618</w:t>
      </w:r>
    </w:p>
    <w:p w14:paraId="3EFB942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obson, P. J., Gallagher, A. M., Livingstone, M. B. E., Cran, G. W., Strain, J. J., Savage, J. M., &amp; Boreham, C. A. G. (2000). Tracking of nutrient intakes in adolescence: the experiences of the Young Hearts Project, Northern Ireland. </w:t>
      </w:r>
      <w:r w:rsidRPr="005A3C27">
        <w:rPr>
          <w:rFonts w:ascii="Times New Roman" w:hAnsi="Times New Roman" w:cs="Times New Roman"/>
          <w:i/>
          <w:iCs/>
        </w:rPr>
        <w:t>British Journal of Nutrition, 84</w:t>
      </w:r>
      <w:r w:rsidRPr="005A3C27">
        <w:rPr>
          <w:rFonts w:ascii="Times New Roman" w:hAnsi="Times New Roman" w:cs="Times New Roman"/>
        </w:rPr>
        <w:t xml:space="preserve">(4), 541-548. </w:t>
      </w:r>
    </w:p>
    <w:p w14:paraId="546FD5B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odenburg, G., Kremers, S. P. J., Oenema, A., &amp; van de Mheen, D. (2014). Associations of parental feeding styles with child snacking behaviour and weight in the context of general parenting. </w:t>
      </w:r>
      <w:r w:rsidRPr="005A3C27">
        <w:rPr>
          <w:rFonts w:ascii="Times New Roman" w:hAnsi="Times New Roman" w:cs="Times New Roman"/>
          <w:i/>
          <w:iCs/>
        </w:rPr>
        <w:t>Public Health Nutrition, 17</w:t>
      </w:r>
      <w:r w:rsidRPr="005A3C27">
        <w:rPr>
          <w:rFonts w:ascii="Times New Roman" w:hAnsi="Times New Roman" w:cs="Times New Roman"/>
        </w:rPr>
        <w:t>(5), 960-969. doi:10.1017/s1368980013000712</w:t>
      </w:r>
    </w:p>
    <w:p w14:paraId="6165B73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odgers, R. F., Paxton, S. J., Massey, R., Campbell, K. J., Wertheim, E. H., Skouteris, H., &amp; Gibbons, K. (2013). Maternal feeding practices predict weight gain and obesogenic eating behaviors in young children: a prospective study. </w:t>
      </w:r>
      <w:r w:rsidRPr="005A3C27">
        <w:rPr>
          <w:rFonts w:ascii="Times New Roman" w:hAnsi="Times New Roman" w:cs="Times New Roman"/>
          <w:i/>
          <w:iCs/>
        </w:rPr>
        <w:t>International Journal of Behavioral Nutrition and Physical Activity, 10</w:t>
      </w:r>
      <w:r w:rsidRPr="005A3C27">
        <w:rPr>
          <w:rFonts w:ascii="Times New Roman" w:hAnsi="Times New Roman" w:cs="Times New Roman"/>
        </w:rPr>
        <w:t>. doi:10.1186/1479-5868-10-24</w:t>
      </w:r>
    </w:p>
    <w:p w14:paraId="1633E4D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ofey, D. L., Kolko, R. P., Iosif, A.-M., Silk, J. S., Bost, J. E., Feng, W., . . . Dahl, R. E. (2009). A longitudinal study of childhood depression and anxiety in relation to weight gain. </w:t>
      </w:r>
      <w:r w:rsidRPr="005A3C27">
        <w:rPr>
          <w:rFonts w:ascii="Times New Roman" w:hAnsi="Times New Roman" w:cs="Times New Roman"/>
          <w:i/>
          <w:iCs/>
        </w:rPr>
        <w:t>Child Psychiatry &amp; Human Development, 40</w:t>
      </w:r>
      <w:r w:rsidRPr="005A3C27">
        <w:rPr>
          <w:rFonts w:ascii="Times New Roman" w:hAnsi="Times New Roman" w:cs="Times New Roman"/>
        </w:rPr>
        <w:t>(4), 517-526. doi:10.1007/s10578-009-0141-1</w:t>
      </w:r>
    </w:p>
    <w:p w14:paraId="5FDE2C9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Roth, C. L., Hinney, A., Schur, E. A., Elfers, C. T., &amp; Reinehr, T. (2013). Association analyses for dopamine receptor gene polymorphisms and weight status in a longitudinal analysis in obese children before and after lifestyle intervention. </w:t>
      </w:r>
      <w:r w:rsidRPr="005A3C27">
        <w:rPr>
          <w:rFonts w:ascii="Times New Roman" w:hAnsi="Times New Roman" w:cs="Times New Roman"/>
          <w:i/>
          <w:iCs/>
        </w:rPr>
        <w:t>BMC pediatrics, 13</w:t>
      </w:r>
      <w:r w:rsidRPr="005A3C27">
        <w:rPr>
          <w:rFonts w:ascii="Times New Roman" w:hAnsi="Times New Roman" w:cs="Times New Roman"/>
        </w:rPr>
        <w:t>. doi:10.1186/1471-2431-13-197</w:t>
      </w:r>
    </w:p>
    <w:p w14:paraId="6960C68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awyer, M. G., Harchak, T., Wake, M., &amp; Lynch, J. (2011). Four-year prospective study of bmi </w:t>
      </w:r>
      <w:r w:rsidRPr="005A3C27">
        <w:rPr>
          <w:rFonts w:ascii="Times New Roman" w:hAnsi="Times New Roman" w:cs="Times New Roman"/>
        </w:rPr>
        <w:lastRenderedPageBreak/>
        <w:t xml:space="preserve">and mental health problems in young children. </w:t>
      </w:r>
      <w:r w:rsidRPr="005A3C27">
        <w:rPr>
          <w:rFonts w:ascii="Times New Roman" w:hAnsi="Times New Roman" w:cs="Times New Roman"/>
          <w:i/>
          <w:iCs/>
        </w:rPr>
        <w:t>Pediatrics, 128</w:t>
      </w:r>
      <w:r w:rsidRPr="005A3C27">
        <w:rPr>
          <w:rFonts w:ascii="Times New Roman" w:hAnsi="Times New Roman" w:cs="Times New Roman"/>
        </w:rPr>
        <w:t>(4), 677-684. doi:10.1542/peds.2010-3132</w:t>
      </w:r>
    </w:p>
    <w:p w14:paraId="40AD6C6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eo, D.-C., &amp; Lee, C. G. (2013). The effect of perceived body weight on suicidal ideation among a representative sample of US adolescents. </w:t>
      </w:r>
      <w:r w:rsidRPr="005A3C27">
        <w:rPr>
          <w:rFonts w:ascii="Times New Roman" w:hAnsi="Times New Roman" w:cs="Times New Roman"/>
          <w:i/>
          <w:iCs/>
        </w:rPr>
        <w:t>Journal of Behavioral Medicine, 36</w:t>
      </w:r>
      <w:r w:rsidRPr="005A3C27">
        <w:rPr>
          <w:rFonts w:ascii="Times New Roman" w:hAnsi="Times New Roman" w:cs="Times New Roman"/>
        </w:rPr>
        <w:t>(5), 498-507. doi:10.1007/s10865-012-9444-y</w:t>
      </w:r>
    </w:p>
    <w:p w14:paraId="5823B3A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hin, S. H., &amp; Miller, D. P. (2012). A longitudinal examination of childhood maltreatment and adolescent obesity: Results from the National Longitudinal Study of Adolescent Health (AddHealth) Study. </w:t>
      </w:r>
      <w:r w:rsidRPr="005A3C27">
        <w:rPr>
          <w:rFonts w:ascii="Times New Roman" w:hAnsi="Times New Roman" w:cs="Times New Roman"/>
          <w:i/>
          <w:iCs/>
        </w:rPr>
        <w:t>Child Abuse &amp; Neglect, 36</w:t>
      </w:r>
      <w:r w:rsidRPr="005A3C27">
        <w:rPr>
          <w:rFonts w:ascii="Times New Roman" w:hAnsi="Times New Roman" w:cs="Times New Roman"/>
        </w:rPr>
        <w:t>(2), 84-94. doi:10.1016/j.chiabu.2011.08.007</w:t>
      </w:r>
    </w:p>
    <w:p w14:paraId="6CB1105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hunk, J. A., &amp; Birch, L. L. (2004). Girls at risk for overweight at age 5 are at risk for dietary restraint, disinhibited overeating, weight concerns, and greater weight gain from 5 to 9 years. </w:t>
      </w:r>
      <w:r w:rsidRPr="005A3C27">
        <w:rPr>
          <w:rFonts w:ascii="Times New Roman" w:hAnsi="Times New Roman" w:cs="Times New Roman"/>
          <w:i/>
          <w:iCs/>
        </w:rPr>
        <w:t>Journal of the American Dietetic Association, 104</w:t>
      </w:r>
      <w:r w:rsidRPr="005A3C27">
        <w:rPr>
          <w:rFonts w:ascii="Times New Roman" w:hAnsi="Times New Roman" w:cs="Times New Roman"/>
        </w:rPr>
        <w:t>(7), 1120-1126. doi:10.1016/j.jada.2004.04.031</w:t>
      </w:r>
    </w:p>
    <w:p w14:paraId="5FCDF78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ilva, G. E., Goodwin, J. L., Parthasarathy, S., Sherrill, D. L., Vana, K. D., Drescher, A. A., &amp; Quan, S. F. (2011). Longitudinal association between short sleep, body weight, and emotional and learning problems in hispanic and caucasian children. </w:t>
      </w:r>
      <w:r w:rsidRPr="005A3C27">
        <w:rPr>
          <w:rFonts w:ascii="Times New Roman" w:hAnsi="Times New Roman" w:cs="Times New Roman"/>
          <w:i/>
          <w:iCs/>
        </w:rPr>
        <w:t>Sleep, 34</w:t>
      </w:r>
      <w:r w:rsidRPr="005A3C27">
        <w:rPr>
          <w:rFonts w:ascii="Times New Roman" w:hAnsi="Times New Roman" w:cs="Times New Roman"/>
        </w:rPr>
        <w:t>(9), 1197-1205. doi:10.5665/sleep.1238</w:t>
      </w:r>
    </w:p>
    <w:p w14:paraId="7B9D1EC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kinner, J. D., Bounds, W., Carruth, B. R., Morris, M., &amp; Ziegler, P. (2004). Predictors of children's body mass index: a longitudinal study of diet and growth in children aged 2-8y. </w:t>
      </w:r>
      <w:r w:rsidRPr="005A3C27">
        <w:rPr>
          <w:rFonts w:ascii="Times New Roman" w:hAnsi="Times New Roman" w:cs="Times New Roman"/>
          <w:i/>
          <w:iCs/>
        </w:rPr>
        <w:t>International Journal of Obesity, 28</w:t>
      </w:r>
      <w:r w:rsidRPr="005A3C27">
        <w:rPr>
          <w:rFonts w:ascii="Times New Roman" w:hAnsi="Times New Roman" w:cs="Times New Roman"/>
        </w:rPr>
        <w:t>(4), 476-482. doi:10.1038/sj.ijo.0802405</w:t>
      </w:r>
    </w:p>
    <w:p w14:paraId="55B1948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kinner, J. D., Bounds, W., Carruth, B. R., &amp; Ziegler, P. (2003). Longitudinal calcium intake is negatively related to children's body fat indexes. </w:t>
      </w:r>
      <w:r w:rsidRPr="005A3C27">
        <w:rPr>
          <w:rFonts w:ascii="Times New Roman" w:hAnsi="Times New Roman" w:cs="Times New Roman"/>
          <w:i/>
          <w:iCs/>
        </w:rPr>
        <w:t>Journal of the American Dietetic Association, 103</w:t>
      </w:r>
      <w:r w:rsidRPr="005A3C27">
        <w:rPr>
          <w:rFonts w:ascii="Times New Roman" w:hAnsi="Times New Roman" w:cs="Times New Roman"/>
        </w:rPr>
        <w:t>(12), 1626-1631. doi:10.1016/s0002-8223(03)01361-0</w:t>
      </w:r>
    </w:p>
    <w:p w14:paraId="189AC9F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pengler, S., Mess, F., Schmocker, E., &amp; Woll, A. (2014). Longitudinal associations of health-related behavior patterns in adolescence with change of weight status and self-rated health over a period of 6 years: results of the MoMo longitudinal study. </w:t>
      </w:r>
      <w:r w:rsidRPr="005A3C27">
        <w:rPr>
          <w:rFonts w:ascii="Times New Roman" w:hAnsi="Times New Roman" w:cs="Times New Roman"/>
          <w:i/>
          <w:iCs/>
        </w:rPr>
        <w:t>BMC pediatrics, 14</w:t>
      </w:r>
      <w:r w:rsidRPr="005A3C27">
        <w:rPr>
          <w:rFonts w:ascii="Times New Roman" w:hAnsi="Times New Roman" w:cs="Times New Roman"/>
        </w:rPr>
        <w:t>. doi:10.1186/1471-2431-14-242</w:t>
      </w:r>
    </w:p>
    <w:p w14:paraId="0541FB6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tein, K. F., &amp; Hedger, K. M. (1997). Body weight and shape self-cognitions, emotional distress, and disordered eating in middle adolescent girls. </w:t>
      </w:r>
      <w:r w:rsidRPr="005A3C27">
        <w:rPr>
          <w:rFonts w:ascii="Times New Roman" w:hAnsi="Times New Roman" w:cs="Times New Roman"/>
          <w:i/>
          <w:iCs/>
        </w:rPr>
        <w:t>Archives of Psychiatric Nursing, 11</w:t>
      </w:r>
      <w:r w:rsidRPr="005A3C27">
        <w:rPr>
          <w:rFonts w:ascii="Times New Roman" w:hAnsi="Times New Roman" w:cs="Times New Roman"/>
        </w:rPr>
        <w:t>(5), 264-275. doi:10.1016/s0883-9417(97)80017-9</w:t>
      </w:r>
    </w:p>
    <w:p w14:paraId="4F56FBA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tephens, L. D., McNaughton, S. A., Crawford, D., &amp; Ball, K. (2014). Predictors of high- energy foods and beverages: a longitudinal study among socio- economically disadvantaged adolescents. </w:t>
      </w:r>
      <w:r w:rsidRPr="005A3C27">
        <w:rPr>
          <w:rFonts w:ascii="Times New Roman" w:hAnsi="Times New Roman" w:cs="Times New Roman"/>
          <w:i/>
          <w:iCs/>
        </w:rPr>
        <w:t>Public Health Nutrition, 17</w:t>
      </w:r>
      <w:r w:rsidRPr="005A3C27">
        <w:rPr>
          <w:rFonts w:ascii="Times New Roman" w:hAnsi="Times New Roman" w:cs="Times New Roman"/>
        </w:rPr>
        <w:t>(2), 324-337. doi:10.1017/s136898001200482x</w:t>
      </w:r>
    </w:p>
    <w:p w14:paraId="57022AC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toof, S. P., Twisk, J. W. R., &amp; Olthof, M. R. (2013). Is the intake of sugar-containing beverages during adolescence related to adult weight status? </w:t>
      </w:r>
      <w:r w:rsidRPr="005A3C27">
        <w:rPr>
          <w:rFonts w:ascii="Times New Roman" w:hAnsi="Times New Roman" w:cs="Times New Roman"/>
          <w:i/>
          <w:iCs/>
        </w:rPr>
        <w:t>Public Health Nutrition, 16</w:t>
      </w:r>
      <w:r w:rsidRPr="005A3C27">
        <w:rPr>
          <w:rFonts w:ascii="Times New Roman" w:hAnsi="Times New Roman" w:cs="Times New Roman"/>
        </w:rPr>
        <w:t>(7), 1257-1262. doi:10.1017/s1368980011002783</w:t>
      </w:r>
    </w:p>
    <w:p w14:paraId="093136E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trauss, R. S. (2000). Childhood obesity and self-esteem. </w:t>
      </w:r>
      <w:r w:rsidRPr="005A3C27">
        <w:rPr>
          <w:rFonts w:ascii="Times New Roman" w:hAnsi="Times New Roman" w:cs="Times New Roman"/>
          <w:i/>
          <w:iCs/>
        </w:rPr>
        <w:t>Pediatrics, 105</w:t>
      </w:r>
      <w:r w:rsidRPr="005A3C27">
        <w:rPr>
          <w:rFonts w:ascii="Times New Roman" w:hAnsi="Times New Roman" w:cs="Times New Roman"/>
        </w:rPr>
        <w:t>(1), art. no.-e15. doi:10.1542/peds.105.1.e15</w:t>
      </w:r>
    </w:p>
    <w:p w14:paraId="4014A88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tunkard, A. J., Berkowitz, R. I., Schoeller, D., Maislin, G., &amp; Stallings, V. A. (2004). Predictors of body size in the first 2y of life: a high-risk study of human obesity. </w:t>
      </w:r>
      <w:r w:rsidRPr="005A3C27">
        <w:rPr>
          <w:rFonts w:ascii="Times New Roman" w:hAnsi="Times New Roman" w:cs="Times New Roman"/>
          <w:i/>
          <w:iCs/>
        </w:rPr>
        <w:t>International Journal of Obesity, 28</w:t>
      </w:r>
      <w:r w:rsidRPr="005A3C27">
        <w:rPr>
          <w:rFonts w:ascii="Times New Roman" w:hAnsi="Times New Roman" w:cs="Times New Roman"/>
        </w:rPr>
        <w:t>(4), 503-513. doi:10.1038/sj.ijo.0802517</w:t>
      </w:r>
    </w:p>
    <w:p w14:paraId="7392A7C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Sutin, A. R., &amp; Terracciano, A. (2015). Body weight misperception in adolescence and incident </w:t>
      </w:r>
      <w:r w:rsidRPr="005A3C27">
        <w:rPr>
          <w:rFonts w:ascii="Times New Roman" w:hAnsi="Times New Roman" w:cs="Times New Roman"/>
        </w:rPr>
        <w:lastRenderedPageBreak/>
        <w:t xml:space="preserve">obesity in young adulthood. </w:t>
      </w:r>
      <w:r w:rsidRPr="005A3C27">
        <w:rPr>
          <w:rFonts w:ascii="Times New Roman" w:hAnsi="Times New Roman" w:cs="Times New Roman"/>
          <w:i/>
          <w:iCs/>
        </w:rPr>
        <w:t>Psychological Science, 26</w:t>
      </w:r>
      <w:r w:rsidRPr="005A3C27">
        <w:rPr>
          <w:rFonts w:ascii="Times New Roman" w:hAnsi="Times New Roman" w:cs="Times New Roman"/>
        </w:rPr>
        <w:t>(4), 507-511. doi:10.1177/0956797614566319</w:t>
      </w:r>
    </w:p>
    <w:p w14:paraId="5C3C2C0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aber, D. R., Chriqui, J. F., Perna, F. M., Powell, L. M., &amp; Chaloupka, F. J. (2012). Weight status among adolescents in states that govern competitive food nutrition content. </w:t>
      </w:r>
      <w:r w:rsidRPr="005A3C27">
        <w:rPr>
          <w:rFonts w:ascii="Times New Roman" w:hAnsi="Times New Roman" w:cs="Times New Roman"/>
          <w:i/>
          <w:iCs/>
        </w:rPr>
        <w:t>Pediatrics, 130</w:t>
      </w:r>
      <w:r w:rsidRPr="005A3C27">
        <w:rPr>
          <w:rFonts w:ascii="Times New Roman" w:hAnsi="Times New Roman" w:cs="Times New Roman"/>
        </w:rPr>
        <w:t>(3), 437-444. doi:10.1542/peds.2011-3353</w:t>
      </w:r>
    </w:p>
    <w:p w14:paraId="0B70F59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atone-Tokuda, F., Dubois, L., Ramsay, T., Girard, M., Touchette, E., Petit, D., &amp; Montplaisir, J. Y. (2012). Sex differences in the association between sleep duration, diet and body mass index: a birth cohort study. </w:t>
      </w:r>
      <w:r w:rsidRPr="005A3C27">
        <w:rPr>
          <w:rFonts w:ascii="Times New Roman" w:hAnsi="Times New Roman" w:cs="Times New Roman"/>
          <w:i/>
          <w:iCs/>
        </w:rPr>
        <w:t>Journal of Sleep Research, 21</w:t>
      </w:r>
      <w:r w:rsidRPr="005A3C27">
        <w:rPr>
          <w:rFonts w:ascii="Times New Roman" w:hAnsi="Times New Roman" w:cs="Times New Roman"/>
        </w:rPr>
        <w:t>(4), 448-460. doi:10.1111/j.1365-2869.2011.00989.x</w:t>
      </w:r>
    </w:p>
    <w:p w14:paraId="078B33F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averas, E. M., Berkey, C. S., Rifas-Shiman, S. L., Ludwig, D. S., Rockett, H. R. H., Field, A. E., . . . Gillman, M. W. (2005). Association of consumption of fried food away from home with body mass index and diet quality in older children and adolescents. </w:t>
      </w:r>
      <w:r w:rsidRPr="005A3C27">
        <w:rPr>
          <w:rFonts w:ascii="Times New Roman" w:hAnsi="Times New Roman" w:cs="Times New Roman"/>
          <w:i/>
          <w:iCs/>
        </w:rPr>
        <w:t>Pediatrics, 116</w:t>
      </w:r>
      <w:r w:rsidRPr="005A3C27">
        <w:rPr>
          <w:rFonts w:ascii="Times New Roman" w:hAnsi="Times New Roman" w:cs="Times New Roman"/>
        </w:rPr>
        <w:t>(4), E518-E524. doi:10.1542/peds.2004-2732</w:t>
      </w:r>
    </w:p>
    <w:p w14:paraId="02548F54"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e Velde, S. J., Snijder, M. B., van Dijk, A. E., Brug, J., Koppes, L. L., van Mechelen, W., &amp; Twisk, J. W. R. (2011). Dairy intake from adolescence into adulthood is not associated with being overweight and metabolic syndrome in adulthood: the Amsterdam Growth and Health Longitudinal Study. </w:t>
      </w:r>
      <w:r w:rsidRPr="005A3C27">
        <w:rPr>
          <w:rFonts w:ascii="Times New Roman" w:hAnsi="Times New Roman" w:cs="Times New Roman"/>
          <w:i/>
          <w:iCs/>
        </w:rPr>
        <w:t>Journal of human nutrition and dietetics : the official journal of the British Dietetic Association, 24</w:t>
      </w:r>
      <w:r w:rsidRPr="005A3C27">
        <w:rPr>
          <w:rFonts w:ascii="Times New Roman" w:hAnsi="Times New Roman" w:cs="Times New Roman"/>
        </w:rPr>
        <w:t>(3), 233-244. doi:10.1111/j.1365-277X.2010.01149.x</w:t>
      </w:r>
    </w:p>
    <w:p w14:paraId="010B36C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e Velde, S. J., Twisk, J. W. R., &amp; Brug, J. (2007). Tracking of fruit and vegetable consumption from adolescence into adulthood and its longitudinal association with overweight. </w:t>
      </w:r>
      <w:r w:rsidRPr="005A3C27">
        <w:rPr>
          <w:rFonts w:ascii="Times New Roman" w:hAnsi="Times New Roman" w:cs="Times New Roman"/>
          <w:i/>
          <w:iCs/>
        </w:rPr>
        <w:t>British Journal of Nutrition, 98</w:t>
      </w:r>
      <w:r w:rsidRPr="005A3C27">
        <w:rPr>
          <w:rFonts w:ascii="Times New Roman" w:hAnsi="Times New Roman" w:cs="Times New Roman"/>
        </w:rPr>
        <w:t>(2), 431-438. doi:10.1017/s0007114507721451</w:t>
      </w:r>
    </w:p>
    <w:p w14:paraId="264118AF"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ernouth, A., Collier, D., &amp; Maughan, B. (2009). Childhood emotional problems and self-perceptions predict weight gain in a longitudinal regression model. </w:t>
      </w:r>
      <w:r w:rsidRPr="005A3C27">
        <w:rPr>
          <w:rFonts w:ascii="Times New Roman" w:hAnsi="Times New Roman" w:cs="Times New Roman"/>
          <w:i/>
          <w:iCs/>
        </w:rPr>
        <w:t>Bmc Medicine, 7</w:t>
      </w:r>
      <w:r w:rsidRPr="005A3C27">
        <w:rPr>
          <w:rFonts w:ascii="Times New Roman" w:hAnsi="Times New Roman" w:cs="Times New Roman"/>
        </w:rPr>
        <w:t>. doi:10.1186/1741-7015-7-46</w:t>
      </w:r>
    </w:p>
    <w:p w14:paraId="2A5CB86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hompson, A. L., Adair, L. S., &amp; Bentley, M. E. (2013). Pressuring and restrictive feeding styles influence infant feeding and size among a low-income african-american sample. </w:t>
      </w:r>
      <w:r w:rsidRPr="005A3C27">
        <w:rPr>
          <w:rFonts w:ascii="Times New Roman" w:hAnsi="Times New Roman" w:cs="Times New Roman"/>
          <w:i/>
          <w:iCs/>
        </w:rPr>
        <w:t>Obesity, 21</w:t>
      </w:r>
      <w:r w:rsidRPr="005A3C27">
        <w:rPr>
          <w:rFonts w:ascii="Times New Roman" w:hAnsi="Times New Roman" w:cs="Times New Roman"/>
        </w:rPr>
        <w:t>(3), 562-571. doi:10.1002/oby.20091</w:t>
      </w:r>
    </w:p>
    <w:p w14:paraId="421A1A8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hompson, O. M., Ballew, C., Resnicow, K., Gillespie, C., Must, A., Bandini, L. G., . . . Dietz, W. H. (2006). Dietary pattern as a predictor of change in BMI z-score among girls. </w:t>
      </w:r>
      <w:r w:rsidRPr="005A3C27">
        <w:rPr>
          <w:rFonts w:ascii="Times New Roman" w:hAnsi="Times New Roman" w:cs="Times New Roman"/>
          <w:i/>
          <w:iCs/>
        </w:rPr>
        <w:t>International Journal of Obesity, 30</w:t>
      </w:r>
      <w:r w:rsidRPr="005A3C27">
        <w:rPr>
          <w:rFonts w:ascii="Times New Roman" w:hAnsi="Times New Roman" w:cs="Times New Roman"/>
        </w:rPr>
        <w:t>(1), 176-182. doi:10.1038/sj.ijo.0803072</w:t>
      </w:r>
    </w:p>
    <w:p w14:paraId="7E78482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imlin, M. T., Pereira, M. A., Story, M., &amp; Neumark-Sztainer, D. (2008). Breakfast eating and weight change in a 5-year prospective analysis of adolescents: Project EAT (eating among teens). </w:t>
      </w:r>
      <w:r w:rsidRPr="005A3C27">
        <w:rPr>
          <w:rFonts w:ascii="Times New Roman" w:hAnsi="Times New Roman" w:cs="Times New Roman"/>
          <w:i/>
          <w:iCs/>
        </w:rPr>
        <w:t>Pediatrics, 121</w:t>
      </w:r>
      <w:r w:rsidRPr="005A3C27">
        <w:rPr>
          <w:rFonts w:ascii="Times New Roman" w:hAnsi="Times New Roman" w:cs="Times New Roman"/>
        </w:rPr>
        <w:t>(3), E638-E645. doi:10.1542/peds.2007-1035</w:t>
      </w:r>
    </w:p>
    <w:p w14:paraId="6773FA0B"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imperio, A., Salmon, J., Ball, K., Baur, L. A., Telford, A., Jackson, M., . . . Crawford, D. (2008). Family physical activity and sedentary environments and weight change in children. </w:t>
      </w:r>
      <w:r w:rsidRPr="005A3C27">
        <w:rPr>
          <w:rFonts w:ascii="Times New Roman" w:hAnsi="Times New Roman" w:cs="Times New Roman"/>
          <w:i/>
          <w:iCs/>
        </w:rPr>
        <w:t>International Journal of Pediatric Obesity, 3</w:t>
      </w:r>
      <w:r w:rsidRPr="005A3C27">
        <w:rPr>
          <w:rFonts w:ascii="Times New Roman" w:hAnsi="Times New Roman" w:cs="Times New Roman"/>
        </w:rPr>
        <w:t>(3), 160-167. doi:10.1080/17477160801970385</w:t>
      </w:r>
    </w:p>
    <w:p w14:paraId="674C731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sukayama, E., Toomey, S. L., Faith, M. S., &amp; Duckworth, A. L. (2010). Self-control as a protective factor against overweight status in the transition from childhood to adolescence. </w:t>
      </w:r>
      <w:r w:rsidRPr="005A3C27">
        <w:rPr>
          <w:rFonts w:ascii="Times New Roman" w:hAnsi="Times New Roman" w:cs="Times New Roman"/>
          <w:i/>
          <w:iCs/>
        </w:rPr>
        <w:t>Archives of Pediatrics &amp; Adolescent Medicine, 164</w:t>
      </w:r>
      <w:r w:rsidRPr="005A3C27">
        <w:rPr>
          <w:rFonts w:ascii="Times New Roman" w:hAnsi="Times New Roman" w:cs="Times New Roman"/>
        </w:rPr>
        <w:t xml:space="preserve">(7), 631-635. </w:t>
      </w:r>
    </w:p>
    <w:p w14:paraId="7AE896F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ung, H.-J., &amp; Yeh, M.-C. (2014). Parenting style and child-feeding behaviour in predicting children's weight status change in Taiwan. </w:t>
      </w:r>
      <w:r w:rsidRPr="005A3C27">
        <w:rPr>
          <w:rFonts w:ascii="Times New Roman" w:hAnsi="Times New Roman" w:cs="Times New Roman"/>
          <w:i/>
          <w:iCs/>
        </w:rPr>
        <w:t>Public Health Nutrition, 17</w:t>
      </w:r>
      <w:r w:rsidRPr="005A3C27">
        <w:rPr>
          <w:rFonts w:ascii="Times New Roman" w:hAnsi="Times New Roman" w:cs="Times New Roman"/>
        </w:rPr>
        <w:t xml:space="preserve">(5), 970-978. </w:t>
      </w:r>
      <w:r w:rsidRPr="005A3C27">
        <w:rPr>
          <w:rFonts w:ascii="Times New Roman" w:hAnsi="Times New Roman" w:cs="Times New Roman"/>
        </w:rPr>
        <w:lastRenderedPageBreak/>
        <w:t>doi:10.1017/s1368980012005502</w:t>
      </w:r>
    </w:p>
    <w:p w14:paraId="47F5735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Twisk, J. W. R., VanMechelen, W., Kemper, H. C. G., &amp; Post, G. B. (1997). The relation between ''long-term exposure'' to lifestyle during youth and young adulthood and risk factors for cardiovascular disease at adult age. </w:t>
      </w:r>
      <w:r w:rsidRPr="005A3C27">
        <w:rPr>
          <w:rFonts w:ascii="Times New Roman" w:hAnsi="Times New Roman" w:cs="Times New Roman"/>
          <w:i/>
          <w:iCs/>
        </w:rPr>
        <w:t>Journal of Adolescent Health, 20</w:t>
      </w:r>
      <w:r w:rsidRPr="005A3C27">
        <w:rPr>
          <w:rFonts w:ascii="Times New Roman" w:hAnsi="Times New Roman" w:cs="Times New Roman"/>
        </w:rPr>
        <w:t>(4), 309-319. doi:10.1016/s1054-139x(96)00183-8</w:t>
      </w:r>
    </w:p>
    <w:p w14:paraId="2E571EE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an Hook, J., &amp; Altman, C. E. (2012). Competitive food sales in schools and childhood obesity: A longitudinal study. </w:t>
      </w:r>
      <w:r w:rsidRPr="005A3C27">
        <w:rPr>
          <w:rFonts w:ascii="Times New Roman" w:hAnsi="Times New Roman" w:cs="Times New Roman"/>
          <w:i/>
          <w:iCs/>
        </w:rPr>
        <w:t>Sociology of Education, 85</w:t>
      </w:r>
      <w:r w:rsidRPr="005A3C27">
        <w:rPr>
          <w:rFonts w:ascii="Times New Roman" w:hAnsi="Times New Roman" w:cs="Times New Roman"/>
        </w:rPr>
        <w:t>(1), 23-39. doi:10.1177/0038040711417011</w:t>
      </w:r>
    </w:p>
    <w:p w14:paraId="5F48A01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an Jaarsveld, C. H. M., Fidler, J. A., Steptoe, A., Boniface, D., &amp; Wardle, J. (2009). Perceived stress and weight gain in adolescence: A longitudinal analysis. </w:t>
      </w:r>
      <w:r w:rsidRPr="005A3C27">
        <w:rPr>
          <w:rFonts w:ascii="Times New Roman" w:hAnsi="Times New Roman" w:cs="Times New Roman"/>
          <w:i/>
          <w:iCs/>
        </w:rPr>
        <w:t>Obesity, 17</w:t>
      </w:r>
      <w:r w:rsidRPr="005A3C27">
        <w:rPr>
          <w:rFonts w:ascii="Times New Roman" w:hAnsi="Times New Roman" w:cs="Times New Roman"/>
        </w:rPr>
        <w:t>(12), 2155-2161. doi:10.1038/oby.2009.183</w:t>
      </w:r>
    </w:p>
    <w:p w14:paraId="0033547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an Lenthe, F. J., van Mechelen, W., Kemper, H. C. G., &amp; Post, G. B. (1998). Behavioral variables and development of a central pattern of body fat from adolescence into adulthood in normal-weight whites: the Amsterdam Growth and Health Study. </w:t>
      </w:r>
      <w:r w:rsidRPr="005A3C27">
        <w:rPr>
          <w:rFonts w:ascii="Times New Roman" w:hAnsi="Times New Roman" w:cs="Times New Roman"/>
          <w:i/>
          <w:iCs/>
        </w:rPr>
        <w:t>American Journal of Clinical Nutrition, 67</w:t>
      </w:r>
      <w:r w:rsidRPr="005A3C27">
        <w:rPr>
          <w:rFonts w:ascii="Times New Roman" w:hAnsi="Times New Roman" w:cs="Times New Roman"/>
        </w:rPr>
        <w:t xml:space="preserve">(5), 846-852. </w:t>
      </w:r>
    </w:p>
    <w:p w14:paraId="4C3C7AE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anselow, M. S., Pereira, M. A., Neumark-Sztainer, D., &amp; Raatz, S. K. (2009). Adolescent beverage habits and changes in weight over time: findings from Project EAT. </w:t>
      </w:r>
      <w:r w:rsidRPr="005A3C27">
        <w:rPr>
          <w:rFonts w:ascii="Times New Roman" w:hAnsi="Times New Roman" w:cs="Times New Roman"/>
          <w:i/>
          <w:iCs/>
        </w:rPr>
        <w:t>American Journal of Clinical Nutrition, 90</w:t>
      </w:r>
      <w:r w:rsidRPr="005A3C27">
        <w:rPr>
          <w:rFonts w:ascii="Times New Roman" w:hAnsi="Times New Roman" w:cs="Times New Roman"/>
        </w:rPr>
        <w:t>(6), 1489-1495. doi:10.3945/ajcn.2009.27573</w:t>
      </w:r>
    </w:p>
    <w:p w14:paraId="4744AF3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erloigne, M., Van Lippevelde, W., Maes, L., Brug, J., &amp; De Bourdeaudhuij, I. (2013). Family- and school-based predictors of energy balance-related behaviours in children: a 6-year longitudinal study. </w:t>
      </w:r>
      <w:r w:rsidRPr="005A3C27">
        <w:rPr>
          <w:rFonts w:ascii="Times New Roman" w:hAnsi="Times New Roman" w:cs="Times New Roman"/>
          <w:i/>
          <w:iCs/>
        </w:rPr>
        <w:t>Public Health Nutrition, 16</w:t>
      </w:r>
      <w:r w:rsidRPr="005A3C27">
        <w:rPr>
          <w:rFonts w:ascii="Times New Roman" w:hAnsi="Times New Roman" w:cs="Times New Roman"/>
        </w:rPr>
        <w:t>(2), 202-211. doi:10.1017/s1368980012004120</w:t>
      </w:r>
    </w:p>
    <w:p w14:paraId="3101AB8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von Hippel, P. T., Powell, B., Downey, D. B., &amp; Rowland, N. J. (2007). The effect of school on overweight in childhood: Gains in children's body mass index during the school year and during summer vacation. </w:t>
      </w:r>
      <w:r w:rsidRPr="005A3C27">
        <w:rPr>
          <w:rFonts w:ascii="Times New Roman" w:hAnsi="Times New Roman" w:cs="Times New Roman"/>
          <w:i/>
          <w:iCs/>
        </w:rPr>
        <w:t>American Journal of Public Health, 97</w:t>
      </w:r>
      <w:r w:rsidRPr="005A3C27">
        <w:rPr>
          <w:rFonts w:ascii="Times New Roman" w:hAnsi="Times New Roman" w:cs="Times New Roman"/>
        </w:rPr>
        <w:t>(4), 696-702. doi:10.2105/ajph.2005.080754</w:t>
      </w:r>
    </w:p>
    <w:p w14:paraId="281EA493"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adsworth, M., Butterworth, S., Marmot, M., Ecob, R., &amp; Hardy, R. (2005). Early growth and type 2 diabetes: evidence from the 1946 British birth cohort. </w:t>
      </w:r>
      <w:r w:rsidRPr="005A3C27">
        <w:rPr>
          <w:rFonts w:ascii="Times New Roman" w:hAnsi="Times New Roman" w:cs="Times New Roman"/>
          <w:i/>
          <w:iCs/>
        </w:rPr>
        <w:t>Diabetologia, 48</w:t>
      </w:r>
      <w:r w:rsidRPr="005A3C27">
        <w:rPr>
          <w:rFonts w:ascii="Times New Roman" w:hAnsi="Times New Roman" w:cs="Times New Roman"/>
        </w:rPr>
        <w:t>(12), 2505-2510. doi:10.1007/s00125-005-0007-4</w:t>
      </w:r>
    </w:p>
    <w:p w14:paraId="3A9C7445"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ang, F., Wild, T. C., Kipp, W., Kuhle, S., &amp; Veugelers, P. J. (2009). The influence of childhood obesity on the development of self-esteem. </w:t>
      </w:r>
      <w:r w:rsidRPr="005A3C27">
        <w:rPr>
          <w:rFonts w:ascii="Times New Roman" w:hAnsi="Times New Roman" w:cs="Times New Roman"/>
          <w:i/>
          <w:iCs/>
        </w:rPr>
        <w:t>Health Reports, 20</w:t>
      </w:r>
      <w:r w:rsidRPr="005A3C27">
        <w:rPr>
          <w:rFonts w:ascii="Times New Roman" w:hAnsi="Times New Roman" w:cs="Times New Roman"/>
        </w:rPr>
        <w:t xml:space="preserve">(2), 21-27. </w:t>
      </w:r>
    </w:p>
    <w:p w14:paraId="1F253EE1"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ang, Y. F., Ge, K. Y., &amp; Popkin, B. M. (2003). Why do some overweight children remain overweight, whereas others do not? </w:t>
      </w:r>
      <w:r w:rsidRPr="005A3C27">
        <w:rPr>
          <w:rFonts w:ascii="Times New Roman" w:hAnsi="Times New Roman" w:cs="Times New Roman"/>
          <w:i/>
          <w:iCs/>
        </w:rPr>
        <w:t>Public Health Nutrition, 6</w:t>
      </w:r>
      <w:r w:rsidRPr="005A3C27">
        <w:rPr>
          <w:rFonts w:ascii="Times New Roman" w:hAnsi="Times New Roman" w:cs="Times New Roman"/>
        </w:rPr>
        <w:t>(6), 549-558. doi:10.1079/phn2003470</w:t>
      </w:r>
    </w:p>
    <w:p w14:paraId="72E9FFF9"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eijs, P. J. M., Kool, L. M., van Baar, N. M., &amp; van der Zee, S. C. (2011). High beverage sugar as well as high animal protein intake at infancy may increase overweight risk at 8 years: a prospective longitudinal pilot study. </w:t>
      </w:r>
      <w:r w:rsidRPr="005A3C27">
        <w:rPr>
          <w:rFonts w:ascii="Times New Roman" w:hAnsi="Times New Roman" w:cs="Times New Roman"/>
          <w:i/>
          <w:iCs/>
        </w:rPr>
        <w:t>Nutrition Journal, 10</w:t>
      </w:r>
      <w:r w:rsidRPr="005A3C27">
        <w:rPr>
          <w:rFonts w:ascii="Times New Roman" w:hAnsi="Times New Roman" w:cs="Times New Roman"/>
        </w:rPr>
        <w:t>. doi:10.1186/1475-2891-10-95</w:t>
      </w:r>
    </w:p>
    <w:p w14:paraId="160DE32E"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eiss, R., Shaw, M., Savoye, M., &amp; Caprio, S. (2009). Obesity dynamics and cardiovascular risk factor stability in obese adolescents. </w:t>
      </w:r>
      <w:r w:rsidRPr="005A3C27">
        <w:rPr>
          <w:rFonts w:ascii="Times New Roman" w:hAnsi="Times New Roman" w:cs="Times New Roman"/>
          <w:i/>
          <w:iCs/>
        </w:rPr>
        <w:t>Pediatric Diabetes, 10</w:t>
      </w:r>
      <w:r w:rsidRPr="005A3C27">
        <w:rPr>
          <w:rFonts w:ascii="Times New Roman" w:hAnsi="Times New Roman" w:cs="Times New Roman"/>
        </w:rPr>
        <w:t>(6), 360-367. doi:10.1111/j.1399-5448.2008.00504.x</w:t>
      </w:r>
    </w:p>
    <w:p w14:paraId="2DD10898"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ells, J. C. K., Stanley, M., Laidlaw, A., Day, J. M. E., Stafford, M., &amp; Davies, P. S. W. (1997). Investigation of the relationship between infant temperament and later body composition. </w:t>
      </w:r>
      <w:r w:rsidRPr="005A3C27">
        <w:rPr>
          <w:rFonts w:ascii="Times New Roman" w:hAnsi="Times New Roman" w:cs="Times New Roman"/>
          <w:i/>
          <w:iCs/>
        </w:rPr>
        <w:t>International Journal of Obesity, 21</w:t>
      </w:r>
      <w:r w:rsidRPr="005A3C27">
        <w:rPr>
          <w:rFonts w:ascii="Times New Roman" w:hAnsi="Times New Roman" w:cs="Times New Roman"/>
        </w:rPr>
        <w:t>(5), 400-406. doi:10.1038/sj.ijo.0800420</w:t>
      </w:r>
    </w:p>
    <w:p w14:paraId="4743817D"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lastRenderedPageBreak/>
        <w:t xml:space="preserve">Whaley, S. E., McGregor, S., Jiang, L., Gomez, J., Harrison, G., &amp; Jenks, E. (2010). A WIC-based intervention to prevent early childhood overweight. </w:t>
      </w:r>
      <w:r w:rsidRPr="005A3C27">
        <w:rPr>
          <w:rFonts w:ascii="Times New Roman" w:hAnsi="Times New Roman" w:cs="Times New Roman"/>
          <w:i/>
          <w:iCs/>
        </w:rPr>
        <w:t>Journal of Nutrition Education and Behavior, 42</w:t>
      </w:r>
      <w:r w:rsidRPr="005A3C27">
        <w:rPr>
          <w:rFonts w:ascii="Times New Roman" w:hAnsi="Times New Roman" w:cs="Times New Roman"/>
        </w:rPr>
        <w:t>(3), S47-S51. doi:10.1016/j.jneb.2010.02.010</w:t>
      </w:r>
    </w:p>
    <w:p w14:paraId="03CB833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illiams, S. M. (2005). Weight and height growth rate and the timing of adiposity rebound. </w:t>
      </w:r>
      <w:r w:rsidRPr="005A3C27">
        <w:rPr>
          <w:rFonts w:ascii="Times New Roman" w:hAnsi="Times New Roman" w:cs="Times New Roman"/>
          <w:i/>
          <w:iCs/>
        </w:rPr>
        <w:t>Obesity Research, 13</w:t>
      </w:r>
      <w:r w:rsidRPr="005A3C27">
        <w:rPr>
          <w:rFonts w:ascii="Times New Roman" w:hAnsi="Times New Roman" w:cs="Times New Roman"/>
        </w:rPr>
        <w:t>(6), 1123-1130. doi:10.1038/oby.2005.131</w:t>
      </w:r>
    </w:p>
    <w:p w14:paraId="317475B2"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illiams, S. M., &amp; Goulding, A. (2009). Patterns of growth associated with the timing of adiposity rebound. </w:t>
      </w:r>
      <w:r w:rsidRPr="005A3C27">
        <w:rPr>
          <w:rFonts w:ascii="Times New Roman" w:hAnsi="Times New Roman" w:cs="Times New Roman"/>
          <w:i/>
          <w:iCs/>
        </w:rPr>
        <w:t>Obesity, 17</w:t>
      </w:r>
      <w:r w:rsidRPr="005A3C27">
        <w:rPr>
          <w:rFonts w:ascii="Times New Roman" w:hAnsi="Times New Roman" w:cs="Times New Roman"/>
        </w:rPr>
        <w:t>(2), 335-341. doi:10.1038/oby.2008.547</w:t>
      </w:r>
    </w:p>
    <w:p w14:paraId="5BD3FC6A"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isemandle, W., Maynard, L. M., Guo, S. M. S., &amp; Siervogel, R. M. (2000). Childhood weight, stature, and body mass index among never overweight, early-onset overweight, and late-onset overweight groups. </w:t>
      </w:r>
      <w:r w:rsidRPr="005A3C27">
        <w:rPr>
          <w:rFonts w:ascii="Times New Roman" w:hAnsi="Times New Roman" w:cs="Times New Roman"/>
          <w:i/>
          <w:iCs/>
        </w:rPr>
        <w:t>Pediatrics, 106</w:t>
      </w:r>
      <w:r w:rsidRPr="005A3C27">
        <w:rPr>
          <w:rFonts w:ascii="Times New Roman" w:hAnsi="Times New Roman" w:cs="Times New Roman"/>
        </w:rPr>
        <w:t>(1), art. no.-e14. doi:10.1542/peds.106.1.e14</w:t>
      </w:r>
    </w:p>
    <w:p w14:paraId="6E8744AC"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Wynne, C., Comiskey, C., Hollywood, E., Quirke, M. B., O'Sullivan, K., &amp; McGilloway, S. (2014). The relationship between body mass index and health-related quality of life in urban disadvantaged children. </w:t>
      </w:r>
      <w:r w:rsidRPr="005A3C27">
        <w:rPr>
          <w:rFonts w:ascii="Times New Roman" w:hAnsi="Times New Roman" w:cs="Times New Roman"/>
          <w:i/>
          <w:iCs/>
        </w:rPr>
        <w:t>Quality of Life Research, 23</w:t>
      </w:r>
      <w:r w:rsidRPr="005A3C27">
        <w:rPr>
          <w:rFonts w:ascii="Times New Roman" w:hAnsi="Times New Roman" w:cs="Times New Roman"/>
        </w:rPr>
        <w:t>(6), 1895-1905. doi:10.1007/s11136-014-0634-7</w:t>
      </w:r>
    </w:p>
    <w:p w14:paraId="56627657"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Xie, Y., Madkour, A. S., &amp; Harville, E. W. (2015). Preconception nutrition, physical activity, and birth outcomes in adolescent girls. </w:t>
      </w:r>
      <w:r w:rsidRPr="005A3C27">
        <w:rPr>
          <w:rFonts w:ascii="Times New Roman" w:hAnsi="Times New Roman" w:cs="Times New Roman"/>
          <w:i/>
          <w:iCs/>
        </w:rPr>
        <w:t>Journal of Pediatric and Adolescent Gynecology, 28</w:t>
      </w:r>
      <w:r w:rsidRPr="005A3C27">
        <w:rPr>
          <w:rFonts w:ascii="Times New Roman" w:hAnsi="Times New Roman" w:cs="Times New Roman"/>
        </w:rPr>
        <w:t>(6), 471-476. doi:10.1016/j.jpag.2015.01.004</w:t>
      </w:r>
    </w:p>
    <w:p w14:paraId="1A62CB30" w14:textId="77777777" w:rsidR="00A45FEE"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Yajnik, C. S. (2004). Early life origins of insulin resistance and type 2 diabetes in India and other Asian countries. </w:t>
      </w:r>
      <w:r w:rsidRPr="005A3C27">
        <w:rPr>
          <w:rFonts w:ascii="Times New Roman" w:hAnsi="Times New Roman" w:cs="Times New Roman"/>
          <w:i/>
          <w:iCs/>
        </w:rPr>
        <w:t>Journal of Nutrition, 134</w:t>
      </w:r>
      <w:r w:rsidRPr="005A3C27">
        <w:rPr>
          <w:rFonts w:ascii="Times New Roman" w:hAnsi="Times New Roman" w:cs="Times New Roman"/>
        </w:rPr>
        <w:t xml:space="preserve">(1), 205-210. </w:t>
      </w:r>
    </w:p>
    <w:p w14:paraId="5B19B346" w14:textId="28AC7773" w:rsidR="00847DFF" w:rsidRPr="005A3C27" w:rsidRDefault="00A45FEE" w:rsidP="00CF121B">
      <w:pPr>
        <w:pStyle w:val="ListParagraph"/>
        <w:widowControl w:val="0"/>
        <w:numPr>
          <w:ilvl w:val="0"/>
          <w:numId w:val="17"/>
        </w:numPr>
        <w:autoSpaceDE w:val="0"/>
        <w:autoSpaceDN w:val="0"/>
        <w:adjustRightInd w:val="0"/>
        <w:spacing w:after="120"/>
        <w:ind w:right="-720" w:hanging="720"/>
        <w:contextualSpacing w:val="0"/>
        <w:rPr>
          <w:rFonts w:ascii="Times New Roman" w:hAnsi="Times New Roman" w:cs="Times New Roman"/>
        </w:rPr>
      </w:pPr>
      <w:r w:rsidRPr="005A3C27">
        <w:rPr>
          <w:rFonts w:ascii="Times New Roman" w:hAnsi="Times New Roman" w:cs="Times New Roman"/>
        </w:rPr>
        <w:t xml:space="preserve">Zhang, J., Tong, L., Lamberson, P. J., Durazo-Arvizu, R. A., Luke, A., &amp; Shoham, D. A. (2015). Leveraging social influence to address overweight and obesity using agent-based models: The role of adolescent social networks. </w:t>
      </w:r>
      <w:r w:rsidRPr="005A3C27">
        <w:rPr>
          <w:rFonts w:ascii="Times New Roman" w:hAnsi="Times New Roman" w:cs="Times New Roman"/>
          <w:i/>
          <w:iCs/>
        </w:rPr>
        <w:t>Social Science &amp; Medicine, 125</w:t>
      </w:r>
      <w:r w:rsidRPr="005A3C27">
        <w:rPr>
          <w:rFonts w:ascii="Times New Roman" w:hAnsi="Times New Roman" w:cs="Times New Roman"/>
        </w:rPr>
        <w:t>, 203-213. doi:10.1016/j.socscimed.2014.05.049</w:t>
      </w:r>
    </w:p>
    <w:p w14:paraId="7B6F39FA" w14:textId="77777777" w:rsidR="00847DFF" w:rsidRPr="005A3C27" w:rsidRDefault="00847DFF" w:rsidP="005C09BB">
      <w:pPr>
        <w:spacing w:after="120"/>
        <w:rPr>
          <w:rFonts w:ascii="Times New Roman" w:hAnsi="Times New Roman" w:cs="Times New Roman"/>
        </w:rPr>
      </w:pPr>
      <w:r w:rsidRPr="005A3C27">
        <w:rPr>
          <w:rFonts w:ascii="Times New Roman" w:hAnsi="Times New Roman" w:cs="Times New Roman"/>
        </w:rPr>
        <w:br w:type="page"/>
      </w:r>
    </w:p>
    <w:p w14:paraId="06788734" w14:textId="6DEC7CC7" w:rsidR="0038159B" w:rsidRPr="005A3C27" w:rsidRDefault="001F31A2" w:rsidP="0038159B">
      <w:pPr>
        <w:widowControl w:val="0"/>
        <w:autoSpaceDE w:val="0"/>
        <w:autoSpaceDN w:val="0"/>
        <w:adjustRightInd w:val="0"/>
        <w:ind w:right="-720"/>
        <w:rPr>
          <w:rFonts w:ascii="Times New Roman" w:hAnsi="Times New Roman" w:cs="Times New Roman"/>
          <w:b/>
        </w:rPr>
      </w:pPr>
      <w:r w:rsidRPr="005A3C27">
        <w:rPr>
          <w:rFonts w:ascii="Times New Roman" w:hAnsi="Times New Roman" w:cs="Times New Roman"/>
          <w:b/>
        </w:rPr>
        <w:lastRenderedPageBreak/>
        <w:t>Supplemental File 2</w:t>
      </w:r>
      <w:r w:rsidR="00303908" w:rsidRPr="005A3C27">
        <w:rPr>
          <w:rFonts w:ascii="Times New Roman" w:hAnsi="Times New Roman" w:cs="Times New Roman"/>
          <w:b/>
        </w:rPr>
        <w:t>.</w:t>
      </w:r>
      <w:r w:rsidR="00847DFF" w:rsidRPr="005A3C27">
        <w:rPr>
          <w:rFonts w:ascii="Times New Roman" w:hAnsi="Times New Roman" w:cs="Times New Roman"/>
          <w:b/>
        </w:rPr>
        <w:t xml:space="preserve">  DETAILED </w:t>
      </w:r>
      <w:r w:rsidRPr="005A3C27">
        <w:rPr>
          <w:rFonts w:ascii="Times New Roman" w:hAnsi="Times New Roman" w:cs="Times New Roman"/>
          <w:b/>
        </w:rPr>
        <w:t>SUMMARY</w:t>
      </w:r>
      <w:r w:rsidR="00847DFF" w:rsidRPr="005A3C27">
        <w:rPr>
          <w:rFonts w:ascii="Times New Roman" w:hAnsi="Times New Roman" w:cs="Times New Roman"/>
          <w:b/>
        </w:rPr>
        <w:t xml:space="preserve"> OF STUDIES BY DEVELOPMENTAL PERIOD</w:t>
      </w:r>
    </w:p>
    <w:p w14:paraId="6EB297ED" w14:textId="77777777" w:rsidR="00303908" w:rsidRPr="005A3C27" w:rsidRDefault="00303908" w:rsidP="0038159B">
      <w:pPr>
        <w:widowControl w:val="0"/>
        <w:autoSpaceDE w:val="0"/>
        <w:autoSpaceDN w:val="0"/>
        <w:adjustRightInd w:val="0"/>
        <w:ind w:right="-720"/>
        <w:rPr>
          <w:rFonts w:ascii="Times New Roman" w:hAnsi="Times New Roman" w:cs="Times New Roman"/>
          <w:b/>
        </w:rPr>
      </w:pPr>
    </w:p>
    <w:p w14:paraId="265EB74E" w14:textId="77777777" w:rsidR="00303908" w:rsidRPr="005A3C27" w:rsidRDefault="00303908" w:rsidP="000C18D1">
      <w:pPr>
        <w:pStyle w:val="Heading2"/>
        <w:spacing w:after="100" w:line="240" w:lineRule="auto"/>
      </w:pPr>
      <w:r w:rsidRPr="005A3C27">
        <w:t>1.  Factors in the Prenatal–Infants Stage</w:t>
      </w:r>
    </w:p>
    <w:p w14:paraId="1AAAE4A9"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1.1  Genetic influences</w:t>
      </w:r>
    </w:p>
    <w:p w14:paraId="2912D926"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1.2  Maternal health</w:t>
      </w:r>
    </w:p>
    <w:p w14:paraId="532151A8"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1.3  Prenatal child health</w:t>
      </w:r>
    </w:p>
    <w:p w14:paraId="4046857B"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1.4  Temperament</w:t>
      </w:r>
    </w:p>
    <w:p w14:paraId="6C7B854A" w14:textId="77777777" w:rsidR="00303908" w:rsidRPr="005A3C27" w:rsidRDefault="00303908" w:rsidP="000C18D1">
      <w:pPr>
        <w:widowControl w:val="0"/>
        <w:autoSpaceDE w:val="0"/>
        <w:autoSpaceDN w:val="0"/>
        <w:adjustRightInd w:val="0"/>
        <w:spacing w:after="100"/>
        <w:ind w:left="720" w:right="-720"/>
        <w:rPr>
          <w:rFonts w:ascii="Times New Roman" w:hAnsi="Times New Roman" w:cs="Times New Roman"/>
          <w:b/>
        </w:rPr>
      </w:pPr>
      <w:r w:rsidRPr="005A3C27">
        <w:rPr>
          <w:rStyle w:val="Heading3Char"/>
        </w:rPr>
        <w:t>1.5  Socioeconomic influences</w:t>
      </w:r>
    </w:p>
    <w:p w14:paraId="59B55E45" w14:textId="77777777" w:rsidR="00303908" w:rsidRPr="005A3C27" w:rsidRDefault="00303908" w:rsidP="000C18D1">
      <w:pPr>
        <w:pStyle w:val="Heading2"/>
        <w:spacing w:after="100" w:line="240" w:lineRule="auto"/>
      </w:pPr>
      <w:r w:rsidRPr="005A3C27">
        <w:t>2.  Factors in the Toddlers–Preschoolers Stage</w:t>
      </w:r>
    </w:p>
    <w:p w14:paraId="1DEE569C"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1  Nutrition and dietary intake</w:t>
      </w:r>
    </w:p>
    <w:p w14:paraId="5B7D5478"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2  Physical activity and sedentary behaviors</w:t>
      </w:r>
    </w:p>
    <w:p w14:paraId="721E6977"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3  Self-regulation</w:t>
      </w:r>
    </w:p>
    <w:p w14:paraId="13C0ED53"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4  Rapid weight gain and adiposity rebound</w:t>
      </w:r>
    </w:p>
    <w:p w14:paraId="6B5D3CA0"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5  Externalizing behaviors</w:t>
      </w:r>
    </w:p>
    <w:p w14:paraId="72EBBE28"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2.6  Adverse events</w:t>
      </w:r>
    </w:p>
    <w:p w14:paraId="58EB046F" w14:textId="77777777" w:rsidR="00303908" w:rsidRPr="005A3C27" w:rsidRDefault="00303908" w:rsidP="000C18D1">
      <w:pPr>
        <w:pStyle w:val="Heading2"/>
        <w:spacing w:after="100" w:line="240" w:lineRule="auto"/>
      </w:pPr>
      <w:r w:rsidRPr="005A3C27">
        <w:t>3.  Factors in the School Age Children Stage</w:t>
      </w:r>
    </w:p>
    <w:p w14:paraId="4B15F290"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3.1  Nutrition and dietary intake</w:t>
      </w:r>
    </w:p>
    <w:p w14:paraId="240748CB"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3.2  Physical activity and sedentary behavior</w:t>
      </w:r>
    </w:p>
    <w:p w14:paraId="46805C5A"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3.3  Sleep</w:t>
      </w:r>
    </w:p>
    <w:p w14:paraId="4563C2E9"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3.4  Self-esteem</w:t>
      </w:r>
    </w:p>
    <w:p w14:paraId="1F3932CC"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3.5  Maternal mental health</w:t>
      </w:r>
    </w:p>
    <w:p w14:paraId="705E80E4" w14:textId="0860B7F3" w:rsidR="00303908" w:rsidRPr="005A3C27" w:rsidRDefault="00303908" w:rsidP="000C18D1">
      <w:pPr>
        <w:spacing w:after="100"/>
        <w:rPr>
          <w:rFonts w:ascii="Times New Roman" w:hAnsi="Times New Roman" w:cs="Times New Roman"/>
          <w:b/>
          <w:bCs/>
        </w:rPr>
      </w:pPr>
      <w:r w:rsidRPr="005A3C27">
        <w:rPr>
          <w:rFonts w:ascii="Times New Roman" w:hAnsi="Times New Roman" w:cs="Times New Roman"/>
          <w:b/>
          <w:bCs/>
        </w:rPr>
        <w:t>4.</w:t>
      </w:r>
      <w:r w:rsidR="005A3C27">
        <w:rPr>
          <w:rFonts w:ascii="Times New Roman" w:hAnsi="Times New Roman" w:cs="Times New Roman"/>
          <w:b/>
          <w:bCs/>
        </w:rPr>
        <w:t xml:space="preserve">  Factors in the Adolescents–</w:t>
      </w:r>
      <w:r w:rsidRPr="005A3C27">
        <w:rPr>
          <w:rFonts w:ascii="Times New Roman" w:hAnsi="Times New Roman" w:cs="Times New Roman"/>
          <w:b/>
          <w:bCs/>
        </w:rPr>
        <w:t>Teenagers Stage</w:t>
      </w:r>
    </w:p>
    <w:p w14:paraId="7483A149" w14:textId="77777777" w:rsidR="00303908" w:rsidRPr="005A3C27" w:rsidRDefault="00303908" w:rsidP="000C18D1">
      <w:pPr>
        <w:widowControl w:val="0"/>
        <w:autoSpaceDE w:val="0"/>
        <w:autoSpaceDN w:val="0"/>
        <w:adjustRightInd w:val="0"/>
        <w:spacing w:after="100"/>
        <w:ind w:left="720" w:right="-720"/>
        <w:rPr>
          <w:rFonts w:ascii="Times New Roman" w:hAnsi="Times New Roman" w:cs="Times New Roman"/>
          <w:b/>
          <w:bCs/>
        </w:rPr>
      </w:pPr>
      <w:r w:rsidRPr="005A3C27">
        <w:rPr>
          <w:rFonts w:ascii="Times New Roman" w:hAnsi="Times New Roman" w:cs="Times New Roman"/>
          <w:b/>
          <w:bCs/>
        </w:rPr>
        <w:t>4.1  Nutrition and dietary intake</w:t>
      </w:r>
    </w:p>
    <w:p w14:paraId="78CF7476"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4.2  Physical activity and sedentary behavior</w:t>
      </w:r>
    </w:p>
    <w:p w14:paraId="49B3D850"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4.3  Depressed mood</w:t>
      </w:r>
    </w:p>
    <w:p w14:paraId="137E623C"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4.4  Perceptions of weight and body image</w:t>
      </w:r>
    </w:p>
    <w:p w14:paraId="728B6439"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4.5  Corollary health behaviors</w:t>
      </w:r>
    </w:p>
    <w:p w14:paraId="6890C309" w14:textId="77777777" w:rsidR="00303908" w:rsidRPr="005A3C27" w:rsidRDefault="00303908" w:rsidP="000C18D1">
      <w:pPr>
        <w:pStyle w:val="Heading2"/>
        <w:spacing w:after="100" w:line="240" w:lineRule="auto"/>
      </w:pPr>
      <w:r w:rsidRPr="005A3C27">
        <w:t xml:space="preserve">5.  Parenting and Family Management </w:t>
      </w:r>
    </w:p>
    <w:p w14:paraId="14971281"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5.1  Parenting styles</w:t>
      </w:r>
    </w:p>
    <w:p w14:paraId="02AD975D"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5.2  Feeding practices</w:t>
      </w:r>
    </w:p>
    <w:p w14:paraId="58947C9C"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5.3  Parental modeling</w:t>
      </w:r>
    </w:p>
    <w:p w14:paraId="537D64DC"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5.4  Family functioning, relationship quality, and support</w:t>
      </w:r>
    </w:p>
    <w:p w14:paraId="0C9323E4" w14:textId="77777777" w:rsidR="00303908" w:rsidRPr="005A3C27" w:rsidRDefault="00303908" w:rsidP="000C18D1">
      <w:pPr>
        <w:widowControl w:val="0"/>
        <w:autoSpaceDE w:val="0"/>
        <w:autoSpaceDN w:val="0"/>
        <w:adjustRightInd w:val="0"/>
        <w:spacing w:after="100"/>
        <w:ind w:left="720" w:right="-720"/>
        <w:rPr>
          <w:rStyle w:val="Heading3Char"/>
        </w:rPr>
      </w:pPr>
      <w:r w:rsidRPr="005A3C27">
        <w:rPr>
          <w:rStyle w:val="Heading3Char"/>
        </w:rPr>
        <w:t>5.5  Positive behavior support</w:t>
      </w:r>
    </w:p>
    <w:p w14:paraId="04C2394D" w14:textId="2A1D04CF" w:rsidR="000C18D1" w:rsidRPr="005A3C27" w:rsidRDefault="000C18D1" w:rsidP="000C18D1">
      <w:pPr>
        <w:widowControl w:val="0"/>
        <w:autoSpaceDE w:val="0"/>
        <w:autoSpaceDN w:val="0"/>
        <w:adjustRightInd w:val="0"/>
        <w:spacing w:after="100"/>
        <w:ind w:right="-720"/>
        <w:rPr>
          <w:rStyle w:val="Heading3Char"/>
        </w:rPr>
      </w:pPr>
      <w:r w:rsidRPr="005A3C27">
        <w:rPr>
          <w:rStyle w:val="Heading3Char"/>
        </w:rPr>
        <w:t>6.  Distal Ecological Influences</w:t>
      </w:r>
    </w:p>
    <w:p w14:paraId="0A0C381D" w14:textId="77777777" w:rsidR="000C18D1" w:rsidRPr="005A3C27" w:rsidRDefault="000C18D1">
      <w:pPr>
        <w:rPr>
          <w:rFonts w:ascii="Times New Roman" w:hAnsi="Times New Roman" w:cs="Times New Roman"/>
          <w:b/>
        </w:rPr>
      </w:pPr>
      <w:bookmarkStart w:id="0" w:name="_Toc351106921"/>
      <w:r w:rsidRPr="005A3C27">
        <w:rPr>
          <w:rFonts w:ascii="Times New Roman" w:hAnsi="Times New Roman" w:cs="Times New Roman"/>
          <w:b/>
        </w:rPr>
        <w:br w:type="page"/>
      </w:r>
    </w:p>
    <w:p w14:paraId="2DC948C9" w14:textId="7D92F69F" w:rsidR="004038CD" w:rsidRPr="005A3C27" w:rsidRDefault="004038CD" w:rsidP="00AB3DFD">
      <w:pPr>
        <w:widowControl w:val="0"/>
        <w:autoSpaceDE w:val="0"/>
        <w:autoSpaceDN w:val="0"/>
        <w:adjustRightInd w:val="0"/>
        <w:spacing w:line="480" w:lineRule="auto"/>
        <w:ind w:right="-720"/>
        <w:rPr>
          <w:rFonts w:ascii="Times New Roman" w:hAnsi="Times New Roman" w:cs="Times New Roman"/>
          <w:b/>
        </w:rPr>
      </w:pPr>
      <w:r w:rsidRPr="005A3C27">
        <w:rPr>
          <w:rFonts w:ascii="Times New Roman" w:hAnsi="Times New Roman" w:cs="Times New Roman"/>
          <w:b/>
        </w:rPr>
        <w:lastRenderedPageBreak/>
        <w:t>1</w:t>
      </w:r>
      <w:r w:rsidR="0039089B" w:rsidRPr="005A3C27">
        <w:rPr>
          <w:rFonts w:ascii="Times New Roman" w:hAnsi="Times New Roman" w:cs="Times New Roman"/>
          <w:b/>
        </w:rPr>
        <w:t>.</w:t>
      </w:r>
      <w:r w:rsidRPr="005A3C27">
        <w:rPr>
          <w:rFonts w:ascii="Times New Roman" w:hAnsi="Times New Roman" w:cs="Times New Roman"/>
          <w:b/>
        </w:rPr>
        <w:t xml:space="preserve">  Factors in the Prenatal–Infants Period</w:t>
      </w:r>
      <w:bookmarkEnd w:id="0"/>
    </w:p>
    <w:p w14:paraId="1DFA1B64" w14:textId="3A6761B2" w:rsidR="004038CD" w:rsidRPr="005A3C27" w:rsidRDefault="004038CD" w:rsidP="00AB3DFD">
      <w:pPr>
        <w:spacing w:line="480" w:lineRule="auto"/>
        <w:ind w:firstLine="720"/>
        <w:rPr>
          <w:rFonts w:ascii="Times New Roman" w:eastAsia="Times New Roman" w:hAnsi="Times New Roman" w:cs="Times New Roman"/>
        </w:rPr>
      </w:pPr>
      <w:r w:rsidRPr="005A3C27">
        <w:rPr>
          <w:rStyle w:val="Heading3Char"/>
        </w:rPr>
        <w:t xml:space="preserve">1.1  Genetic influences. </w:t>
      </w:r>
      <w:r w:rsidRPr="005A3C27">
        <w:rPr>
          <w:rFonts w:ascii="Times New Roman" w:hAnsi="Times New Roman" w:cs="Times New Roman"/>
        </w:rPr>
        <w:t xml:space="preserve">A </w:t>
      </w:r>
      <w:r w:rsidR="00DA3420" w:rsidRPr="005A3C27">
        <w:rPr>
          <w:rFonts w:ascii="Times New Roman" w:hAnsi="Times New Roman" w:cs="Times New Roman"/>
        </w:rPr>
        <w:t>modest</w:t>
      </w:r>
      <w:r w:rsidRPr="005A3C27">
        <w:rPr>
          <w:rFonts w:ascii="Times New Roman" w:hAnsi="Times New Roman" w:cs="Times New Roman"/>
        </w:rPr>
        <w:t xml:space="preserve"> body of methodologically strong research supports genetic influences on weight. This section includes </w:t>
      </w:r>
      <w:r w:rsidR="002766B5" w:rsidRPr="005A3C27">
        <w:rPr>
          <w:rFonts w:ascii="Times New Roman" w:hAnsi="Times New Roman" w:cs="Times New Roman"/>
        </w:rPr>
        <w:t xml:space="preserve">studies of </w:t>
      </w:r>
      <w:r w:rsidRPr="005A3C27">
        <w:rPr>
          <w:rFonts w:ascii="Times New Roman" w:hAnsi="Times New Roman" w:cs="Times New Roman"/>
        </w:rPr>
        <w:t>twin</w:t>
      </w:r>
      <w:r w:rsidR="00C07B36" w:rsidRPr="005A3C27">
        <w:rPr>
          <w:rFonts w:ascii="Times New Roman" w:hAnsi="Times New Roman" w:cs="Times New Roman"/>
        </w:rPr>
        <w:t>s</w:t>
      </w:r>
      <w:r w:rsidRPr="005A3C27">
        <w:rPr>
          <w:rFonts w:ascii="Times New Roman" w:hAnsi="Times New Roman" w:cs="Times New Roman"/>
        </w:rPr>
        <w:t xml:space="preserve">, </w:t>
      </w:r>
      <w:r w:rsidR="00C07B36" w:rsidRPr="005A3C27">
        <w:rPr>
          <w:rFonts w:ascii="Times New Roman" w:hAnsi="Times New Roman" w:cs="Times New Roman"/>
        </w:rPr>
        <w:t>adoption, cross-generational</w:t>
      </w:r>
      <w:r w:rsidRPr="005A3C27">
        <w:rPr>
          <w:rFonts w:ascii="Times New Roman" w:hAnsi="Times New Roman" w:cs="Times New Roman"/>
        </w:rPr>
        <w:t xml:space="preserve">, </w:t>
      </w:r>
      <w:r w:rsidR="002766B5" w:rsidRPr="005A3C27">
        <w:rPr>
          <w:rFonts w:ascii="Times New Roman" w:hAnsi="Times New Roman" w:cs="Times New Roman"/>
        </w:rPr>
        <w:t>epigenetic</w:t>
      </w:r>
      <w:r w:rsidR="00C07B36" w:rsidRPr="005A3C27">
        <w:rPr>
          <w:rFonts w:ascii="Times New Roman" w:hAnsi="Times New Roman" w:cs="Times New Roman"/>
        </w:rPr>
        <w:t>s</w:t>
      </w:r>
      <w:r w:rsidR="002766B5" w:rsidRPr="005A3C27">
        <w:rPr>
          <w:rFonts w:ascii="Times New Roman" w:hAnsi="Times New Roman" w:cs="Times New Roman"/>
        </w:rPr>
        <w:t>, and neurotransmitters</w:t>
      </w:r>
      <w:r w:rsidRPr="005A3C27">
        <w:rPr>
          <w:rFonts w:ascii="Times New Roman" w:hAnsi="Times New Roman" w:cs="Times New Roman"/>
        </w:rPr>
        <w:t>. Cross-generational genetic studies have shown that the weight status of grandparents and parents, particularly on the maternal side, are at least moderately predictive of childhood obesity. However, this line of research is in the early stages. The Lifeways cross-generational cohort study (</w:t>
      </w:r>
      <w:r w:rsidRPr="005A3C27">
        <w:rPr>
          <w:rFonts w:ascii="Times New Roman" w:hAnsi="Times New Roman" w:cs="Times New Roman"/>
          <w:i/>
          <w:iCs/>
        </w:rPr>
        <w:t>n</w:t>
      </w:r>
      <w:r w:rsidRPr="005A3C27">
        <w:rPr>
          <w:rFonts w:ascii="Times New Roman" w:hAnsi="Times New Roman" w:cs="Times New Roman"/>
        </w:rPr>
        <w:t xml:space="preserve"> = 1128 families; Ireland) demonstrated the continuity of obesity across two and three generations </w:t>
      </w:r>
      <w:r w:rsidRPr="005A3C27">
        <w:rPr>
          <w:rFonts w:ascii="Times New Roman" w:hAnsi="Times New Roman" w:cs="Times New Roman"/>
        </w:rPr>
        <w:fldChar w:fldCharType="begin">
          <w:fldData xml:space="preserve">PEVuZE5vdGU+PENpdGU+PEF1dGhvcj5LZWxsZWhlcjwvQXV0aG9yPjxZZWFyPjIwMTQ8L1llYXI+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LZWxsZWhlcjwvQXV0aG9yPjxZZWFyPjIwMTQ8L1llYXI+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Kelleher et al., 2014; Murrin, Kelly, Tremblay, &amp; Kelleher, 2012)</w:t>
      </w:r>
      <w:r w:rsidRPr="005A3C27">
        <w:rPr>
          <w:rFonts w:ascii="Times New Roman" w:hAnsi="Times New Roman" w:cs="Times New Roman"/>
        </w:rPr>
        <w:fldChar w:fldCharType="end"/>
      </w:r>
      <w:r w:rsidRPr="005A3C27">
        <w:rPr>
          <w:rFonts w:ascii="Times New Roman" w:hAnsi="Times New Roman" w:cs="Times New Roman"/>
        </w:rPr>
        <w:t xml:space="preserve">. Both maternal and paternal lines were associated with child height, but only the maternal line contributed to child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urrin&lt;/Author&gt;&lt;Year&gt;2012&lt;/Year&gt;&lt;RecNum&gt;4873&lt;/RecNum&gt;&lt;DisplayText&gt;(Murrin et al., 2012)&lt;/DisplayText&gt;&lt;record&gt;&lt;rec-number&gt;4873&lt;/rec-number&gt;&lt;foreign-keys&gt;&lt;key app="EN" db-id="r2rrptxt2w29drezxrj52et9sr02zaxepswe" timestamp="1484611466"&gt;4873&lt;/key&gt;&lt;/foreign-keys&gt;&lt;ref-type name="Journal Article"&gt;17&lt;/ref-type&gt;&lt;contributors&gt;&lt;authors&gt;&lt;author&gt;Murrin, Celine M.&lt;/author&gt;&lt;author&gt;Kelly, Gabrielle E.&lt;/author&gt;&lt;author&gt;Tremblay, Richard E.&lt;/author&gt;&lt;author&gt;Kelleher, Cecily C.&lt;/author&gt;&lt;/authors&gt;&lt;/contributors&gt;&lt;titles&gt;&lt;title&gt;Body mass index and height over three generations: evidence from the Lifeways cross-generational cohort study&lt;/title&gt;&lt;secondary-title&gt;Bmc Public Health&lt;/secondary-title&gt;&lt;/titles&gt;&lt;periodical&gt;&lt;full-title&gt;BMC Public Health&lt;/full-title&gt;&lt;/periodical&gt;&lt;volume&gt;12&lt;/volume&gt;&lt;dates&gt;&lt;year&gt;2012&lt;/year&gt;&lt;pub-dates&gt;&lt;date&gt;Jan 25&lt;/date&gt;&lt;/pub-dates&gt;&lt;/dates&gt;&lt;isbn&gt;1471-2458&lt;/isbn&gt;&lt;accession-num&gt;WOS:000304668800001&lt;/accession-num&gt;&lt;urls&gt;&lt;related-urls&gt;&lt;url&gt;&amp;lt;Go to WoS&amp;gt;://WOS:000304668800001&lt;/url&gt;&lt;/related-urls&gt;&lt;/urls&gt;&lt;custom7&gt;81&lt;/custom7&gt;&lt;electronic-resource-num&gt;10.1186/1471-2458-12-8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urrin et al., 2012)</w:t>
      </w:r>
      <w:r w:rsidRPr="005A3C27">
        <w:rPr>
          <w:rFonts w:ascii="Times New Roman" w:hAnsi="Times New Roman" w:cs="Times New Roman"/>
        </w:rPr>
        <w:fldChar w:fldCharType="end"/>
      </w:r>
      <w:r w:rsidRPr="005A3C27">
        <w:rPr>
          <w:rFonts w:ascii="Times New Roman" w:hAnsi="Times New Roman" w:cs="Times New Roman"/>
        </w:rPr>
        <w:t xml:space="preserve">. The X-linked effects and the mitochondrial DNA transmission from the grandparents and maternal genetic line and the Y-linked effects from the grandparents and father of the paternal genetic line play key roles in children’s weight status. In this way, multiple generations account for the differences in birth weight and the likelihood of the child developing a chronic disease in adultho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elleher&lt;/Author&gt;&lt;Year&gt;2014&lt;/Year&gt;&lt;RecNum&gt;4832&lt;/RecNum&gt;&lt;DisplayText&gt;(Kelleher et al., 2014)&lt;/DisplayText&gt;&lt;record&gt;&lt;rec-number&gt;4832&lt;/rec-number&gt;&lt;foreign-keys&gt;&lt;key app="EN" db-id="r2rrptxt2w29drezxrj52et9sr02zaxepswe" timestamp="1484611465"&gt;4832&lt;/key&gt;&lt;/foreign-keys&gt;&lt;ref-type name="Journal Article"&gt;17&lt;/ref-type&gt;&lt;contributors&gt;&lt;authors&gt;&lt;author&gt;Kelleher, Cecily C.&lt;/author&gt;&lt;author&gt;Viljoen, Karien&lt;/author&gt;&lt;author&gt;Khalil, Hala&lt;/author&gt;&lt;author&gt;Somerville, Rebecca&lt;/author&gt;&lt;author&gt;O&amp;apos;Brien, John&lt;/author&gt;&lt;author&gt;Shrivastava, Aakash&lt;/author&gt;&lt;author&gt;Murrin, Celine&lt;/author&gt;&lt;author&gt;Lifeways Cross-Generation, Cohort&lt;/author&gt;&lt;/authors&gt;&lt;/contributors&gt;&lt;titles&gt;&lt;title&gt;Conference on &amp;apos;Childhood Nutrition and Obesity: Current Status and Future Challenges&amp;apos; Symposium 1: Current Status Longitudinal follow-up of the relationship between dietary intake and growth and development in the Lifeways cross-generation cohort study 2001-2013&lt;/title&gt;&lt;secondary-title&gt;Proceedings of the Nutrition Society&lt;/secondary-title&gt;&lt;/titles&gt;&lt;periodical&gt;&lt;full-title&gt;Proceedings of the Nutrition Society&lt;/full-title&gt;&lt;/periodical&gt;&lt;pages&gt;118-131&lt;/pages&gt;&lt;volume&gt;73&lt;/volume&gt;&lt;number&gt;1&lt;/number&gt;&lt;dates&gt;&lt;year&gt;2014&lt;/year&gt;&lt;pub-dates&gt;&lt;date&gt;Feb&lt;/date&gt;&lt;/pub-dates&gt;&lt;/dates&gt;&lt;isbn&gt;0029-6651&lt;/isbn&gt;&lt;accession-num&gt;WOS:000331903300013&lt;/accession-num&gt;&lt;urls&gt;&lt;related-urls&gt;&lt;url&gt;&amp;lt;Go to WoS&amp;gt;://WOS:000331903300013&lt;/url&gt;&lt;/related-urls&gt;&lt;/urls&gt;&lt;electronic-resource-num&gt;10.1017/s002966511300373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elleher et al., 2014)</w:t>
      </w:r>
      <w:r w:rsidRPr="005A3C27">
        <w:rPr>
          <w:rFonts w:ascii="Times New Roman" w:hAnsi="Times New Roman" w:cs="Times New Roman"/>
        </w:rPr>
        <w:fldChar w:fldCharType="end"/>
      </w:r>
      <w:r w:rsidRPr="005A3C27">
        <w:rPr>
          <w:rFonts w:ascii="Times New Roman" w:hAnsi="Times New Roman" w:cs="Times New Roman"/>
        </w:rPr>
        <w:t xml:space="preserve">. </w:t>
      </w:r>
    </w:p>
    <w:p w14:paraId="1EF99309"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hAnsi="Times New Roman" w:cs="Times New Roman"/>
        </w:rPr>
        <w:t xml:space="preserve">Certain nutrients, such as methionine, vitamins B6 and B12, and folate from the mother’s diet assist DNA methylation in utero, and mother’s FTO gene was strongly associated with the relation between maternal BMI and child adipo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elleher&lt;/Author&gt;&lt;Year&gt;2014&lt;/Year&gt;&lt;RecNum&gt;4832&lt;/RecNum&gt;&lt;DisplayText&gt;(Kelleher et al., 2014)&lt;/DisplayText&gt;&lt;record&gt;&lt;rec-number&gt;4832&lt;/rec-number&gt;&lt;foreign-keys&gt;&lt;key app="EN" db-id="r2rrptxt2w29drezxrj52et9sr02zaxepswe" timestamp="1484611465"&gt;4832&lt;/key&gt;&lt;/foreign-keys&gt;&lt;ref-type name="Journal Article"&gt;17&lt;/ref-type&gt;&lt;contributors&gt;&lt;authors&gt;&lt;author&gt;Kelleher, Cecily C.&lt;/author&gt;&lt;author&gt;Viljoen, Karien&lt;/author&gt;&lt;author&gt;Khalil, Hala&lt;/author&gt;&lt;author&gt;Somerville, Rebecca&lt;/author&gt;&lt;author&gt;O&amp;apos;Brien, John&lt;/author&gt;&lt;author&gt;Shrivastava, Aakash&lt;/author&gt;&lt;author&gt;Murrin, Celine&lt;/author&gt;&lt;author&gt;Lifeways Cross-Generation, Cohort&lt;/author&gt;&lt;/authors&gt;&lt;/contributors&gt;&lt;titles&gt;&lt;title&gt;Conference on &amp;apos;Childhood Nutrition and Obesity: Current Status and Future Challenges&amp;apos; Symposium 1: Current Status Longitudinal follow-up of the relationship between dietary intake and growth and development in the Lifeways cross-generation cohort study 2001-2013&lt;/title&gt;&lt;secondary-title&gt;Proceedings of the Nutrition Society&lt;/secondary-title&gt;&lt;/titles&gt;&lt;periodical&gt;&lt;full-title&gt;Proceedings of the Nutrition Society&lt;/full-title&gt;&lt;/periodical&gt;&lt;pages&gt;118-131&lt;/pages&gt;&lt;volume&gt;73&lt;/volume&gt;&lt;number&gt;1&lt;/number&gt;&lt;dates&gt;&lt;year&gt;2014&lt;/year&gt;&lt;pub-dates&gt;&lt;date&gt;Feb&lt;/date&gt;&lt;/pub-dates&gt;&lt;/dates&gt;&lt;isbn&gt;0029-6651&lt;/isbn&gt;&lt;accession-num&gt;WOS:000331903300013&lt;/accession-num&gt;&lt;urls&gt;&lt;related-urls&gt;&lt;url&gt;&amp;lt;Go to WoS&amp;gt;://WOS:000331903300013&lt;/url&gt;&lt;/related-urls&gt;&lt;/urls&gt;&lt;electronic-resource-num&gt;10.1017/s002966511300373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elleher et al., 2014)</w:t>
      </w:r>
      <w:r w:rsidRPr="005A3C27">
        <w:rPr>
          <w:rFonts w:ascii="Times New Roman" w:hAnsi="Times New Roman" w:cs="Times New Roman"/>
        </w:rPr>
        <w:fldChar w:fldCharType="end"/>
      </w:r>
      <w:r w:rsidRPr="005A3C27">
        <w:rPr>
          <w:rFonts w:ascii="Times New Roman" w:hAnsi="Times New Roman" w:cs="Times New Roman"/>
        </w:rPr>
        <w:t xml:space="preserve">. </w:t>
      </w:r>
      <w:r w:rsidRPr="005A3C27">
        <w:rPr>
          <w:rFonts w:ascii="Times New Roman" w:eastAsia="Times New Roman" w:hAnsi="Times New Roman" w:cs="Times New Roman"/>
        </w:rPr>
        <w:t>In a 38-year longitudinal birth cohort study (</w:t>
      </w:r>
      <w:r w:rsidRPr="005A3C27">
        <w:rPr>
          <w:rFonts w:ascii="Times New Roman" w:eastAsia="Times New Roman" w:hAnsi="Times New Roman" w:cs="Times New Roman"/>
          <w:i/>
          <w:iCs/>
        </w:rPr>
        <w:t xml:space="preserve">n </w:t>
      </w:r>
      <w:r w:rsidRPr="005A3C27">
        <w:rPr>
          <w:rFonts w:ascii="Times New Roman" w:eastAsia="Times New Roman" w:hAnsi="Times New Roman" w:cs="Times New Roman"/>
        </w:rPr>
        <w:t xml:space="preserve"> = 1037;</w:t>
      </w:r>
      <w:r w:rsidRPr="005A3C27">
        <w:rPr>
          <w:rFonts w:ascii="Times New Roman" w:eastAsia="Times New Roman" w:hAnsi="Times New Roman" w:cs="Times New Roman"/>
          <w:i/>
          <w:iCs/>
        </w:rPr>
        <w:t xml:space="preserve"> </w:t>
      </w:r>
      <w:r w:rsidRPr="005A3C27">
        <w:rPr>
          <w:rFonts w:ascii="Times New Roman" w:eastAsia="Times New Roman" w:hAnsi="Times New Roman" w:cs="Times New Roman"/>
        </w:rPr>
        <w:t xml:space="preserve">New Zealand; 48% female; Dunedin Multidisciplinary Health and Development Study), higher risk at birth, as indicated by a genetic risk score composed of 32 single-nucleotide polymorphisms that was developed through previous genome-wide association studies, was associated with higher BMI at each assessment point from age 3 to 38 years. Previous genome-wide association studies led to the development of a quantitative </w:t>
      </w:r>
      <w:r w:rsidRPr="005A3C27">
        <w:rPr>
          <w:rFonts w:ascii="Times New Roman" w:eastAsia="Times New Roman" w:hAnsi="Times New Roman" w:cs="Times New Roman"/>
        </w:rPr>
        <w:lastRenderedPageBreak/>
        <w:t xml:space="preserve">index to assess an individual’s genetic risk score. Children with a higher genetic risk score grew faster through childhood, had earlier onset adiposity rebound, had a higher BMI across the 38 years of the study, and were at greater risk for obesity in adulthood. However, genetic risk was not associated with birth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lsky&lt;/Author&gt;&lt;Year&gt;2012&lt;/Year&gt;&lt;RecNum&gt;4701&lt;/RecNum&gt;&lt;DisplayText&gt;(Belsky et al., 2012)&lt;/DisplayText&gt;&lt;record&gt;&lt;rec-number&gt;4701&lt;/rec-number&gt;&lt;foreign-keys&gt;&lt;key app="EN" db-id="r2rrptxt2w29drezxrj52et9sr02zaxepswe" timestamp="1484611461"&gt;4701&lt;/key&gt;&lt;/foreign-keys&gt;&lt;ref-type name="Journal Article"&gt;17&lt;/ref-type&gt;&lt;contributors&gt;&lt;authors&gt;&lt;author&gt;Belsky, Daniel W.&lt;/author&gt;&lt;author&gt;Moffitt, Terrie E.&lt;/author&gt;&lt;author&gt;Houts, Renate&lt;/author&gt;&lt;author&gt;Bennett, Gary G.&lt;/author&gt;&lt;author&gt;Biddle, Andrea K.&lt;/author&gt;&lt;author&gt;Blumenthal, James A.&lt;/author&gt;&lt;author&gt;Evans, James P.&lt;/author&gt;&lt;author&gt;Harrington, HonaLee&lt;/author&gt;&lt;author&gt;Sugden, Karen&lt;/author&gt;&lt;author&gt;Williams, Benjamin&lt;/author&gt;&lt;author&gt;Poulton, Richie&lt;/author&gt;&lt;author&gt;Caspi, Avshalom&lt;/author&gt;&lt;/authors&gt;&lt;/contributors&gt;&lt;titles&gt;&lt;title&gt;Polygenic Risk, Rapid Childhood Growth, and the Development of Obesity Evidence From a 4-Decade Longitudinal Study&lt;/title&gt;&lt;secondary-title&gt;Archives of Pediatrics &amp;amp; Adolescent Medicine&lt;/secondary-title&gt;&lt;/titles&gt;&lt;periodical&gt;&lt;full-title&gt;Archives of Pediatrics &amp;amp; Adolescent Medicine&lt;/full-title&gt;&lt;/periodical&gt;&lt;pages&gt;515-521&lt;/pages&gt;&lt;volume&gt;166&lt;/volume&gt;&lt;number&gt;6&lt;/number&gt;&lt;dates&gt;&lt;year&gt;2012&lt;/year&gt;&lt;pub-dates&gt;&lt;date&gt;Jun&lt;/date&gt;&lt;/pub-dates&gt;&lt;/dates&gt;&lt;isbn&gt;1072-4710&lt;/isbn&gt;&lt;accession-num&gt;WOS:000304779600005&lt;/accession-num&gt;&lt;urls&gt;&lt;related-urls&gt;&lt;url&gt;&amp;lt;Go to WoS&amp;gt;://WOS:000304779600005&lt;/url&gt;&lt;/related-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elsky et al., 2012)</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p>
    <w:p w14:paraId="678A9396"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hAnsi="Times New Roman" w:cs="Times New Roman"/>
        </w:rPr>
        <w:t xml:space="preserve">In children, the metabolism of branched-chain amino acid is associated with obesity. Child overnutrition can lead to a higher concentration of branched-chain amino acid, which can lead to obe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cCormack&lt;/Author&gt;&lt;Year&gt;2013&lt;/Year&gt;&lt;RecNum&gt;4861&lt;/RecNum&gt;&lt;DisplayText&gt;(McCormack et al., 2013)&lt;/DisplayText&gt;&lt;record&gt;&lt;rec-number&gt;4861&lt;/rec-number&gt;&lt;foreign-keys&gt;&lt;key app="EN" db-id="r2rrptxt2w29drezxrj52et9sr02zaxepswe" timestamp="1484611466"&gt;4861&lt;/key&gt;&lt;/foreign-keys&gt;&lt;ref-type name="Journal Article"&gt;17&lt;/ref-type&gt;&lt;contributors&gt;&lt;authors&gt;&lt;author&gt;McCormack, S. E.&lt;/author&gt;&lt;author&gt;Shaham, O.&lt;/author&gt;&lt;author&gt;McCarthy, M. A.&lt;/author&gt;&lt;author&gt;Deik, A. A.&lt;/author&gt;&lt;author&gt;Wang, T. J.&lt;/author&gt;&lt;author&gt;Gerszten, R. E.&lt;/author&gt;&lt;author&gt;Clish, C. B.&lt;/author&gt;&lt;author&gt;Mootha, V. K.&lt;/author&gt;&lt;author&gt;Grinspoon, S. K.&lt;/author&gt;&lt;author&gt;Fleischman, A.&lt;/author&gt;&lt;/authors&gt;&lt;/contributors&gt;&lt;titles&gt;&lt;title&gt;Circulating branched-chain amino acid concentrations are associated with obesity and future insulin resistance in children and adolescents&lt;/title&gt;&lt;secondary-title&gt;Pediatric Obesity&lt;/secondary-title&gt;&lt;/titles&gt;&lt;periodical&gt;&lt;full-title&gt;Pediatric obesity&lt;/full-title&gt;&lt;/periodical&gt;&lt;pages&gt;52-61&lt;/pages&gt;&lt;volume&gt;8&lt;/volume&gt;&lt;number&gt;1&lt;/number&gt;&lt;dates&gt;&lt;year&gt;2013&lt;/year&gt;&lt;pub-dates&gt;&lt;date&gt;Feb&lt;/date&gt;&lt;/pub-dates&gt;&lt;/dates&gt;&lt;isbn&gt;2047-6310&lt;/isbn&gt;&lt;accession-num&gt;WOS:000313258300009&lt;/accession-num&gt;&lt;urls&gt;&lt;related-urls&gt;&lt;url&gt;&amp;lt;Go to WoS&amp;gt;://WOS:000313258300009&lt;/url&gt;&lt;/related-urls&gt;&lt;/urls&gt;&lt;electronic-resource-num&gt;10.1111/j.2047-6310.2012.00087.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cCormack et al., 2013)</w:t>
      </w:r>
      <w:r w:rsidRPr="005A3C27">
        <w:rPr>
          <w:rFonts w:ascii="Times New Roman" w:hAnsi="Times New Roman" w:cs="Times New Roman"/>
        </w:rPr>
        <w:fldChar w:fldCharType="end"/>
      </w:r>
      <w:r w:rsidRPr="005A3C27">
        <w:rPr>
          <w:rFonts w:ascii="Times New Roman" w:hAnsi="Times New Roman" w:cs="Times New Roman"/>
        </w:rPr>
        <w:t xml:space="preserve">. Gene polymorphisms in one specific dopamine receptor, DRD2 rs1800497, predicted whether overweight children were responsive to a 1-year lifestyle behavior intervent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th&lt;/Author&gt;&lt;Year&gt;2013&lt;/Year&gt;&lt;RecNum&gt;4910&lt;/RecNum&gt;&lt;DisplayText&gt;(Roth, Hinney, Schur, Elfers, &amp;amp; Reinehr, 2013)&lt;/DisplayText&gt;&lt;record&gt;&lt;rec-number&gt;4910&lt;/rec-number&gt;&lt;foreign-keys&gt;&lt;key app="EN" db-id="r2rrptxt2w29drezxrj52et9sr02zaxepswe" timestamp="1484611468"&gt;4910&lt;/key&gt;&lt;/foreign-keys&gt;&lt;ref-type name="Journal Article"&gt;17&lt;/ref-type&gt;&lt;contributors&gt;&lt;authors&gt;&lt;author&gt;Roth, Christian L.&lt;/author&gt;&lt;author&gt;Hinney, Anke&lt;/author&gt;&lt;author&gt;Schur, Ellen A.&lt;/author&gt;&lt;author&gt;Elfers, Clinton T.&lt;/author&gt;&lt;author&gt;Reinehr, Thomas&lt;/author&gt;&lt;/authors&gt;&lt;/contributors&gt;&lt;titles&gt;&lt;title&gt;Association analyses for dopamine receptor gene polymorphisms and weight status in a longitudinal analysis in obese children before and after lifestyle intervention&lt;/title&gt;&lt;secondary-title&gt;Bmc Pediatrics&lt;/secondary-title&gt;&lt;/titles&gt;&lt;periodical&gt;&lt;full-title&gt;BMC pediatrics&lt;/full-title&gt;&lt;/periodical&gt;&lt;volume&gt;13&lt;/volume&gt;&lt;dates&gt;&lt;year&gt;2013&lt;/year&gt;&lt;pub-dates&gt;&lt;date&gt;Nov 27&lt;/date&gt;&lt;/pub-dates&gt;&lt;/dates&gt;&lt;isbn&gt;1471-2431&lt;/isbn&gt;&lt;accession-num&gt;WOS:000329581300002&lt;/accession-num&gt;&lt;urls&gt;&lt;related-urls&gt;&lt;url&gt;&amp;lt;Go to WoS&amp;gt;://WOS:000329581300002&lt;/url&gt;&lt;/related-urls&gt;&lt;/urls&gt;&lt;custom7&gt;197&lt;/custom7&gt;&lt;electronic-resource-num&gt;10.1186/1471-2431-13-19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th, Hinney, Schur, Elfers, &amp; Reinehr, 2013)</w:t>
      </w:r>
      <w:r w:rsidRPr="005A3C27">
        <w:rPr>
          <w:rFonts w:ascii="Times New Roman" w:hAnsi="Times New Roman" w:cs="Times New Roman"/>
        </w:rPr>
        <w:fldChar w:fldCharType="end"/>
      </w:r>
      <w:r w:rsidRPr="005A3C27">
        <w:rPr>
          <w:rFonts w:ascii="Times New Roman" w:hAnsi="Times New Roman" w:cs="Times New Roman"/>
        </w:rPr>
        <w:t xml:space="preserve">. However, another dopamine receptor, DRD4 VNTR, was not associated with BMI or intervention respons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th&lt;/Author&gt;&lt;Year&gt;2013&lt;/Year&gt;&lt;RecNum&gt;4910&lt;/RecNum&gt;&lt;DisplayText&gt;(Roth et al., 2013)&lt;/DisplayText&gt;&lt;record&gt;&lt;rec-number&gt;4910&lt;/rec-number&gt;&lt;foreign-keys&gt;&lt;key app="EN" db-id="r2rrptxt2w29drezxrj52et9sr02zaxepswe" timestamp="1484611468"&gt;4910&lt;/key&gt;&lt;/foreign-keys&gt;&lt;ref-type name="Journal Article"&gt;17&lt;/ref-type&gt;&lt;contributors&gt;&lt;authors&gt;&lt;author&gt;Roth, Christian L.&lt;/author&gt;&lt;author&gt;Hinney, Anke&lt;/author&gt;&lt;author&gt;Schur, Ellen A.&lt;/author&gt;&lt;author&gt;Elfers, Clinton T.&lt;/author&gt;&lt;author&gt;Reinehr, Thomas&lt;/author&gt;&lt;/authors&gt;&lt;/contributors&gt;&lt;titles&gt;&lt;title&gt;Association analyses for dopamine receptor gene polymorphisms and weight status in a longitudinal analysis in obese children before and after lifestyle intervention&lt;/title&gt;&lt;secondary-title&gt;Bmc Pediatrics&lt;/secondary-title&gt;&lt;/titles&gt;&lt;periodical&gt;&lt;full-title&gt;BMC pediatrics&lt;/full-title&gt;&lt;/periodical&gt;&lt;volume&gt;13&lt;/volume&gt;&lt;dates&gt;&lt;year&gt;2013&lt;/year&gt;&lt;pub-dates&gt;&lt;date&gt;Nov 27&lt;/date&gt;&lt;/pub-dates&gt;&lt;/dates&gt;&lt;isbn&gt;1471-2431&lt;/isbn&gt;&lt;accession-num&gt;WOS:000329581300002&lt;/accession-num&gt;&lt;urls&gt;&lt;related-urls&gt;&lt;url&gt;&amp;lt;Go to WoS&amp;gt;://WOS:000329581300002&lt;/url&gt;&lt;/related-urls&gt;&lt;/urls&gt;&lt;custom7&gt;197&lt;/custom7&gt;&lt;electronic-resource-num&gt;10.1186/1471-2431-13-19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th et al., 2013)</w:t>
      </w:r>
      <w:r w:rsidRPr="005A3C27">
        <w:rPr>
          <w:rFonts w:ascii="Times New Roman" w:hAnsi="Times New Roman" w:cs="Times New Roman"/>
        </w:rPr>
        <w:fldChar w:fldCharType="end"/>
      </w:r>
      <w:r w:rsidRPr="005A3C27">
        <w:rPr>
          <w:rFonts w:ascii="Times New Roman" w:hAnsi="Times New Roman" w:cs="Times New Roman"/>
        </w:rPr>
        <w:t>. Relatedly, a serotonin transporter gene and a monoamine oxidase A gene were both associated with obesity and overweight for both males and females in the National Longitudinal Study of Adolescent Health (Add Health) (</w:t>
      </w:r>
      <w:r w:rsidRPr="005A3C27">
        <w:rPr>
          <w:rFonts w:ascii="Times New Roman" w:hAnsi="Times New Roman" w:cs="Times New Roman"/>
          <w:i/>
          <w:iCs/>
        </w:rPr>
        <w:t>n</w:t>
      </w:r>
      <w:r w:rsidRPr="005A3C27">
        <w:rPr>
          <w:rFonts w:ascii="Times New Roman" w:hAnsi="Times New Roman" w:cs="Times New Roman"/>
        </w:rPr>
        <w:t xml:space="preserve"> = 3787)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uemmeler&lt;/Author&gt;&lt;Year&gt;2009&lt;/Year&gt;&lt;RecNum&gt;4778&lt;/RecNum&gt;&lt;DisplayText&gt;(Fuemmeler et al., 2009)&lt;/DisplayText&gt;&lt;record&gt;&lt;rec-number&gt;4778&lt;/rec-number&gt;&lt;foreign-keys&gt;&lt;key app="EN" db-id="r2rrptxt2w29drezxrj52et9sr02zaxepswe" timestamp="1484611463"&gt;4778&lt;/key&gt;&lt;/foreign-keys&gt;&lt;ref-type name="Journal Article"&gt;17&lt;/ref-type&gt;&lt;contributors&gt;&lt;authors&gt;&lt;author&gt;Fuemmeler, Bernard F.&lt;/author&gt;&lt;author&gt;Agurs-Collins, Tanya&lt;/author&gt;&lt;author&gt;McClernon, F. Joseph&lt;/author&gt;&lt;author&gt;Kollins, Scott H.&lt;/author&gt;&lt;author&gt;Garrett, Melanie E.&lt;/author&gt;&lt;author&gt;Ashley-Koch, Allison E.&lt;/author&gt;&lt;/authors&gt;&lt;/contributors&gt;&lt;titles&gt;&lt;title&gt;Interactions Between Genotype and Depressive Symptoms on Obesity&lt;/title&gt;&lt;secondary-title&gt;Behavior Genetics&lt;/secondary-title&gt;&lt;/titles&gt;&lt;periodical&gt;&lt;full-title&gt;Behavior Genetics&lt;/full-title&gt;&lt;/periodical&gt;&lt;pages&gt;296-305&lt;/pages&gt;&lt;volume&gt;39&lt;/volume&gt;&lt;number&gt;3&lt;/number&gt;&lt;dates&gt;&lt;year&gt;2009&lt;/year&gt;&lt;pub-dates&gt;&lt;date&gt;May&lt;/date&gt;&lt;/pub-dates&gt;&lt;/dates&gt;&lt;isbn&gt;0001-8244&lt;/isbn&gt;&lt;accession-num&gt;WOS:000265683300007&lt;/accession-num&gt;&lt;urls&gt;&lt;related-urls&gt;&lt;url&gt;&amp;lt;Go to ISI&amp;gt;://WOS:000265683300007&lt;/url&gt;&lt;/related-urls&gt;&lt;/urls&gt;&lt;electronic-resource-num&gt;10.1007/s10519-009-9266-z&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uemmeler et al., 2009)</w:t>
      </w:r>
      <w:r w:rsidRPr="005A3C27">
        <w:rPr>
          <w:rFonts w:ascii="Times New Roman" w:hAnsi="Times New Roman" w:cs="Times New Roman"/>
        </w:rPr>
        <w:fldChar w:fldCharType="end"/>
      </w:r>
      <w:r w:rsidRPr="005A3C27">
        <w:rPr>
          <w:rFonts w:ascii="Times New Roman" w:hAnsi="Times New Roman" w:cs="Times New Roman"/>
        </w:rPr>
        <w:t xml:space="preserve">. However, the active form of the monoamine oxidase A promoter VNTR, in combination with depressive symptoms, decreased the risk for obesity among men only. This enzyme regulates dopamine, serotonin, and norepinephrine; dysregulation among these neurotransmitters affects energy, pleasure in food, and eating behavio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uemmeler&lt;/Author&gt;&lt;Year&gt;2009&lt;/Year&gt;&lt;RecNum&gt;4778&lt;/RecNum&gt;&lt;DisplayText&gt;(Fuemmeler et al., 2009)&lt;/DisplayText&gt;&lt;record&gt;&lt;rec-number&gt;4778&lt;/rec-number&gt;&lt;foreign-keys&gt;&lt;key app="EN" db-id="r2rrptxt2w29drezxrj52et9sr02zaxepswe" timestamp="1484611463"&gt;4778&lt;/key&gt;&lt;/foreign-keys&gt;&lt;ref-type name="Journal Article"&gt;17&lt;/ref-type&gt;&lt;contributors&gt;&lt;authors&gt;&lt;author&gt;Fuemmeler, Bernard F.&lt;/author&gt;&lt;author&gt;Agurs-Collins, Tanya&lt;/author&gt;&lt;author&gt;McClernon, F. Joseph&lt;/author&gt;&lt;author&gt;Kollins, Scott H.&lt;/author&gt;&lt;author&gt;Garrett, Melanie E.&lt;/author&gt;&lt;author&gt;Ashley-Koch, Allison E.&lt;/author&gt;&lt;/authors&gt;&lt;/contributors&gt;&lt;titles&gt;&lt;title&gt;Interactions Between Genotype and Depressive Symptoms on Obesity&lt;/title&gt;&lt;secondary-title&gt;Behavior Genetics&lt;/secondary-title&gt;&lt;/titles&gt;&lt;periodical&gt;&lt;full-title&gt;Behavior Genetics&lt;/full-title&gt;&lt;/periodical&gt;&lt;pages&gt;296-305&lt;/pages&gt;&lt;volume&gt;39&lt;/volume&gt;&lt;number&gt;3&lt;/number&gt;&lt;dates&gt;&lt;year&gt;2009&lt;/year&gt;&lt;pub-dates&gt;&lt;date&gt;May&lt;/date&gt;&lt;/pub-dates&gt;&lt;/dates&gt;&lt;isbn&gt;0001-8244&lt;/isbn&gt;&lt;accession-num&gt;WOS:000265683300007&lt;/accession-num&gt;&lt;urls&gt;&lt;related-urls&gt;&lt;url&gt;&amp;lt;Go to ISI&amp;gt;://WOS:000265683300007&lt;/url&gt;&lt;/related-urls&gt;&lt;/urls&gt;&lt;electronic-resource-num&gt;10.1007/s10519-009-9266-z&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uemmeler et al., 2009)</w:t>
      </w:r>
      <w:r w:rsidRPr="005A3C27">
        <w:rPr>
          <w:rFonts w:ascii="Times New Roman" w:hAnsi="Times New Roman" w:cs="Times New Roman"/>
        </w:rPr>
        <w:fldChar w:fldCharType="end"/>
      </w:r>
      <w:r w:rsidRPr="005A3C27">
        <w:rPr>
          <w:rFonts w:ascii="Times New Roman" w:hAnsi="Times New Roman" w:cs="Times New Roman"/>
        </w:rPr>
        <w:t xml:space="preserve">. </w:t>
      </w:r>
    </w:p>
    <w:p w14:paraId="4A4CE118"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In a twin study conducted in Australia (</w:t>
      </w:r>
      <w:r w:rsidRPr="005A3C27">
        <w:rPr>
          <w:rFonts w:ascii="Times New Roman" w:hAnsi="Times New Roman" w:cs="Times New Roman"/>
          <w:i/>
          <w:iCs/>
        </w:rPr>
        <w:t>n</w:t>
      </w:r>
      <w:r w:rsidRPr="005A3C27">
        <w:rPr>
          <w:rFonts w:ascii="Times New Roman" w:hAnsi="Times New Roman" w:cs="Times New Roman"/>
        </w:rPr>
        <w:t xml:space="preserve"> = 1143; </w:t>
      </w:r>
      <w:r w:rsidRPr="005A3C27">
        <w:rPr>
          <w:rFonts w:ascii="Times New Roman" w:hAnsi="Times New Roman" w:cs="Times New Roman"/>
          <w:i/>
          <w:iCs/>
        </w:rPr>
        <w:t>m[baseline]</w:t>
      </w:r>
      <w:r w:rsidRPr="005A3C27">
        <w:rPr>
          <w:rFonts w:ascii="Times New Roman" w:hAnsi="Times New Roman" w:cs="Times New Roman"/>
        </w:rPr>
        <w:t xml:space="preserve"> = 12 years; monozygotic and dizygotic twin pairs), gender differences in additive genetics as it related to BMI were found. Additive genes code for the same trait, as in the case of eye color. For males, there was an input of additive genetic variance at age 12 that affected later BMI. For females, the additive genetic influence on BMI occurred at ages 12, 14, and 16. Further, non-additive genes played an important role in metabolism and adiposity distribut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ornes&lt;/Author&gt;&lt;Year&gt;2007&lt;/Year&gt;&lt;RecNum&gt;4741&lt;/RecNum&gt;&lt;DisplayText&gt;(Cornes, Zhu, &amp;amp; Martin, 2007)&lt;/DisplayText&gt;&lt;record&gt;&lt;rec-number&gt;4741&lt;/rec-number&gt;&lt;foreign-keys&gt;&lt;key app="EN" db-id="r2rrptxt2w29drezxrj52et9sr02zaxepswe" timestamp="1484611462"&gt;4741&lt;/key&gt;&lt;/foreign-keys&gt;&lt;ref-type name="Journal Article"&gt;17&lt;/ref-type&gt;&lt;contributors&gt;&lt;authors&gt;&lt;author&gt;Cornes, Belinda K.&lt;/author&gt;&lt;author&gt;Zhu, Gu&lt;/author&gt;&lt;author&gt;Martin, Nicholas G.&lt;/author&gt;&lt;/authors&gt;&lt;/contributors&gt;&lt;titles&gt;&lt;title&gt;Sex differences in genetic variation in weight: A longitudinal study of body mass index in adolescent twins&lt;/title&gt;&lt;secondary-title&gt;Behavior Genetics&lt;/secondary-title&gt;&lt;/titles&gt;&lt;periodical&gt;&lt;full-title&gt;Behavior Genetics&lt;/full-title&gt;&lt;/periodical&gt;&lt;pages&gt;648-660&lt;/pages&gt;&lt;volume&gt;37&lt;/volume&gt;&lt;number&gt;5&lt;/number&gt;&lt;dates&gt;&lt;year&gt;2007&lt;/year&gt;&lt;pub-dates&gt;&lt;date&gt;Sep&lt;/date&gt;&lt;/pub-dates&gt;&lt;/dates&gt;&lt;isbn&gt;0001-8244&lt;/isbn&gt;&lt;accession-num&gt;WOS:000249950700002&lt;/accession-num&gt;&lt;urls&gt;&lt;related-urls&gt;&lt;url&gt;&amp;lt;Go to WoS&amp;gt;://WOS:000249950700002&lt;/url&gt;&lt;/related-urls&gt;&lt;/urls&gt;&lt;electronic-resource-num&gt;10.1007/s10519-007-9165-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ornes, Zhu, &amp; Martin, 2007)</w:t>
      </w:r>
      <w:r w:rsidRPr="005A3C27">
        <w:rPr>
          <w:rFonts w:ascii="Times New Roman" w:hAnsi="Times New Roman" w:cs="Times New Roman"/>
        </w:rPr>
        <w:fldChar w:fldCharType="end"/>
      </w:r>
      <w:r w:rsidRPr="005A3C27">
        <w:rPr>
          <w:rFonts w:ascii="Times New Roman" w:hAnsi="Times New Roman" w:cs="Times New Roman"/>
        </w:rPr>
        <w:t xml:space="preserve">. A study </w:t>
      </w:r>
      <w:r w:rsidRPr="005A3C27">
        <w:rPr>
          <w:rFonts w:ascii="Times New Roman" w:hAnsi="Times New Roman" w:cs="Times New Roman"/>
        </w:rPr>
        <w:lastRenderedPageBreak/>
        <w:t>on genetic similarities in siblings from Add Health (</w:t>
      </w:r>
      <w:r w:rsidRPr="005A3C27">
        <w:rPr>
          <w:rFonts w:ascii="Times New Roman" w:hAnsi="Times New Roman" w:cs="Times New Roman"/>
          <w:i/>
          <w:iCs/>
        </w:rPr>
        <w:t>n[baseline]</w:t>
      </w:r>
      <w:r w:rsidRPr="005A3C27">
        <w:rPr>
          <w:rFonts w:ascii="Times New Roman" w:hAnsi="Times New Roman" w:cs="Times New Roman"/>
        </w:rPr>
        <w:t xml:space="preserve"> = 5524; </w:t>
      </w:r>
      <w:r w:rsidRPr="005A3C27">
        <w:rPr>
          <w:rFonts w:ascii="Times New Roman" w:hAnsi="Times New Roman" w:cs="Times New Roman"/>
          <w:i/>
          <w:iCs/>
        </w:rPr>
        <w:t xml:space="preserve">m[baseline] </w:t>
      </w:r>
      <w:r w:rsidRPr="005A3C27">
        <w:rPr>
          <w:rFonts w:ascii="Times New Roman" w:hAnsi="Times New Roman" w:cs="Times New Roman"/>
        </w:rPr>
        <w:t xml:space="preserve">= 16.5 years, SD = 1.7; 50.3% female), the additive effect of genes, over environmental factors, accounted for one-third to one-half of the variance in weight status during adolescenc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Nelson&lt;/Author&gt;&lt;Year&gt;2006&lt;/Year&gt;&lt;RecNum&gt;4880&lt;/RecNum&gt;&lt;DisplayText&gt;(Nelson, Gordon-Larsen, North, &amp;amp; Adair, 2006)&lt;/DisplayText&gt;&lt;record&gt;&lt;rec-number&gt;4880&lt;/rec-number&gt;&lt;foreign-keys&gt;&lt;key app="EN" db-id="r2rrptxt2w29drezxrj52et9sr02zaxepswe" timestamp="1484611466"&gt;4880&lt;/key&gt;&lt;/foreign-keys&gt;&lt;ref-type name="Journal Article"&gt;17&lt;/ref-type&gt;&lt;contributors&gt;&lt;authors&gt;&lt;author&gt;Nelson, M. C.&lt;/author&gt;&lt;author&gt;Gordon-Larsen, P.&lt;/author&gt;&lt;author&gt;North, K. E.&lt;/author&gt;&lt;author&gt;Adair, L. S.&lt;/author&gt;&lt;/authors&gt;&lt;/contributors&gt;&lt;titles&gt;&lt;title&gt;Body mass index gain, fast food, and physical activity: Effects of shared environments over time&lt;/title&gt;&lt;secondary-title&gt;Obesity&lt;/secondary-title&gt;&lt;/titles&gt;&lt;periodical&gt;&lt;full-title&gt;Obesity&lt;/full-title&gt;&lt;/periodical&gt;&lt;pages&gt;701-709&lt;/pages&gt;&lt;volume&gt;14&lt;/volume&gt;&lt;number&gt;4&lt;/number&gt;&lt;dates&gt;&lt;year&gt;2006&lt;/year&gt;&lt;pub-dates&gt;&lt;date&gt;Apr&lt;/date&gt;&lt;/pub-dates&gt;&lt;/dates&gt;&lt;isbn&gt;1071-7323&lt;/isbn&gt;&lt;accession-num&gt;WOS:000238524700010&lt;/accession-num&gt;&lt;urls&gt;&lt;related-urls&gt;&lt;url&gt;&amp;lt;Go to WoS&amp;gt;://WOS:000238524700010&lt;/url&gt;&lt;/related-urls&gt;&lt;/urls&gt;&lt;electronic-resource-num&gt;10.1038/oby.2006.8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Nelson, Gordon-Larsen, North, &amp; Adair, 2006)</w:t>
      </w:r>
      <w:r w:rsidRPr="005A3C27">
        <w:rPr>
          <w:rFonts w:ascii="Times New Roman" w:hAnsi="Times New Roman" w:cs="Times New Roman"/>
        </w:rPr>
        <w:fldChar w:fldCharType="end"/>
      </w:r>
      <w:r w:rsidRPr="005A3C27">
        <w:rPr>
          <w:rFonts w:ascii="Times New Roman" w:hAnsi="Times New Roman" w:cs="Times New Roman"/>
        </w:rPr>
        <w:t>.</w:t>
      </w:r>
    </w:p>
    <w:p w14:paraId="02643C60" w14:textId="3DC5D63F" w:rsidR="004038CD" w:rsidRPr="005A3C27" w:rsidRDefault="004038CD" w:rsidP="0038159B">
      <w:pPr>
        <w:spacing w:line="480" w:lineRule="auto"/>
        <w:ind w:firstLine="720"/>
        <w:rPr>
          <w:rFonts w:ascii="Times New Roman" w:hAnsi="Times New Roman" w:cs="Times New Roman"/>
        </w:rPr>
      </w:pPr>
      <w:r w:rsidRPr="005A3C27">
        <w:rPr>
          <w:rStyle w:val="Heading3Char"/>
        </w:rPr>
        <w:t>1.2  Maternal health.</w:t>
      </w:r>
      <w:r w:rsidRPr="005A3C27">
        <w:rPr>
          <w:rFonts w:ascii="Times New Roman" w:hAnsi="Times New Roman" w:cs="Times New Roman"/>
          <w:b/>
          <w:bCs/>
        </w:rPr>
        <w:t xml:space="preserve"> </w:t>
      </w:r>
      <w:r w:rsidRPr="005A3C27">
        <w:rPr>
          <w:rFonts w:ascii="Times New Roman" w:hAnsi="Times New Roman" w:cs="Times New Roman"/>
        </w:rPr>
        <w:t>In relation to childhood adiposity, maternal health has been studied primarily in the way that their weight predicts the weight of their child. The Lifeways cross-generational cohort study from Ireland (</w:t>
      </w:r>
      <w:r w:rsidRPr="005A3C27">
        <w:rPr>
          <w:rFonts w:ascii="Times New Roman" w:hAnsi="Times New Roman" w:cs="Times New Roman"/>
          <w:i/>
          <w:iCs/>
        </w:rPr>
        <w:t>n</w:t>
      </w:r>
      <w:r w:rsidRPr="005A3C27">
        <w:rPr>
          <w:rFonts w:ascii="Times New Roman" w:hAnsi="Times New Roman" w:cs="Times New Roman"/>
        </w:rPr>
        <w:t xml:space="preserve"> = 1128) found that maternal self-reported a multi-component indicator of general health predicted their child’s birth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elleher&lt;/Author&gt;&lt;Year&gt;2014&lt;/Year&gt;&lt;RecNum&gt;4832&lt;/RecNum&gt;&lt;DisplayText&gt;(Kelleher et al., 2014)&lt;/DisplayText&gt;&lt;record&gt;&lt;rec-number&gt;4832&lt;/rec-number&gt;&lt;foreign-keys&gt;&lt;key app="EN" db-id="r2rrptxt2w29drezxrj52et9sr02zaxepswe" timestamp="1484611465"&gt;4832&lt;/key&gt;&lt;/foreign-keys&gt;&lt;ref-type name="Journal Article"&gt;17&lt;/ref-type&gt;&lt;contributors&gt;&lt;authors&gt;&lt;author&gt;Kelleher, Cecily C.&lt;/author&gt;&lt;author&gt;Viljoen, Karien&lt;/author&gt;&lt;author&gt;Khalil, Hala&lt;/author&gt;&lt;author&gt;Somerville, Rebecca&lt;/author&gt;&lt;author&gt;O&amp;apos;Brien, John&lt;/author&gt;&lt;author&gt;Shrivastava, Aakash&lt;/author&gt;&lt;author&gt;Murrin, Celine&lt;/author&gt;&lt;author&gt;Lifeways Cross-Generation, Cohort&lt;/author&gt;&lt;/authors&gt;&lt;/contributors&gt;&lt;titles&gt;&lt;title&gt;Conference on &amp;apos;Childhood Nutrition and Obesity: Current Status and Future Challenges&amp;apos; Symposium 1: Current Status Longitudinal follow-up of the relationship between dietary intake and growth and development in the Lifeways cross-generation cohort study 2001-2013&lt;/title&gt;&lt;secondary-title&gt;Proceedings of the Nutrition Society&lt;/secondary-title&gt;&lt;/titles&gt;&lt;periodical&gt;&lt;full-title&gt;Proceedings of the Nutrition Society&lt;/full-title&gt;&lt;/periodical&gt;&lt;pages&gt;118-131&lt;/pages&gt;&lt;volume&gt;73&lt;/volume&gt;&lt;number&gt;1&lt;/number&gt;&lt;dates&gt;&lt;year&gt;2014&lt;/year&gt;&lt;pub-dates&gt;&lt;date&gt;Feb&lt;/date&gt;&lt;/pub-dates&gt;&lt;/dates&gt;&lt;isbn&gt;0029-6651&lt;/isbn&gt;&lt;accession-num&gt;WOS:000331903300013&lt;/accession-num&gt;&lt;urls&gt;&lt;related-urls&gt;&lt;url&gt;&amp;lt;Go to WoS&amp;gt;://WOS:000331903300013&lt;/url&gt;&lt;/related-urls&gt;&lt;/urls&gt;&lt;electronic-resource-num&gt;10.1017/s002966511300373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elleher et al., 2014)</w:t>
      </w:r>
      <w:r w:rsidRPr="005A3C27">
        <w:rPr>
          <w:rFonts w:ascii="Times New Roman" w:hAnsi="Times New Roman" w:cs="Times New Roman"/>
        </w:rPr>
        <w:fldChar w:fldCharType="end"/>
      </w:r>
      <w:r w:rsidRPr="005A3C27">
        <w:rPr>
          <w:rFonts w:ascii="Times New Roman" w:hAnsi="Times New Roman" w:cs="Times New Roman"/>
        </w:rPr>
        <w:t xml:space="preserve">. A study of 67 Mexican children, followed from 18 to 30 months old, found that maternal weight was related to child growth in toddlerhood through many factors such as genetics, household environment, and nutrition of the child in utero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llen&lt;/Author&gt;&lt;Year&gt;1992&lt;/Year&gt;&lt;RecNum&gt;4675&lt;/RecNum&gt;&lt;DisplayText&gt;(Allen et al., 1992)&lt;/DisplayText&gt;&lt;record&gt;&lt;rec-number&gt;4675&lt;/rec-number&gt;&lt;foreign-keys&gt;&lt;key app="EN" db-id="r2rrptxt2w29drezxrj52et9sr02zaxepswe" timestamp="1484611461"&gt;4675&lt;/key&gt;&lt;/foreign-keys&gt;&lt;ref-type name="Journal Article"&gt;17&lt;/ref-type&gt;&lt;contributors&gt;&lt;authors&gt;&lt;author&gt;Allen, L. H.&lt;/author&gt;&lt;author&gt;Backstrand, J. R.&lt;/author&gt;&lt;author&gt;Stanek, E. J.&lt;/author&gt;&lt;author&gt;Pelto, G. H.&lt;/author&gt;&lt;author&gt;Chavez, A.&lt;/author&gt;&lt;author&gt;Molina, E.&lt;/author&gt;&lt;author&gt;Castillo, J. B.&lt;/author&gt;&lt;author&gt;Mata, A.&lt;/author&gt;&lt;/authors&gt;&lt;/contributors&gt;&lt;titles&gt;&lt;title&gt;THE INTERACTIVE EFFECTS OF DIETARY QUALITY ON THE GROWTH AND ATTAINED SIZE OF YOUNG MEXICAN CHILDREN&lt;/title&gt;&lt;secondary-title&gt;American Journal of Clinical Nutrition&lt;/secondary-title&gt;&lt;/titles&gt;&lt;periodical&gt;&lt;full-title&gt;American Journal of Clinical Nutrition&lt;/full-title&gt;&lt;/periodical&gt;&lt;pages&gt;353-364&lt;/pages&gt;&lt;volume&gt;56&lt;/volume&gt;&lt;number&gt;2&lt;/number&gt;&lt;dates&gt;&lt;year&gt;1992&lt;/year&gt;&lt;pub-dates&gt;&lt;date&gt;Aug&lt;/date&gt;&lt;/pub-dates&gt;&lt;/dates&gt;&lt;isbn&gt;0002-9165&lt;/isbn&gt;&lt;accession-num&gt;WOS:A1992JF49000007&lt;/accession-num&gt;&lt;urls&gt;&lt;related-urls&gt;&lt;url&gt;&amp;lt;Go to ISI&amp;gt;://WOS:A1992JF490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llen et al., 1992)</w:t>
      </w:r>
      <w:r w:rsidRPr="005A3C27">
        <w:rPr>
          <w:rFonts w:ascii="Times New Roman" w:hAnsi="Times New Roman" w:cs="Times New Roman"/>
        </w:rPr>
        <w:fldChar w:fldCharType="end"/>
      </w:r>
      <w:r w:rsidRPr="005A3C27">
        <w:rPr>
          <w:rFonts w:ascii="Times New Roman" w:hAnsi="Times New Roman" w:cs="Times New Roman"/>
        </w:rPr>
        <w:t>. In a study of urban preschool children in Vietnam (</w:t>
      </w:r>
      <w:r w:rsidRPr="005A3C27">
        <w:rPr>
          <w:rFonts w:ascii="Times New Roman" w:hAnsi="Times New Roman" w:cs="Times New Roman"/>
          <w:i/>
          <w:iCs/>
        </w:rPr>
        <w:t>n</w:t>
      </w:r>
      <w:r w:rsidRPr="005A3C27">
        <w:rPr>
          <w:rFonts w:ascii="Times New Roman" w:hAnsi="Times New Roman" w:cs="Times New Roman"/>
        </w:rPr>
        <w:t xml:space="preserve"> = 526; </w:t>
      </w:r>
      <w:r w:rsidRPr="005A3C27">
        <w:rPr>
          <w:rFonts w:ascii="Times New Roman" w:hAnsi="Times New Roman" w:cs="Times New Roman"/>
          <w:i/>
          <w:iCs/>
        </w:rPr>
        <w:t xml:space="preserve">m </w:t>
      </w:r>
      <w:r w:rsidRPr="005A3C27">
        <w:rPr>
          <w:rFonts w:ascii="Times New Roman" w:hAnsi="Times New Roman" w:cs="Times New Roman"/>
        </w:rPr>
        <w:t xml:space="preserve">= 4-5 years at baseline), maternal overweight was predictive of the children’s weight status one year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ynh&lt;/Author&gt;&lt;Year&gt;2011&lt;/Year&gt;&lt;RecNum&gt;4820&lt;/RecNum&gt;&lt;DisplayText&gt;(Huynh, Dibley, Sibbritt, Tran, &amp;amp; Le, 2011)&lt;/DisplayText&gt;&lt;record&gt;&lt;rec-number&gt;4820&lt;/rec-number&gt;&lt;foreign-keys&gt;&lt;key app="EN" db-id="r2rrptxt2w29drezxrj52et9sr02zaxepswe" timestamp="1484611465"&gt;4820&lt;/key&gt;&lt;/foreign-keys&gt;&lt;ref-type name="Journal Article"&gt;17&lt;/ref-type&gt;&lt;contributors&gt;&lt;authors&gt;&lt;author&gt;Huynh, Dieu T. T.&lt;/author&gt;&lt;author&gt;Dibley, Michael J.&lt;/author&gt;&lt;author&gt;Sibbritt, David&lt;/author&gt;&lt;author&gt;Tran, Hanh T. M.&lt;/author&gt;&lt;author&gt;Le, Qui T. K.&lt;/author&gt;&lt;/authors&gt;&lt;/contributors&gt;&lt;titles&gt;&lt;title&gt;Influence of contextual and individual level risk factors on adiposity in a preschool child cohort in Ho Chi Minh City, Vietnam&lt;/title&gt;&lt;secondary-title&gt;International Journal of Pediatric Obesity&lt;/secondary-title&gt;&lt;/titles&gt;&lt;periodical&gt;&lt;full-title&gt;International Journal of Pediatric Obesity&lt;/full-title&gt;&lt;/periodical&gt;&lt;pages&gt;E487-E500&lt;/pages&gt;&lt;volume&gt;6&lt;/volume&gt;&lt;number&gt;2-2&lt;/number&gt;&lt;dates&gt;&lt;year&gt;2011&lt;/year&gt;&lt;pub-dates&gt;&lt;date&gt;Jun&lt;/date&gt;&lt;/pub-dates&gt;&lt;/dates&gt;&lt;isbn&gt;1747-7166&lt;/isbn&gt;&lt;accession-num&gt;WOS:000292704500060&lt;/accession-num&gt;&lt;urls&gt;&lt;related-urls&gt;&lt;url&gt;&amp;lt;Go to WoS&amp;gt;://WOS:000292704500060&lt;/url&gt;&lt;/related-urls&gt;&lt;/urls&gt;&lt;electronic-resource-num&gt;10.3109/17477166.2011.57515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uynh, Dibley, Sibbritt, Tran, &amp; Le, 2011)</w:t>
      </w:r>
      <w:r w:rsidRPr="005A3C27">
        <w:rPr>
          <w:rFonts w:ascii="Times New Roman" w:hAnsi="Times New Roman" w:cs="Times New Roman"/>
        </w:rPr>
        <w:fldChar w:fldCharType="end"/>
      </w:r>
      <w:r w:rsidRPr="005A3C27">
        <w:rPr>
          <w:rFonts w:ascii="Times New Roman" w:hAnsi="Times New Roman" w:cs="Times New Roman"/>
        </w:rPr>
        <w:t>. This effect was especially strong when both parents were overweight. In an epidemiologic study of 1373 elementary-aged children (</w:t>
      </w:r>
      <w:r w:rsidRPr="005A3C27">
        <w:rPr>
          <w:rFonts w:ascii="Times New Roman" w:hAnsi="Times New Roman" w:cs="Times New Roman"/>
          <w:i/>
          <w:iCs/>
        </w:rPr>
        <w:t xml:space="preserve">m </w:t>
      </w:r>
      <w:r w:rsidRPr="005A3C27">
        <w:rPr>
          <w:rFonts w:ascii="Times New Roman" w:hAnsi="Times New Roman" w:cs="Times New Roman"/>
        </w:rPr>
        <w:t xml:space="preserve">= 5-10 years; 50% female) in Australia, maternal adiposity was the strongest indicator of the child having an elevated BMI, controlling for behavioral and environmental influenc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esketh&lt;/Author&gt;&lt;Year&gt;2009&lt;/Year&gt;&lt;RecNum&gt;4812&lt;/RecNum&gt;&lt;DisplayText&gt;(Hesketh, Carlin, Wake, &amp;amp; Crawford, 2009)&lt;/DisplayText&gt;&lt;record&gt;&lt;rec-number&gt;4812&lt;/rec-number&gt;&lt;foreign-keys&gt;&lt;key app="EN" db-id="r2rrptxt2w29drezxrj52et9sr02zaxepswe" timestamp="1484611464"&gt;4812&lt;/key&gt;&lt;/foreign-keys&gt;&lt;ref-type name="Journal Article"&gt;17&lt;/ref-type&gt;&lt;contributors&gt;&lt;authors&gt;&lt;author&gt;Hesketh, Kylie&lt;/author&gt;&lt;author&gt;Carlin, John&lt;/author&gt;&lt;author&gt;Wake, Melissa&lt;/author&gt;&lt;author&gt;Crawford, David&lt;/author&gt;&lt;/authors&gt;&lt;/contributors&gt;&lt;titles&gt;&lt;title&gt;Predictors of body mass index change in Australian primary school children&lt;/title&gt;&lt;secondary-title&gt;International Journal of Pediatric Obesity&lt;/secondary-title&gt;&lt;/titles&gt;&lt;periodical&gt;&lt;full-title&gt;International Journal of Pediatric Obesity&lt;/full-title&gt;&lt;/periodical&gt;&lt;pages&gt;45-53&lt;/pages&gt;&lt;volume&gt;4&lt;/volume&gt;&lt;number&gt;1&lt;/number&gt;&lt;dates&gt;&lt;year&gt;2009&lt;/year&gt;&lt;pub-dates&gt;&lt;date&gt;2009&lt;/date&gt;&lt;/pub-dates&gt;&lt;/dates&gt;&lt;isbn&gt;1747-7166&lt;/isbn&gt;&lt;accession-num&gt;WOS:000263267600004&lt;/accession-num&gt;&lt;urls&gt;&lt;related-urls&gt;&lt;url&gt;&amp;lt;Go to WoS&amp;gt;://WOS:000263267600004&lt;/url&gt;&lt;/related-urls&gt;&lt;/urls&gt;&lt;custom7&gt;Pii 794227664&lt;/custom7&gt;&lt;electronic-resource-num&gt;10.1080/1747716080219112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esketh, Carlin, Wake, &amp; Crawford, 2009)</w:t>
      </w:r>
      <w:r w:rsidRPr="005A3C27">
        <w:rPr>
          <w:rFonts w:ascii="Times New Roman" w:hAnsi="Times New Roman" w:cs="Times New Roman"/>
        </w:rPr>
        <w:fldChar w:fldCharType="end"/>
      </w:r>
      <w:r w:rsidRPr="005A3C27">
        <w:rPr>
          <w:rFonts w:ascii="Times New Roman" w:hAnsi="Times New Roman" w:cs="Times New Roman"/>
        </w:rPr>
        <w:t>.</w:t>
      </w:r>
    </w:p>
    <w:p w14:paraId="5A6CDC81"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Studies have also included parents’ eating habits and nutritional intake as a proxy indicator for their overall health. In a study of 168 non-Hispanic White girls in Pennsylvania (</w:t>
      </w:r>
      <w:r w:rsidRPr="005A3C27">
        <w:rPr>
          <w:rFonts w:ascii="Times New Roman" w:hAnsi="Times New Roman" w:cs="Times New Roman"/>
          <w:i/>
          <w:iCs/>
        </w:rPr>
        <w:t>m[baseline]</w:t>
      </w:r>
      <w:r w:rsidRPr="005A3C27">
        <w:rPr>
          <w:rFonts w:ascii="Times New Roman" w:hAnsi="Times New Roman" w:cs="Times New Roman"/>
        </w:rPr>
        <w:t xml:space="preserve"> = 5.4 years, SD = 0.4), children and their parents were assessed for BMI and disinhibited eating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rancis&lt;/Author&gt;&lt;Year&gt;2007&lt;/Year&gt;&lt;RecNum&gt;4772&lt;/RecNum&gt;&lt;DisplayText&gt;(Francis, Ventura, Marini, &amp;amp; Birch, 2007)&lt;/DisplayText&gt;&lt;record&gt;&lt;rec-number&gt;4772&lt;/rec-number&gt;&lt;foreign-keys&gt;&lt;key app="EN" db-id="r2rrptxt2w29drezxrj52et9sr02zaxepswe" timestamp="1484611463"&gt;4772&lt;/key&gt;&lt;/foreign-keys&gt;&lt;ref-type name="Journal Article"&gt;17&lt;/ref-type&gt;&lt;contributors&gt;&lt;authors&gt;&lt;author&gt;Francis, Lori A.&lt;/author&gt;&lt;author&gt;Ventura, Alison K.&lt;/author&gt;&lt;author&gt;Marini, Michele&lt;/author&gt;&lt;author&gt;Birch, Leann L.&lt;/author&gt;&lt;/authors&gt;&lt;/contributors&gt;&lt;titles&gt;&lt;title&gt;Parent overweight predicts daughters&amp;apos; increase in BMI and disinhibited overeating from 5 to 13 years&lt;/title&gt;&lt;secondary-title&gt;Obesity&lt;/secondary-title&gt;&lt;/titles&gt;&lt;periodical&gt;&lt;full-title&gt;Obesity&lt;/full-title&gt;&lt;/periodical&gt;&lt;pages&gt;1544-1553&lt;/pages&gt;&lt;volume&gt;15&lt;/volume&gt;&lt;number&gt;6&lt;/number&gt;&lt;dates&gt;&lt;year&gt;2007&lt;/year&gt;&lt;pub-dates&gt;&lt;date&gt;Jun&lt;/date&gt;&lt;/pub-dates&gt;&lt;/dates&gt;&lt;isbn&gt;1930-7381&lt;/isbn&gt;&lt;accession-num&gt;WOS:000247405900024&lt;/accession-num&gt;&lt;urls&gt;&lt;related-urls&gt;&lt;url&gt;&amp;lt;Go to ISI&amp;gt;://WOS:000247405900024&lt;/url&gt;&lt;/related-urls&gt;&lt;/urls&gt;&lt;electronic-resource-num&gt;10.1038/oby.2007.18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rancis, Ventura, Marini, &amp; Birch, 2007)</w:t>
      </w:r>
      <w:r w:rsidRPr="005A3C27">
        <w:rPr>
          <w:rFonts w:ascii="Times New Roman" w:hAnsi="Times New Roman" w:cs="Times New Roman"/>
        </w:rPr>
        <w:fldChar w:fldCharType="end"/>
      </w:r>
      <w:r w:rsidRPr="005A3C27">
        <w:rPr>
          <w:rFonts w:ascii="Times New Roman" w:hAnsi="Times New Roman" w:cs="Times New Roman"/>
        </w:rPr>
        <w:t xml:space="preserve">. BMIs for girls with two overweight parents increased more rapidly from childhood until age 13, compared to girls with </w:t>
      </w:r>
      <w:r w:rsidRPr="005A3C27">
        <w:rPr>
          <w:rFonts w:ascii="Times New Roman" w:hAnsi="Times New Roman" w:cs="Times New Roman"/>
        </w:rPr>
        <w:lastRenderedPageBreak/>
        <w:t>one overweight parent or parents with healthy weight. Further, mothers’, but not fathers’, eating patterns were associated with the girls’ disinhibited eating. A study using the 1946 British birth cohort (</w:t>
      </w:r>
      <w:r w:rsidRPr="005A3C27">
        <w:rPr>
          <w:rFonts w:ascii="Times New Roman" w:hAnsi="Times New Roman" w:cs="Times New Roman"/>
          <w:i/>
          <w:iCs/>
        </w:rPr>
        <w:t>n</w:t>
      </w:r>
      <w:r w:rsidRPr="005A3C27">
        <w:rPr>
          <w:rFonts w:ascii="Times New Roman" w:hAnsi="Times New Roman" w:cs="Times New Roman"/>
        </w:rPr>
        <w:t xml:space="preserve"> = 5362; 47.5% female) was conducted to analyze the effects of socioeconomic status and obesity on type 2 diabetes. </w:t>
      </w:r>
      <w:r w:rsidRPr="005A3C27">
        <w:rPr>
          <w:rFonts w:ascii="Times New Roman" w:eastAsia="Times New Roman" w:hAnsi="Times New Roman" w:cs="Times New Roman"/>
        </w:rPr>
        <w:t xml:space="preserve">It is well documented that in utero, changes in glucose and insulin metabolism due to the mother’s dietary choices contribute to low birth weight, but there is less evidence regarding the association between birth weight or adiposity rebound and type 2 diabet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Wadsworth&lt;/Author&gt;&lt;Year&gt;2005&lt;/Year&gt;&lt;RecNum&gt;4938&lt;/RecNum&gt;&lt;DisplayText&gt;(Wadsworth, Butterworth, Marmot, Ecob, &amp;amp; Hardy, 2005)&lt;/DisplayText&gt;&lt;record&gt;&lt;rec-number&gt;4938&lt;/rec-number&gt;&lt;foreign-keys&gt;&lt;key app="EN" db-id="r2rrptxt2w29drezxrj52et9sr02zaxepswe" timestamp="1484611469"&gt;4938&lt;/key&gt;&lt;/foreign-keys&gt;&lt;ref-type name="Journal Article"&gt;17&lt;/ref-type&gt;&lt;contributors&gt;&lt;authors&gt;&lt;author&gt;Wadsworth, M.&lt;/author&gt;&lt;author&gt;Butterworth, S.&lt;/author&gt;&lt;author&gt;Marmot, M.&lt;/author&gt;&lt;author&gt;Ecob, R.&lt;/author&gt;&lt;author&gt;Hardy, R.&lt;/author&gt;&lt;/authors&gt;&lt;/contributors&gt;&lt;titles&gt;&lt;title&gt;Early growth and type 2 diabetes: evidence from the 1946 British birth cohort&lt;/title&gt;&lt;secondary-title&gt;Diabetologia&lt;/secondary-title&gt;&lt;/titles&gt;&lt;periodical&gt;&lt;full-title&gt;Diabetologia&lt;/full-title&gt;&lt;/periodical&gt;&lt;pages&gt;2505-2510&lt;/pages&gt;&lt;volume&gt;48&lt;/volume&gt;&lt;number&gt;12&lt;/number&gt;&lt;dates&gt;&lt;year&gt;2005&lt;/year&gt;&lt;pub-dates&gt;&lt;date&gt;Dec&lt;/date&gt;&lt;/pub-dates&gt;&lt;/dates&gt;&lt;isbn&gt;0012-186X&lt;/isbn&gt;&lt;accession-num&gt;WOS:000233721600011&lt;/accession-num&gt;&lt;urls&gt;&lt;related-urls&gt;&lt;url&gt;&amp;lt;Go to WoS&amp;gt;://WOS:000233721600011&lt;/url&gt;&lt;/related-urls&gt;&lt;/urls&gt;&lt;electronic-resource-num&gt;10.1007/s00125-005-0007-4&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Wadsworth, Butterworth, Marmot, Ecob, &amp; Hardy, 2005)</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r w:rsidRPr="005A3C27">
        <w:rPr>
          <w:rFonts w:ascii="Times New Roman" w:hAnsi="Times New Roman" w:cs="Times New Roman"/>
        </w:rPr>
        <w:t xml:space="preserve"> </w:t>
      </w:r>
    </w:p>
    <w:p w14:paraId="1D543276"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 xml:space="preserve">Although not identifying the direct relation to child weight, one study highlighted the importance of understanding how maternal age might be related to their health status, and consequently to child weight. A study in the US on the health status of young adult parents and nonparents (100 female parents, 738 female nonparents, 49 male parents, 633 male nonparents; </w:t>
      </w:r>
      <w:r w:rsidRPr="005A3C27">
        <w:rPr>
          <w:rFonts w:ascii="Times New Roman" w:hAnsi="Times New Roman" w:cs="Times New Roman"/>
          <w:i/>
          <w:iCs/>
        </w:rPr>
        <w:t>m</w:t>
      </w:r>
      <w:r w:rsidRPr="005A3C27">
        <w:rPr>
          <w:rFonts w:ascii="Times New Roman" w:hAnsi="Times New Roman" w:cs="Times New Roman"/>
        </w:rPr>
        <w:t xml:space="preserve"> = 25 years; Project EAT) indicated that younger mothers have more negative health outcomes, such as poor diet quality and higher BMI, compared to their nonparent counterparts. However, this relationship was not significantly different for fathe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e&lt;/Author&gt;&lt;Year&gt;2011&lt;/Year&gt;&lt;RecNum&gt;4703&lt;/RecNum&gt;&lt;DisplayText&gt;(Berge, Larson, Bauer, &amp;amp; Neumark-Sztainer, 2011)&lt;/DisplayText&gt;&lt;record&gt;&lt;rec-number&gt;4703&lt;/rec-number&gt;&lt;foreign-keys&gt;&lt;key app="EN" db-id="r2rrptxt2w29drezxrj52et9sr02zaxepswe" timestamp="1484611461"&gt;4703&lt;/key&gt;&lt;/foreign-keys&gt;&lt;ref-type name="Journal Article"&gt;17&lt;/ref-type&gt;&lt;contributors&gt;&lt;authors&gt;&lt;author&gt;Berge, Jerica M.&lt;/author&gt;&lt;author&gt;Larson, Nicole&lt;/author&gt;&lt;author&gt;Bauer, Katherine W.&lt;/author&gt;&lt;author&gt;Neumark-Sztainer, Dianne&lt;/author&gt;&lt;/authors&gt;&lt;/contributors&gt;&lt;titles&gt;&lt;title&gt;Are Parents of Young Children Practicing Healthy Nutrition and Physical Activity Behaviors?&lt;/title&gt;&lt;secondary-title&gt;Pediatrics&lt;/secondary-title&gt;&lt;/titles&gt;&lt;periodical&gt;&lt;full-title&gt;Pediatrics&lt;/full-title&gt;&lt;/periodical&gt;&lt;pages&gt;881-887&lt;/pages&gt;&lt;volume&gt;127&lt;/volume&gt;&lt;number&gt;5&lt;/number&gt;&lt;dates&gt;&lt;year&gt;2011&lt;/year&gt;&lt;pub-dates&gt;&lt;date&gt;May&lt;/date&gt;&lt;/pub-dates&gt;&lt;/dates&gt;&lt;isbn&gt;0031-4005&lt;/isbn&gt;&lt;accession-num&gt;WOS:000290097800048&lt;/accession-num&gt;&lt;urls&gt;&lt;related-urls&gt;&lt;url&gt;&amp;lt;Go to ISI&amp;gt;://WOS:000290097800048&lt;/url&gt;&lt;/related-urls&gt;&lt;/urls&gt;&lt;electronic-resource-num&gt;10.1542/peds.2010-321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e, Larson, Bauer, &amp; Neumark-Sztainer, 2011)</w:t>
      </w:r>
      <w:r w:rsidRPr="005A3C27">
        <w:rPr>
          <w:rFonts w:ascii="Times New Roman" w:hAnsi="Times New Roman" w:cs="Times New Roman"/>
        </w:rPr>
        <w:fldChar w:fldCharType="end"/>
      </w:r>
      <w:r w:rsidRPr="005A3C27">
        <w:rPr>
          <w:rFonts w:ascii="Times New Roman" w:hAnsi="Times New Roman" w:cs="Times New Roman"/>
        </w:rPr>
        <w:t>.</w:t>
      </w:r>
    </w:p>
    <w:p w14:paraId="42208B12" w14:textId="0DF1C221" w:rsidR="004038CD" w:rsidRPr="005A3C27" w:rsidRDefault="004038CD" w:rsidP="0038159B">
      <w:pPr>
        <w:spacing w:line="480" w:lineRule="auto"/>
        <w:ind w:firstLine="720"/>
        <w:rPr>
          <w:rFonts w:ascii="Times New Roman" w:hAnsi="Times New Roman" w:cs="Times New Roman"/>
        </w:rPr>
      </w:pPr>
      <w:r w:rsidRPr="005A3C27">
        <w:rPr>
          <w:rStyle w:val="Heading3Char"/>
        </w:rPr>
        <w:t>1.3  Prenatal child health.</w:t>
      </w:r>
      <w:r w:rsidRPr="005A3C27">
        <w:rPr>
          <w:rFonts w:ascii="Times New Roman" w:hAnsi="Times New Roman" w:cs="Times New Roman"/>
          <w:b/>
          <w:bCs/>
        </w:rPr>
        <w:t xml:space="preserve"> </w:t>
      </w:r>
      <w:r w:rsidRPr="005A3C27">
        <w:rPr>
          <w:rFonts w:ascii="Times New Roman" w:hAnsi="Times New Roman" w:cs="Times New Roman"/>
        </w:rPr>
        <w:t xml:space="preserve">The literature on the effects of prenatal child health on later weight is limited as much of the research in this area concerns the relation of parental health and child weight. Most of the studies identified through our search found stronger associations between maternal BMI and later child BMI than any other in utero factors. Preterm infants with prenatal exposure to drugs and alcohol were not found to have higher rates of obesity at age 11 than the estimated nationally average child in a study of 1388 infants in the U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askins&lt;/Author&gt;&lt;Year&gt;2010&lt;/Year&gt;&lt;RecNum&gt;4786&lt;/RecNum&gt;&lt;DisplayText&gt;(Gaskins et al., 2010)&lt;/DisplayText&gt;&lt;record&gt;&lt;rec-number&gt;4786&lt;/rec-number&gt;&lt;foreign-keys&gt;&lt;key app="EN" db-id="r2rrptxt2w29drezxrj52et9sr02zaxepswe" timestamp="1484611464"&gt;4786&lt;/key&gt;&lt;/foreign-keys&gt;&lt;ref-type name="Journal Article"&gt;17&lt;/ref-type&gt;&lt;contributors&gt;&lt;authors&gt;&lt;author&gt;Gaskins, Ronnesia B.&lt;/author&gt;&lt;author&gt;LaGasse, Linda L.&lt;/author&gt;&lt;author&gt;Liu, Jing&lt;/author&gt;&lt;author&gt;Shankaran, Seetha&lt;/author&gt;&lt;author&gt;Lester, Barry M.&lt;/author&gt;&lt;author&gt;Bada, Henrietta S.&lt;/author&gt;&lt;author&gt;Bauer, Charles R.&lt;/author&gt;&lt;author&gt;Das, Abhik&lt;/author&gt;&lt;author&gt;Higgins, Rosemary D.&lt;/author&gt;&lt;author&gt;Roberts, Mary&lt;/author&gt;&lt;/authors&gt;&lt;/contributors&gt;&lt;titles&gt;&lt;title&gt;Small for Gestational Age and Higher Birth Weight Predict Childhood Obesity in Preterm Infants&lt;/title&gt;&lt;secondary-title&gt;American Journal of Perinatology&lt;/secondary-title&gt;&lt;/titles&gt;&lt;periodical&gt;&lt;full-title&gt;American Journal of Perinatology&lt;/full-title&gt;&lt;/periodical&gt;&lt;pages&gt;721-730&lt;/pages&gt;&lt;volume&gt;27&lt;/volume&gt;&lt;number&gt;9&lt;/number&gt;&lt;dates&gt;&lt;year&gt;2010&lt;/year&gt;&lt;pub-dates&gt;&lt;date&gt;Oct&lt;/date&gt;&lt;/pub-dates&gt;&lt;/dates&gt;&lt;isbn&gt;0735-1631&lt;/isbn&gt;&lt;accession-num&gt;WOS:000282528500008&lt;/accession-num&gt;&lt;urls&gt;&lt;related-urls&gt;&lt;url&gt;&amp;lt;Go to WoS&amp;gt;://WOS:000282528500008&lt;/url&gt;&lt;/related-urls&gt;&lt;/urls&gt;&lt;electronic-resource-num&gt;10.1055/s-0030-125355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askins et al., 2010)</w:t>
      </w:r>
      <w:r w:rsidRPr="005A3C27">
        <w:rPr>
          <w:rFonts w:ascii="Times New Roman" w:hAnsi="Times New Roman" w:cs="Times New Roman"/>
        </w:rPr>
        <w:fldChar w:fldCharType="end"/>
      </w:r>
      <w:r w:rsidRPr="005A3C27">
        <w:rPr>
          <w:rFonts w:ascii="Times New Roman" w:hAnsi="Times New Roman" w:cs="Times New Roman"/>
        </w:rPr>
        <w:t xml:space="preserve">. However, maternal BMI before pregnancy was associated with higher obesity at age 11. In a study of 1373 Australian children (50% female), whether or not the mother smoked during </w:t>
      </w:r>
      <w:r w:rsidRPr="005A3C27">
        <w:rPr>
          <w:rFonts w:ascii="Times New Roman" w:hAnsi="Times New Roman" w:cs="Times New Roman"/>
        </w:rPr>
        <w:lastRenderedPageBreak/>
        <w:t xml:space="preserve">pregnancy did not predict childhood overweight, but smoking did contribute to a increases in BMI </w:t>
      </w:r>
      <w:r w:rsidRPr="005A3C27">
        <w:rPr>
          <w:rFonts w:ascii="Times New Roman" w:hAnsi="Times New Roman" w:cs="Times New Roman"/>
          <w:i/>
          <w:iCs/>
        </w:rPr>
        <w:t>z</w:t>
      </w:r>
      <w:r w:rsidRPr="005A3C27">
        <w:rPr>
          <w:rFonts w:ascii="Times New Roman" w:hAnsi="Times New Roman" w:cs="Times New Roman"/>
        </w:rPr>
        <w:t xml:space="preserve">-scores over three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esketh&lt;/Author&gt;&lt;Year&gt;2009&lt;/Year&gt;&lt;RecNum&gt;4812&lt;/RecNum&gt;&lt;DisplayText&gt;(Hesketh et al., 2009)&lt;/DisplayText&gt;&lt;record&gt;&lt;rec-number&gt;4812&lt;/rec-number&gt;&lt;foreign-keys&gt;&lt;key app="EN" db-id="r2rrptxt2w29drezxrj52et9sr02zaxepswe" timestamp="1484611464"&gt;4812&lt;/key&gt;&lt;/foreign-keys&gt;&lt;ref-type name="Journal Article"&gt;17&lt;/ref-type&gt;&lt;contributors&gt;&lt;authors&gt;&lt;author&gt;Hesketh, Kylie&lt;/author&gt;&lt;author&gt;Carlin, John&lt;/author&gt;&lt;author&gt;Wake, Melissa&lt;/author&gt;&lt;author&gt;Crawford, David&lt;/author&gt;&lt;/authors&gt;&lt;/contributors&gt;&lt;titles&gt;&lt;title&gt;Predictors of body mass index change in Australian primary school children&lt;/title&gt;&lt;secondary-title&gt;International Journal of Pediatric Obesity&lt;/secondary-title&gt;&lt;/titles&gt;&lt;periodical&gt;&lt;full-title&gt;International Journal of Pediatric Obesity&lt;/full-title&gt;&lt;/periodical&gt;&lt;pages&gt;45-53&lt;/pages&gt;&lt;volume&gt;4&lt;/volume&gt;&lt;number&gt;1&lt;/number&gt;&lt;dates&gt;&lt;year&gt;2009&lt;/year&gt;&lt;pub-dates&gt;&lt;date&gt;2009&lt;/date&gt;&lt;/pub-dates&gt;&lt;/dates&gt;&lt;isbn&gt;1747-7166&lt;/isbn&gt;&lt;accession-num&gt;WOS:000263267600004&lt;/accession-num&gt;&lt;urls&gt;&lt;related-urls&gt;&lt;url&gt;&amp;lt;Go to WoS&amp;gt;://WOS:000263267600004&lt;/url&gt;&lt;/related-urls&gt;&lt;/urls&gt;&lt;custom7&gt;Pii 794227664&lt;/custom7&gt;&lt;electronic-resource-num&gt;10.1080/1747716080219112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esketh et al., 2009)</w:t>
      </w:r>
      <w:r w:rsidRPr="005A3C27">
        <w:rPr>
          <w:rFonts w:ascii="Times New Roman" w:hAnsi="Times New Roman" w:cs="Times New Roman"/>
        </w:rPr>
        <w:fldChar w:fldCharType="end"/>
      </w:r>
      <w:r w:rsidRPr="005A3C27">
        <w:rPr>
          <w:rFonts w:ascii="Times New Roman" w:hAnsi="Times New Roman" w:cs="Times New Roman"/>
        </w:rPr>
        <w:t>. Again, maternal BMI was the strongest predictor of a change in the child’s BMI. In a Norwegian study of the relationship between mother and father BMI with offspring BMI (</w:t>
      </w:r>
      <w:r w:rsidRPr="005A3C27">
        <w:rPr>
          <w:rFonts w:ascii="Times New Roman" w:hAnsi="Times New Roman" w:cs="Times New Roman"/>
          <w:i/>
          <w:iCs/>
        </w:rPr>
        <w:t>n</w:t>
      </w:r>
      <w:r w:rsidRPr="005A3C27">
        <w:rPr>
          <w:rFonts w:ascii="Times New Roman" w:hAnsi="Times New Roman" w:cs="Times New Roman"/>
        </w:rPr>
        <w:t xml:space="preserve"> = 29,216), the researchers did not find a significant difference between the relationship of maternal BMI to offspring BMI and the relationship of paternal BMI to offspring BMI when parental BMI was measured before and after pregnanc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leten&lt;/Author&gt;&lt;Year&gt;2012&lt;/Year&gt;&lt;RecNum&gt;4767&lt;/RecNum&gt;&lt;DisplayText&gt;(Fleten et al., 2012)&lt;/DisplayText&gt;&lt;record&gt;&lt;rec-number&gt;4767&lt;/rec-number&gt;&lt;foreign-keys&gt;&lt;key app="EN" db-id="r2rrptxt2w29drezxrj52et9sr02zaxepswe" timestamp="1484611463"&gt;4767&lt;/key&gt;&lt;/foreign-keys&gt;&lt;ref-type name="Journal Article"&gt;17&lt;/ref-type&gt;&lt;contributors&gt;&lt;authors&gt;&lt;author&gt;Fleten, Caroline&lt;/author&gt;&lt;author&gt;Nystad, Wenche&lt;/author&gt;&lt;author&gt;Stigum, Hein&lt;/author&gt;&lt;author&gt;Skjaerven, Rolv&lt;/author&gt;&lt;author&gt;Lawlor, Debbie A.&lt;/author&gt;&lt;author&gt;Smith, George Davey&lt;/author&gt;&lt;author&gt;Naess, Oyvind&lt;/author&gt;&lt;/authors&gt;&lt;/contributors&gt;&lt;titles&gt;&lt;title&gt;Parent-Offspring Body Mass Index Associations in the Norwegian Mother and Child Cohort Study: A Family-based Approach to Studying the Role of the Intrauterine Environment in Childhood Adiposity&lt;/title&gt;&lt;secondary-title&gt;American Journal of Epidemiology&lt;/secondary-title&gt;&lt;/titles&gt;&lt;periodical&gt;&lt;full-title&gt;American Journal of Epidemiology&lt;/full-title&gt;&lt;/periodical&gt;&lt;pages&gt;83-92&lt;/pages&gt;&lt;volume&gt;176&lt;/volume&gt;&lt;number&gt;2&lt;/number&gt;&lt;dates&gt;&lt;year&gt;2012&lt;/year&gt;&lt;pub-dates&gt;&lt;date&gt;Jul 15&lt;/date&gt;&lt;/pub-dates&gt;&lt;/dates&gt;&lt;isbn&gt;0002-9262&lt;/isbn&gt;&lt;accession-num&gt;WOS:000306406500001&lt;/accession-num&gt;&lt;urls&gt;&lt;related-urls&gt;&lt;url&gt;&amp;lt;Go to WoS&amp;gt;://WOS:000333450400007&lt;/url&gt;&lt;/related-urls&gt;&lt;/urls&gt;&lt;electronic-resource-num&gt;10.1093/aje/kws13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leten et al., 2012)</w:t>
      </w:r>
      <w:r w:rsidRPr="005A3C27">
        <w:rPr>
          <w:rFonts w:ascii="Times New Roman" w:hAnsi="Times New Roman" w:cs="Times New Roman"/>
        </w:rPr>
        <w:fldChar w:fldCharType="end"/>
      </w:r>
      <w:r w:rsidRPr="005A3C27">
        <w:rPr>
          <w:rFonts w:ascii="Times New Roman" w:hAnsi="Times New Roman" w:cs="Times New Roman"/>
        </w:rPr>
        <w:t>.</w:t>
      </w:r>
    </w:p>
    <w:p w14:paraId="7583FFD6"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Research focused on diabetes and related factors was another common source of literature on prenatal child health. In a subsample of the Birth Cohort of the Early Childhood Longitudinal Study (ECLS-B), a nationally-representative longitudinal study in the US concerning the predictors of obesity in kindergarten (</w:t>
      </w:r>
      <w:r w:rsidRPr="005A3C27">
        <w:rPr>
          <w:rFonts w:ascii="Times New Roman" w:hAnsi="Times New Roman" w:cs="Times New Roman"/>
          <w:i/>
          <w:iCs/>
        </w:rPr>
        <w:t>n</w:t>
      </w:r>
      <w:r w:rsidRPr="005A3C27">
        <w:rPr>
          <w:rFonts w:ascii="Times New Roman" w:hAnsi="Times New Roman" w:cs="Times New Roman"/>
        </w:rPr>
        <w:t xml:space="preserve"> = 6800; </w:t>
      </w:r>
      <w:r w:rsidRPr="005A3C27">
        <w:rPr>
          <w:rFonts w:ascii="Times New Roman" w:hAnsi="Times New Roman" w:cs="Times New Roman"/>
          <w:i/>
          <w:iCs/>
        </w:rPr>
        <w:t>m[at kindergarten]</w:t>
      </w:r>
      <w:r w:rsidRPr="005A3C27">
        <w:rPr>
          <w:rFonts w:ascii="Times New Roman" w:hAnsi="Times New Roman" w:cs="Times New Roman"/>
        </w:rPr>
        <w:t xml:space="preserve"> = 5.7 years, SD = 0.01; 48.8% female), maternal gestational diabetes was associated with three times the odds of child obe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lores&lt;/Author&gt;&lt;Year&gt;2013&lt;/Year&gt;&lt;RecNum&gt;4768&lt;/RecNum&gt;&lt;DisplayText&gt;(Flores &amp;amp; Lin, 2013)&lt;/DisplayText&gt;&lt;record&gt;&lt;rec-number&gt;4768&lt;/rec-number&gt;&lt;foreign-keys&gt;&lt;key app="EN" db-id="r2rrptxt2w29drezxrj52et9sr02zaxepswe" timestamp="1484611463"&gt;4768&lt;/key&gt;&lt;/foreign-keys&gt;&lt;ref-type name="Journal Article"&gt;17&lt;/ref-type&gt;&lt;contributors&gt;&lt;authors&gt;&lt;author&gt;Flores, G.&lt;/author&gt;&lt;author&gt;Lin, H.&lt;/author&gt;&lt;/authors&gt;&lt;/contributors&gt;&lt;titles&gt;&lt;title&gt;Factors predicting severe childhood obesity in kindergarteners&lt;/title&gt;&lt;secondary-title&gt;International Journal of Obesity&lt;/secondary-title&gt;&lt;/titles&gt;&lt;periodical&gt;&lt;full-title&gt;International Journal of Obesity&lt;/full-title&gt;&lt;/periodical&gt;&lt;pages&gt;31-39&lt;/pages&gt;&lt;volume&gt;37&lt;/volume&gt;&lt;number&gt;1&lt;/number&gt;&lt;dates&gt;&lt;year&gt;2013&lt;/year&gt;&lt;pub-dates&gt;&lt;date&gt;Jan&lt;/date&gt;&lt;/pub-dates&gt;&lt;/dates&gt;&lt;isbn&gt;0307-0565&lt;/isbn&gt;&lt;accession-num&gt;WOS:000313358100004&lt;/accession-num&gt;&lt;urls&gt;&lt;related-urls&gt;&lt;url&gt;&amp;lt;Go to ISI&amp;gt;://WOS:000313358100004&lt;/url&gt;&lt;/related-urls&gt;&lt;/urls&gt;&lt;electronic-resource-num&gt;10.1038/ijo.2012.16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lores &amp; Lin, 2013)</w:t>
      </w:r>
      <w:r w:rsidRPr="005A3C27">
        <w:rPr>
          <w:rFonts w:ascii="Times New Roman" w:hAnsi="Times New Roman" w:cs="Times New Roman"/>
        </w:rPr>
        <w:fldChar w:fldCharType="end"/>
      </w:r>
      <w:r w:rsidRPr="005A3C27">
        <w:rPr>
          <w:rFonts w:ascii="Times New Roman" w:hAnsi="Times New Roman" w:cs="Times New Roman"/>
        </w:rPr>
        <w:t>. The Diabetes Autoimmunity Study conducted in the US (</w:t>
      </w:r>
      <w:r w:rsidRPr="005A3C27">
        <w:rPr>
          <w:rFonts w:ascii="Times New Roman" w:hAnsi="Times New Roman" w:cs="Times New Roman"/>
          <w:i/>
          <w:iCs/>
        </w:rPr>
        <w:t>n</w:t>
      </w:r>
      <w:r w:rsidRPr="005A3C27">
        <w:rPr>
          <w:rFonts w:ascii="Times New Roman" w:hAnsi="Times New Roman" w:cs="Times New Roman"/>
        </w:rPr>
        <w:t xml:space="preserve"> = 1178; </w:t>
      </w:r>
      <w:r w:rsidRPr="005A3C27">
        <w:rPr>
          <w:rFonts w:ascii="Times New Roman" w:hAnsi="Times New Roman" w:cs="Times New Roman"/>
          <w:i/>
          <w:iCs/>
        </w:rPr>
        <w:t>m</w:t>
      </w:r>
      <w:r w:rsidRPr="005A3C27">
        <w:rPr>
          <w:rFonts w:ascii="Times New Roman" w:hAnsi="Times New Roman" w:cs="Times New Roman"/>
        </w:rPr>
        <w:t xml:space="preserve"> = 6.59 years, SD = 3.10; 47.3% female) found that female gender, diabetes exposure in utero, and larger gestational size contributed to higher childhood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mb&lt;/Author&gt;&lt;Year&gt;2010&lt;/Year&gt;&lt;RecNum&gt;4841&lt;/RecNum&gt;&lt;DisplayText&gt;(Lamb et al., 2010)&lt;/DisplayText&gt;&lt;record&gt;&lt;rec-number&gt;4841&lt;/rec-number&gt;&lt;foreign-keys&gt;&lt;key app="EN" db-id="r2rrptxt2w29drezxrj52et9sr02zaxepswe" timestamp="1484611465"&gt;4841&lt;/key&gt;&lt;/foreign-keys&gt;&lt;ref-type name="Journal Article"&gt;17&lt;/ref-type&gt;&lt;contributors&gt;&lt;authors&gt;&lt;author&gt;Lamb, Molly M.&lt;/author&gt;&lt;author&gt;Dabelea, Dana&lt;/author&gt;&lt;author&gt;Yin, Xiang&lt;/author&gt;&lt;author&gt;Ogden, Lorraine G.&lt;/author&gt;&lt;author&gt;Klingensmith, Georgeanna J.&lt;/author&gt;&lt;author&gt;Rewers, Marian&lt;/author&gt;&lt;author&gt;Norris, Jill M.&lt;/author&gt;&lt;/authors&gt;&lt;/contributors&gt;&lt;titles&gt;&lt;title&gt;Early-Life Predictors of Higher Body Mass Index in Healthy Children&lt;/title&gt;&lt;secondary-title&gt;Annals of Nutrition and Metabolism&lt;/secondary-title&gt;&lt;/titles&gt;&lt;periodical&gt;&lt;full-title&gt;Annals of Nutrition and Metabolism&lt;/full-title&gt;&lt;/periodical&gt;&lt;pages&gt;16-22&lt;/pages&gt;&lt;volume&gt;56&lt;/volume&gt;&lt;number&gt;1&lt;/number&gt;&lt;dates&gt;&lt;year&gt;2010&lt;/year&gt;&lt;pub-dates&gt;&lt;date&gt;2010&lt;/date&gt;&lt;/pub-dates&gt;&lt;/dates&gt;&lt;isbn&gt;0250-6807&lt;/isbn&gt;&lt;accession-num&gt;WOS:000274313100003&lt;/accession-num&gt;&lt;urls&gt;&lt;related-urls&gt;&lt;url&gt;&amp;lt;Go to WoS&amp;gt;://WOS:000274313100003&lt;/url&gt;&lt;/related-urls&gt;&lt;/urls&gt;&lt;electronic-resource-num&gt;10.1159/00026189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amb et al., 2010)</w:t>
      </w:r>
      <w:r w:rsidRPr="005A3C27">
        <w:rPr>
          <w:rFonts w:ascii="Times New Roman" w:hAnsi="Times New Roman" w:cs="Times New Roman"/>
        </w:rPr>
        <w:fldChar w:fldCharType="end"/>
      </w:r>
      <w:r w:rsidRPr="005A3C27">
        <w:rPr>
          <w:rFonts w:ascii="Times New Roman" w:hAnsi="Times New Roman" w:cs="Times New Roman"/>
        </w:rPr>
        <w:t xml:space="preserve">. Additionally, evidence was found to suggest that the link between diabetes exposure and BMI was mediated by gestational size. Relatedly, the effect of maternal dietary choices during pregnancy on child weight has also been examined. In Sweden, parents of 10,762 infants (recruited prenatally) completed questionnaires before leaving the hospital after delivery and then again at the infant’s first birthday. Greater maternal intake of sweets during pregnancy, as well as having older siblings and older maternal age, were associated with greater frequency of child intake of swee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rekke&lt;/Author&gt;&lt;Year&gt;2007&lt;/Year&gt;&lt;RecNum&gt;4718&lt;/RecNum&gt;&lt;DisplayText&gt;(Brekke, van Odijk, &amp;amp; Ludvigsson, 2007)&lt;/DisplayText&gt;&lt;record&gt;&lt;rec-number&gt;4718&lt;/rec-number&gt;&lt;foreign-keys&gt;&lt;key app="EN" db-id="r2rrptxt2w29drezxrj52et9sr02zaxepswe" timestamp="1484611462"&gt;4718&lt;/key&gt;&lt;/foreign-keys&gt;&lt;ref-type name="Journal Article"&gt;17&lt;/ref-type&gt;&lt;contributors&gt;&lt;authors&gt;&lt;author&gt;Brekke, Hilde K.&lt;/author&gt;&lt;author&gt;van Odijk, Jenny&lt;/author&gt;&lt;author&gt;Ludvigsson, Johnny&lt;/author&gt;&lt;/authors&gt;&lt;/contributors&gt;&lt;titles&gt;&lt;title&gt;Predictors and dietary consequences of frequent intake of high-sugar, low-nutrient foods in 1-year-old children participating in the ABIS study&lt;/title&gt;&lt;secondary-title&gt;British Journal of Nutrition&lt;/secondary-title&gt;&lt;/titles&gt;&lt;periodical&gt;&lt;full-title&gt;British Journal of Nutrition&lt;/full-title&gt;&lt;/periodical&gt;&lt;pages&gt;176-181&lt;/pages&gt;&lt;volume&gt;97&lt;/volume&gt;&lt;number&gt;1&lt;/number&gt;&lt;dates&gt;&lt;year&gt;2007&lt;/year&gt;&lt;pub-dates&gt;&lt;date&gt;Jan&lt;/date&gt;&lt;/pub-dates&gt;&lt;/dates&gt;&lt;isbn&gt;0007-1145&lt;/isbn&gt;&lt;accession-num&gt;WOS:000244148700023&lt;/accession-num&gt;&lt;urls&gt;&lt;related-urls&gt;&lt;url&gt;&amp;lt;Go to ISI&amp;gt;://WOS:000244148700023&lt;/url&gt;&lt;/related-urls&gt;&lt;/urls&gt;&lt;electronic-resource-num&gt;10.1017/s000711450724446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rekke, van Odijk, &amp; Ludvigsson, 2007)</w:t>
      </w:r>
      <w:r w:rsidRPr="005A3C27">
        <w:rPr>
          <w:rFonts w:ascii="Times New Roman" w:hAnsi="Times New Roman" w:cs="Times New Roman"/>
        </w:rPr>
        <w:fldChar w:fldCharType="end"/>
      </w:r>
      <w:r w:rsidRPr="005A3C27">
        <w:rPr>
          <w:rFonts w:ascii="Times New Roman" w:hAnsi="Times New Roman" w:cs="Times New Roman"/>
        </w:rPr>
        <w:t xml:space="preserve">. </w:t>
      </w:r>
    </w:p>
    <w:p w14:paraId="63FAADD3" w14:textId="2A00B51E" w:rsidR="004038CD" w:rsidRPr="005A3C27" w:rsidRDefault="004038CD" w:rsidP="0038159B">
      <w:pPr>
        <w:spacing w:line="480" w:lineRule="auto"/>
        <w:ind w:firstLine="720"/>
        <w:rPr>
          <w:rFonts w:ascii="Times New Roman" w:hAnsi="Times New Roman" w:cs="Times New Roman"/>
        </w:rPr>
      </w:pPr>
      <w:r w:rsidRPr="005A3C27">
        <w:rPr>
          <w:rStyle w:val="Heading3Char"/>
        </w:rPr>
        <w:lastRenderedPageBreak/>
        <w:t>1.4  Temperament.</w:t>
      </w:r>
      <w:r w:rsidRPr="005A3C27">
        <w:rPr>
          <w:rFonts w:ascii="Times New Roman" w:hAnsi="Times New Roman" w:cs="Times New Roman"/>
          <w:b/>
          <w:bCs/>
        </w:rPr>
        <w:t xml:space="preserve"> </w:t>
      </w:r>
      <w:r w:rsidRPr="005A3C27">
        <w:rPr>
          <w:rFonts w:ascii="Times New Roman" w:hAnsi="Times New Roman" w:cs="Times New Roman"/>
        </w:rPr>
        <w:t xml:space="preserve">A recent systematic review of the literature that included 13 longitudinal and five cross-sectional studies supports the relationship between infant temperament and subsequent weight gai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meier&lt;/Author&gt;&lt;Year&gt;2014&lt;/Year&gt;&lt;RecNum&gt;4708&lt;/RecNum&gt;&lt;DisplayText&gt;(Bergmeier, Skouteris, Horwood, Hooley, &amp;amp; Richardson, 2014)&lt;/DisplayText&gt;&lt;record&gt;&lt;rec-number&gt;4708&lt;/rec-number&gt;&lt;foreign-keys&gt;&lt;key app="EN" db-id="r2rrptxt2w29drezxrj52et9sr02zaxepswe" timestamp="1484611461"&gt;4708&lt;/key&gt;&lt;/foreign-keys&gt;&lt;ref-type name="Journal Article"&gt;17&lt;/ref-type&gt;&lt;contributors&gt;&lt;authors&gt;&lt;author&gt;Bergmeier, Heidi&lt;/author&gt;&lt;author&gt;Skouteris, Helen&lt;/author&gt;&lt;author&gt;Horwood, Sharon&lt;/author&gt;&lt;author&gt;Hooley, Merrilyn&lt;/author&gt;&lt;author&gt;Richardson, Ben&lt;/author&gt;&lt;/authors&gt;&lt;/contributors&gt;&lt;titles&gt;&lt;title&gt;Child temperament and maternal predictors of preschool children&amp;apos;s eating and body mass index. A prospective study&lt;/title&gt;&lt;secondary-title&gt;Appetite&lt;/secondary-title&gt;&lt;/titles&gt;&lt;periodical&gt;&lt;full-title&gt;Appetite&lt;/full-title&gt;&lt;/periodical&gt;&lt;pages&gt;125-132&lt;/pages&gt;&lt;volume&gt;74&lt;/volume&gt;&lt;dates&gt;&lt;year&gt;2014&lt;/year&gt;&lt;pub-dates&gt;&lt;date&gt;Mar 1&lt;/date&gt;&lt;/pub-dates&gt;&lt;/dates&gt;&lt;isbn&gt;0195-6663&lt;/isbn&gt;&lt;accession-num&gt;WOS:000331481800017&lt;/accession-num&gt;&lt;urls&gt;&lt;related-urls&gt;&lt;url&gt;&amp;lt;Go to ISI&amp;gt;://WOS:000331481800017&lt;/url&gt;&lt;/related-urls&gt;&lt;/urls&gt;&lt;electronic-resource-num&gt;10.1016/j.appet.2013.12.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meier, Skouteris, Horwood, Hooley, &amp; Richardson, 2014)</w:t>
      </w:r>
      <w:r w:rsidRPr="005A3C27">
        <w:rPr>
          <w:rFonts w:ascii="Times New Roman" w:hAnsi="Times New Roman" w:cs="Times New Roman"/>
        </w:rPr>
        <w:fldChar w:fldCharType="end"/>
      </w:r>
      <w:r w:rsidRPr="005A3C27">
        <w:rPr>
          <w:rFonts w:ascii="Times New Roman" w:hAnsi="Times New Roman" w:cs="Times New Roman"/>
        </w:rPr>
        <w:t xml:space="preserve">. Infants perceived by their mothers as “difficult” consistently demonstrated greater or more rapid weight gain in the first year of life. Other traits of the “difficult” temperament, such as distress to limitations, extraversion, and emotionality, were also positively associated with weight gain during infancy. A few studies also identified maternal feeding practices as a potential mediator between infant temperament and weight gain during preschool years. Our search yielded one birth cohort study of infant temperament. Mother-reported fussiness in infancy was positively associated with later body composition, energy intake, and activity levels in a sample of 30 infants (100% White; 53% female) in the UK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Wells&lt;/Author&gt;&lt;Year&gt;1997&lt;/Year&gt;&lt;RecNum&gt;4942&lt;/RecNum&gt;&lt;DisplayText&gt;(Wells et al., 1997)&lt;/DisplayText&gt;&lt;record&gt;&lt;rec-number&gt;4942&lt;/rec-number&gt;&lt;foreign-keys&gt;&lt;key app="EN" db-id="r2rrptxt2w29drezxrj52et9sr02zaxepswe" timestamp="1484611469"&gt;4942&lt;/key&gt;&lt;/foreign-keys&gt;&lt;ref-type name="Journal Article"&gt;17&lt;/ref-type&gt;&lt;contributors&gt;&lt;authors&gt;&lt;author&gt;Wells, J. C. K.&lt;/author&gt;&lt;author&gt;Stanley, M.&lt;/author&gt;&lt;author&gt;Laidlaw, A.&lt;/author&gt;&lt;author&gt;Day, J. M. E.&lt;/author&gt;&lt;author&gt;Stafford, M.&lt;/author&gt;&lt;author&gt;Davies, P. S. W.&lt;/author&gt;&lt;/authors&gt;&lt;/contributors&gt;&lt;titles&gt;&lt;title&gt;Investigation of the relationship between infant temperament and later body composition&lt;/title&gt;&lt;secondary-title&gt;International Journal of Obesity&lt;/secondary-title&gt;&lt;/titles&gt;&lt;periodical&gt;&lt;full-title&gt;International Journal of Obesity&lt;/full-title&gt;&lt;/periodical&gt;&lt;pages&gt;400-406&lt;/pages&gt;&lt;volume&gt;21&lt;/volume&gt;&lt;number&gt;5&lt;/number&gt;&lt;dates&gt;&lt;year&gt;1997&lt;/year&gt;&lt;pub-dates&gt;&lt;date&gt;May&lt;/date&gt;&lt;/pub-dates&gt;&lt;/dates&gt;&lt;isbn&gt;0307-0565&lt;/isbn&gt;&lt;accession-num&gt;WOS:A1997WV97400011&lt;/accession-num&gt;&lt;urls&gt;&lt;related-urls&gt;&lt;url&gt;&amp;lt;Go to WoS&amp;gt;://WOS:A1997WV97400011&lt;/url&gt;&lt;/related-urls&gt;&lt;/urls&gt;&lt;electronic-resource-num&gt;10.1038/sj.ijo.080042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Wells et al., 1997)</w:t>
      </w:r>
      <w:r w:rsidRPr="005A3C27">
        <w:rPr>
          <w:rFonts w:ascii="Times New Roman" w:hAnsi="Times New Roman" w:cs="Times New Roman"/>
        </w:rPr>
        <w:fldChar w:fldCharType="end"/>
      </w:r>
      <w:r w:rsidRPr="005A3C27">
        <w:rPr>
          <w:rFonts w:ascii="Times New Roman" w:hAnsi="Times New Roman" w:cs="Times New Roman"/>
        </w:rPr>
        <w:t>. Specifically, infants who were easily soothable at 12 weeks old had leaner skinfold thickness (a measure of body fat distribution) and greater activity levels in toddlerhood (</w:t>
      </w:r>
      <w:r w:rsidRPr="005A3C27">
        <w:rPr>
          <w:rFonts w:ascii="Times New Roman" w:hAnsi="Times New Roman" w:cs="Times New Roman"/>
          <w:i/>
          <w:iCs/>
        </w:rPr>
        <w:t xml:space="preserve">m </w:t>
      </w:r>
      <w:r w:rsidRPr="005A3C27">
        <w:rPr>
          <w:rFonts w:ascii="Times New Roman" w:hAnsi="Times New Roman" w:cs="Times New Roman"/>
        </w:rPr>
        <w:t>= 2-3.5 years); in contrast, fussiness predicted greater intake of carbohydrates in toddlerhood after controlling for confounding variables such as skinfold thickness and percent body fat at baseline.</w:t>
      </w:r>
    </w:p>
    <w:p w14:paraId="22EB65E0" w14:textId="1019407D" w:rsidR="004038CD" w:rsidRPr="005A3C27" w:rsidRDefault="004038CD" w:rsidP="0038159B">
      <w:pPr>
        <w:spacing w:line="480" w:lineRule="auto"/>
        <w:ind w:firstLine="720"/>
        <w:rPr>
          <w:rFonts w:ascii="Times New Roman" w:eastAsia="Times New Roman" w:hAnsi="Times New Roman" w:cs="Times New Roman"/>
        </w:rPr>
      </w:pPr>
      <w:r w:rsidRPr="005A3C27">
        <w:rPr>
          <w:rStyle w:val="Heading3Char"/>
        </w:rPr>
        <w:t>1.5  Socioeconomic influences.</w:t>
      </w:r>
      <w:r w:rsidRPr="005A3C27">
        <w:rPr>
          <w:rFonts w:ascii="Times New Roman" w:hAnsi="Times New Roman" w:cs="Times New Roman"/>
          <w:b/>
          <w:bCs/>
        </w:rPr>
        <w:t xml:space="preserve"> </w:t>
      </w:r>
      <w:r w:rsidRPr="005A3C27">
        <w:rPr>
          <w:rFonts w:ascii="Times New Roman" w:hAnsi="Times New Roman" w:cs="Times New Roman"/>
        </w:rPr>
        <w:t xml:space="preserve"> Socioeconomic status (SES) is commonly determined by such indices as household income or parental education. However, there are many factors that contribute to and are related to SES, such as race/ethnicity. </w:t>
      </w:r>
      <w:r w:rsidRPr="005A3C27">
        <w:rPr>
          <w:rFonts w:ascii="Times New Roman" w:eastAsia="Times New Roman" w:hAnsi="Times New Roman" w:cs="Times New Roman"/>
        </w:rPr>
        <w:t xml:space="preserve">The multifaceted nature of SES contributes to the complexity of findings related to obesity. A recent international review of overweight and obesity in preschoolers discussed the complicated nature of the relationship between SES and obe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Quelly&lt;/Author&gt;&lt;Year&gt;2011&lt;/Year&gt;&lt;RecNum&gt;4893&lt;/RecNum&gt;&lt;DisplayText&gt;(Quelly &amp;amp; Lieberman, 2011)&lt;/DisplayText&gt;&lt;record&gt;&lt;rec-number&gt;4893&lt;/rec-number&gt;&lt;foreign-keys&gt;&lt;key app="EN" db-id="r2rrptxt2w29drezxrj52et9sr02zaxepswe" timestamp="1484611467"&gt;4893&lt;/key&gt;&lt;/foreign-keys&gt;&lt;ref-type name="Journal Article"&gt;17&lt;/ref-type&gt;&lt;contributors&gt;&lt;authors&gt;&lt;author&gt;Quelly, Susan B.&lt;/author&gt;&lt;author&gt;Lieberman, Leslie Sue&lt;/author&gt;&lt;/authors&gt;&lt;/contributors&gt;&lt;titles&gt;&lt;title&gt;Global prevalence of overweight and obesity in preschoolers&lt;/title&gt;&lt;secondary-title&gt;Anthropologischer Anzeiger&lt;/secondary-title&gt;&lt;/titles&gt;&lt;periodical&gt;&lt;full-title&gt;Anthropologischer Anzeiger&lt;/full-title&gt;&lt;/periodical&gt;&lt;pages&gt;437-456&lt;/pages&gt;&lt;volume&gt;68&lt;/volume&gt;&lt;number&gt;4&lt;/number&gt;&lt;dates&gt;&lt;year&gt;2011&lt;/year&gt;&lt;pub-dates&gt;&lt;date&gt;Sep&lt;/date&gt;&lt;/pub-dates&gt;&lt;/dates&gt;&lt;isbn&gt;0003-5548&lt;/isbn&gt;&lt;accession-num&gt;WOS:000295234400007&lt;/accession-num&gt;&lt;urls&gt;&lt;related-urls&gt;&lt;url&gt;&amp;lt;Go to WoS&amp;gt;://WOS:000295234400007&lt;/url&gt;&lt;/related-urls&gt;&lt;/urls&gt;&lt;electronic-resource-num&gt;10.1127/0003-5548/2011/014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Quelly &amp; Lieberman, 2011)</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Some studies reported that higher SES was associated with higher overweight incidences, while others found the opposite relationship. Race, parental education, income, and location confound the relationship in some studies. As an </w:t>
      </w:r>
      <w:r w:rsidRPr="005A3C27">
        <w:rPr>
          <w:rFonts w:ascii="Times New Roman" w:eastAsia="Times New Roman" w:hAnsi="Times New Roman" w:cs="Times New Roman"/>
        </w:rPr>
        <w:lastRenderedPageBreak/>
        <w:t>example, in a study that followed children from birth to 2 years old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82; 100% White; 50% female), family income was negatively associated with body weight while parental education was not, when analyzed separatel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tunkard&lt;/Author&gt;&lt;Year&gt;2004&lt;/Year&gt;&lt;RecNum&gt;4925&lt;/RecNum&gt;&lt;DisplayText&gt;(Stunkard, Berkowitz, Schoeller, Maislin, &amp;amp; Stallings, 2004)&lt;/DisplayText&gt;&lt;record&gt;&lt;rec-number&gt;4925&lt;/rec-number&gt;&lt;foreign-keys&gt;&lt;key app="EN" db-id="r2rrptxt2w29drezxrj52et9sr02zaxepswe" timestamp="1484611468"&gt;4925&lt;/key&gt;&lt;/foreign-keys&gt;&lt;ref-type name="Journal Article"&gt;17&lt;/ref-type&gt;&lt;contributors&gt;&lt;authors&gt;&lt;author&gt;Stunkard, A. J.&lt;/author&gt;&lt;author&gt;Berkowitz, R. I.&lt;/author&gt;&lt;author&gt;Schoeller, D.&lt;/author&gt;&lt;author&gt;Maislin, G.&lt;/author&gt;&lt;author&gt;Stallings, V. A.&lt;/author&gt;&lt;/authors&gt;&lt;/contributors&gt;&lt;titles&gt;&lt;title&gt;Predictors of body size in the first 2y of life: a high-risk study of human obesity&lt;/title&gt;&lt;secondary-title&gt;International Journal of Obesity&lt;/secondary-title&gt;&lt;/titles&gt;&lt;periodical&gt;&lt;full-title&gt;International Journal of Obesity&lt;/full-title&gt;&lt;/periodical&gt;&lt;pages&gt;503-513&lt;/pages&gt;&lt;volume&gt;28&lt;/volume&gt;&lt;number&gt;4&lt;/number&gt;&lt;dates&gt;&lt;year&gt;2004&lt;/year&gt;&lt;pub-dates&gt;&lt;date&gt;Apr&lt;/date&gt;&lt;/pub-dates&gt;&lt;/dates&gt;&lt;isbn&gt;0307-0565&lt;/isbn&gt;&lt;accession-num&gt;WOS:000220302000008&lt;/accession-num&gt;&lt;urls&gt;&lt;related-urls&gt;&lt;url&gt;&amp;lt;Go to WoS&amp;gt;://WOS:000220302000008&lt;/url&gt;&lt;/related-urls&gt;&lt;/urls&gt;&lt;electronic-resource-num&gt;10.1038/sj.ijo.0802517&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Stunkard, Berkowitz, Schoeller, Maislin, &amp; Stallings, 2004)</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Based on a systematic review of factors in childhood that contribute to adult obesity, Parsons et a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arsons&lt;/Author&gt;&lt;Year&gt;1999&lt;/Year&gt;&lt;RecNum&gt;4632&lt;/RecNum&gt;&lt;DisplayText&gt;(Parsons, Power, Logan, &amp;amp; Summerbell, 1999)&lt;/DisplayText&gt;&lt;record&gt;&lt;rec-number&gt;4632&lt;/rec-number&gt;&lt;foreign-keys&gt;&lt;key app="EN" db-id="r2rrptxt2w29drezxrj52et9sr02zaxepswe" timestamp="1484611459"&gt;4632&lt;/key&gt;&lt;/foreign-keys&gt;&lt;ref-type name="Journal Article"&gt;17&lt;/ref-type&gt;&lt;contributors&gt;&lt;authors&gt;&lt;author&gt;Parsons, T. J.&lt;/author&gt;&lt;author&gt;Power, C.&lt;/author&gt;&lt;author&gt;Logan, S.&lt;/author&gt;&lt;author&gt;Summerbell, C. D.&lt;/author&gt;&lt;/authors&gt;&lt;/contributors&gt;&lt;titles&gt;&lt;title&gt;Childhood predictors of adult obesity: a systematic review&lt;/title&gt;&lt;secondary-title&gt;International Journal of Obesity&lt;/secondary-title&gt;&lt;/titles&gt;&lt;periodical&gt;&lt;full-title&gt;International Journal of Obesity&lt;/full-title&gt;&lt;/periodical&gt;&lt;pages&gt;S1-S107&lt;/pages&gt;&lt;volume&gt;23&lt;/volume&gt;&lt;dates&gt;&lt;year&gt;1999&lt;/year&gt;&lt;pub-dates&gt;&lt;date&gt;Nov&lt;/date&gt;&lt;/pub-dates&gt;&lt;/dates&gt;&lt;isbn&gt;0307-0565&lt;/isbn&gt;&lt;accession-num&gt;WOS:000084103200001&lt;/accession-num&gt;&lt;urls&gt;&lt;related-urls&gt;&lt;url&gt;&amp;lt;Go to WoS&amp;gt;://WOS:000084103200001&lt;/url&gt;&lt;/related-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Parsons, Power, Logan, &amp; Summerbell, 1999)</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and Power and Parson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ower&lt;/Author&gt;&lt;Year&gt;2000&lt;/Year&gt;&lt;RecNum&gt;4892&lt;/RecNum&gt;&lt;DisplayText&gt;(Power &amp;amp; Parsons, 2000)&lt;/DisplayText&gt;&lt;record&gt;&lt;rec-number&gt;4892&lt;/rec-number&gt;&lt;foreign-keys&gt;&lt;key app="EN" db-id="r2rrptxt2w29drezxrj52et9sr02zaxepswe" timestamp="1484611467"&gt;4892&lt;/key&gt;&lt;/foreign-keys&gt;&lt;ref-type name="Journal Article"&gt;17&lt;/ref-type&gt;&lt;contributors&gt;&lt;authors&gt;&lt;author&gt;Power, C.&lt;/author&gt;&lt;author&gt;Parsons, T.&lt;/author&gt;&lt;/authors&gt;&lt;/contributors&gt;&lt;titles&gt;&lt;title&gt;Nutritional and other influences in childhood as predictors of adult obesity&lt;/title&gt;&lt;secondary-title&gt;Proceedings of the Nutrition Society&lt;/secondary-title&gt;&lt;/titles&gt;&lt;periodical&gt;&lt;full-title&gt;Proceedings of the Nutrition Society&lt;/full-title&gt;&lt;/periodical&gt;&lt;pages&gt;267-272&lt;/pages&gt;&lt;volume&gt;59&lt;/volume&gt;&lt;number&gt;2&lt;/number&gt;&lt;dates&gt;&lt;year&gt;2000&lt;/year&gt;&lt;pub-dates&gt;&lt;date&gt;May&lt;/date&gt;&lt;/pub-dates&gt;&lt;/dates&gt;&lt;isbn&gt;0029-6651&lt;/isbn&gt;&lt;accession-num&gt;WOS:000088556800011&lt;/accession-num&gt;&lt;urls&gt;&lt;related-urls&gt;&lt;url&gt;&amp;lt;Go to WoS&amp;gt;://WOS:000088556800011&lt;/url&gt;&lt;/related-urls&gt;&lt;/urls&gt;&lt;electronic-resource-num&gt;10.1017/s002966510000029x&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Power &amp; Parsons, 2000)</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summarized the effects of SES during childhood on obesity later in life: people born into low SES households were more likely to be obese in adulthood compared to their counterparts in high SES households. These findings align with those of</w:t>
      </w:r>
      <w:r w:rsidRPr="005A3C27">
        <w:rPr>
          <w:rFonts w:ascii="Times New Roman" w:hAnsi="Times New Roman" w:cs="Times New Roman"/>
        </w:rPr>
        <w:t xml:space="preserve"> Lane et a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ne&lt;/Author&gt;&lt;Year&gt;2013&lt;/Year&gt;&lt;RecNum&gt;4843&lt;/RecNum&gt;&lt;DisplayText&gt;(Lane, Bluestone, &amp;amp; Burke, 2013)&lt;/DisplayText&gt;&lt;record&gt;&lt;rec-number&gt;4843&lt;/rec-number&gt;&lt;foreign-keys&gt;&lt;key app="EN" db-id="r2rrptxt2w29drezxrj52et9sr02zaxepswe" timestamp="1484611465"&gt;4843&lt;/key&gt;&lt;/foreign-keys&gt;&lt;ref-type name="Journal Article"&gt;17&lt;/ref-type&gt;&lt;contributors&gt;&lt;authors&gt;&lt;author&gt;Lane, Sean P.&lt;/author&gt;&lt;author&gt;Bluestone, Cheryl&lt;/author&gt;&lt;author&gt;Burke, Christopher T.&lt;/author&gt;&lt;/authors&gt;&lt;/contributors&gt;&lt;titles&gt;&lt;title&gt;Trajectories of BMI from early childhood through early adolescence: SES and psychosocial predictors&lt;/title&gt;&lt;secondary-title&gt;British Journal of Health Psychology&lt;/secondary-title&gt;&lt;/titles&gt;&lt;periodical&gt;&lt;full-title&gt;British Journal of Health Psychology&lt;/full-title&gt;&lt;/periodical&gt;&lt;pages&gt;66-82&lt;/pages&gt;&lt;volume&gt;18&lt;/volume&gt;&lt;number&gt;1&lt;/number&gt;&lt;dates&gt;&lt;year&gt;2013&lt;/year&gt;&lt;pub-dates&gt;&lt;date&gt;Feb&lt;/date&gt;&lt;/pub-dates&gt;&lt;/dates&gt;&lt;isbn&gt;1359-107X&lt;/isbn&gt;&lt;accession-num&gt;WOS:000313720400006&lt;/accession-num&gt;&lt;urls&gt;&lt;related-urls&gt;&lt;url&gt;&amp;lt;Go to WoS&amp;gt;://WOS:000313720400006&lt;/url&gt;&lt;/related-urls&gt;&lt;/urls&gt;&lt;electronic-resource-num&gt;10.1111/j.2044-8287.2012.02078.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ane, Bluestone, &amp; Burke, 2013)</w:t>
      </w:r>
      <w:r w:rsidRPr="005A3C27">
        <w:rPr>
          <w:rFonts w:ascii="Times New Roman" w:hAnsi="Times New Roman" w:cs="Times New Roman"/>
        </w:rPr>
        <w:fldChar w:fldCharType="end"/>
      </w:r>
      <w:r w:rsidRPr="005A3C27">
        <w:rPr>
          <w:rFonts w:ascii="Times New Roman" w:hAnsi="Times New Roman" w:cs="Times New Roman"/>
        </w:rPr>
        <w:t>, who found that children (</w:t>
      </w:r>
      <w:r w:rsidRPr="005A3C27">
        <w:rPr>
          <w:rFonts w:ascii="Times New Roman" w:hAnsi="Times New Roman" w:cs="Times New Roman"/>
          <w:i/>
          <w:iCs/>
        </w:rPr>
        <w:t>n</w:t>
      </w:r>
      <w:r w:rsidRPr="005A3C27">
        <w:rPr>
          <w:rFonts w:ascii="Times New Roman" w:hAnsi="Times New Roman" w:cs="Times New Roman"/>
        </w:rPr>
        <w:t xml:space="preserve"> = 917) from 10 cities in the US who were born into a low SES family, as measured by family income, were more likely to be overweight and continue to increase in BMI over time up to age 1, and </w:t>
      </w:r>
      <w:r w:rsidRPr="005A3C27">
        <w:rPr>
          <w:rFonts w:ascii="Times New Roman" w:eastAsia="Times New Roman" w:hAnsi="Times New Roman" w:cs="Times New Roman"/>
        </w:rPr>
        <w:t>the results of a birth cohort study of the differences between social class and child overweight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9057; 49.3% female; Child Benefit Register for the Republic of Ireland), which found that from birth to 9 months, children’s rapid growth (unexpected infant weight gain beyond the normal weight range for that age) from the lower SES class was influenced most by post-birth maternal smoking and alcohol use and higher SES class children’s rapid growth was most influenced by breastfeeding practic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yte&lt;/Author&gt;&lt;Year&gt;2014&lt;/Year&gt;&lt;RecNum&gt;4845&lt;/RecNum&gt;&lt;DisplayText&gt;(Layte, Bennett, McCrory, &amp;amp; Kearney, 2014)&lt;/DisplayText&gt;&lt;record&gt;&lt;rec-number&gt;4845&lt;/rec-number&gt;&lt;foreign-keys&gt;&lt;key app="EN" db-id="r2rrptxt2w29drezxrj52et9sr02zaxepswe" timestamp="1484611465"&gt;4845&lt;/key&gt;&lt;/foreign-keys&gt;&lt;ref-type name="Journal Article"&gt;17&lt;/ref-type&gt;&lt;contributors&gt;&lt;authors&gt;&lt;author&gt;Layte, R.&lt;/author&gt;&lt;author&gt;Bennett, A.&lt;/author&gt;&lt;author&gt;McCrory, C.&lt;/author&gt;&lt;author&gt;Kearney, J.&lt;/author&gt;&lt;/authors&gt;&lt;/contributors&gt;&lt;titles&gt;&lt;title&gt;Social class variation in the predictors of rapid growth in infancy and obesity at age 3 years&lt;/title&gt;&lt;secondary-title&gt;International Journal of Obesity&lt;/secondary-title&gt;&lt;/titles&gt;&lt;periodical&gt;&lt;full-title&gt;International Journal of Obesity&lt;/full-title&gt;&lt;/periodical&gt;&lt;pages&gt;82-90&lt;/pages&gt;&lt;volume&gt;38&lt;/volume&gt;&lt;number&gt;1&lt;/number&gt;&lt;dates&gt;&lt;year&gt;2014&lt;/year&gt;&lt;pub-dates&gt;&lt;date&gt;Jan&lt;/date&gt;&lt;/pub-dates&gt;&lt;/dates&gt;&lt;isbn&gt;0307-0565&lt;/isbn&gt;&lt;accession-num&gt;WOS:000329345700013&lt;/accession-num&gt;&lt;urls&gt;&lt;related-urls&gt;&lt;url&gt;&amp;lt;Go to WoS&amp;gt;://WOS:000329345700013&lt;/url&gt;&lt;/related-urls&gt;&lt;/urls&gt;&lt;electronic-resource-num&gt;10.1038/ijo.2013.160&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Layte, Bennett, McCrory, &amp; Kearney, 2014)</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r w:rsidRPr="005A3C27">
        <w:rPr>
          <w:rFonts w:ascii="Times New Roman" w:hAnsi="Times New Roman" w:cs="Times New Roman"/>
        </w:rPr>
        <w:t xml:space="preserve">The results are not consistent across studies and samples, however. For example, in Vietnam where poverty rates are high, Huynh et a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ynh&lt;/Author&gt;&lt;Year&gt;2011&lt;/Year&gt;&lt;RecNum&gt;4820&lt;/RecNum&gt;&lt;DisplayText&gt;(Huynh et al., 2011)&lt;/DisplayText&gt;&lt;record&gt;&lt;rec-number&gt;4820&lt;/rec-number&gt;&lt;foreign-keys&gt;&lt;key app="EN" db-id="r2rrptxt2w29drezxrj52et9sr02zaxepswe" timestamp="1484611465"&gt;4820&lt;/key&gt;&lt;/foreign-keys&gt;&lt;ref-type name="Journal Article"&gt;17&lt;/ref-type&gt;&lt;contributors&gt;&lt;authors&gt;&lt;author&gt;Huynh, Dieu T. T.&lt;/author&gt;&lt;author&gt;Dibley, Michael J.&lt;/author&gt;&lt;author&gt;Sibbritt, David&lt;/author&gt;&lt;author&gt;Tran, Hanh T. M.&lt;/author&gt;&lt;author&gt;Le, Qui T. K.&lt;/author&gt;&lt;/authors&gt;&lt;/contributors&gt;&lt;titles&gt;&lt;title&gt;Influence of contextual and individual level risk factors on adiposity in a preschool child cohort in Ho Chi Minh City, Vietnam&lt;/title&gt;&lt;secondary-title&gt;International Journal of Pediatric Obesity&lt;/secondary-title&gt;&lt;/titles&gt;&lt;periodical&gt;&lt;full-title&gt;International Journal of Pediatric Obesity&lt;/full-title&gt;&lt;/periodical&gt;&lt;pages&gt;E487-E500&lt;/pages&gt;&lt;volume&gt;6&lt;/volume&gt;&lt;number&gt;2-2&lt;/number&gt;&lt;dates&gt;&lt;year&gt;2011&lt;/year&gt;&lt;pub-dates&gt;&lt;date&gt;Jun&lt;/date&gt;&lt;/pub-dates&gt;&lt;/dates&gt;&lt;isbn&gt;1747-7166&lt;/isbn&gt;&lt;accession-num&gt;WOS:000292704500060&lt;/accession-num&gt;&lt;urls&gt;&lt;related-urls&gt;&lt;url&gt;&amp;lt;Go to WoS&amp;gt;://WOS:000292704500060&lt;/url&gt;&lt;/related-urls&gt;&lt;/urls&gt;&lt;electronic-resource-num&gt;10.3109/17477166.2011.57515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uynh et al., 2011)</w:t>
      </w:r>
      <w:r w:rsidRPr="005A3C27">
        <w:rPr>
          <w:rFonts w:ascii="Times New Roman" w:hAnsi="Times New Roman" w:cs="Times New Roman"/>
        </w:rPr>
        <w:fldChar w:fldCharType="end"/>
      </w:r>
      <w:r w:rsidRPr="005A3C27">
        <w:rPr>
          <w:rFonts w:ascii="Times New Roman" w:hAnsi="Times New Roman" w:cs="Times New Roman"/>
        </w:rPr>
        <w:t xml:space="preserve"> found that children (</w:t>
      </w:r>
      <w:r w:rsidRPr="005A3C27">
        <w:rPr>
          <w:rFonts w:ascii="Times New Roman" w:hAnsi="Times New Roman" w:cs="Times New Roman"/>
          <w:i/>
          <w:iCs/>
        </w:rPr>
        <w:t>n</w:t>
      </w:r>
      <w:r w:rsidRPr="005A3C27">
        <w:rPr>
          <w:rFonts w:ascii="Times New Roman" w:hAnsi="Times New Roman" w:cs="Times New Roman"/>
        </w:rPr>
        <w:t xml:space="preserve"> = 526; </w:t>
      </w:r>
      <w:r w:rsidRPr="005A3C27">
        <w:rPr>
          <w:rFonts w:ascii="Times New Roman" w:hAnsi="Times New Roman" w:cs="Times New Roman"/>
          <w:i/>
          <w:iCs/>
        </w:rPr>
        <w:t>m[baseline]</w:t>
      </w:r>
      <w:r w:rsidRPr="005A3C27">
        <w:rPr>
          <w:rFonts w:ascii="Times New Roman" w:hAnsi="Times New Roman" w:cs="Times New Roman"/>
        </w:rPr>
        <w:t xml:space="preserve"> = 5.2 years, SD = 3.6 months; 51.1% female) from wealthier families had higher BMIs over time compared to children from poor famili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ynh&lt;/Author&gt;&lt;Year&gt;2011&lt;/Year&gt;&lt;RecNum&gt;4820&lt;/RecNum&gt;&lt;DisplayText&gt;(Huynh et al., 2011)&lt;/DisplayText&gt;&lt;record&gt;&lt;rec-number&gt;4820&lt;/rec-number&gt;&lt;foreign-keys&gt;&lt;key app="EN" db-id="r2rrptxt2w29drezxrj52et9sr02zaxepswe" timestamp="1484611465"&gt;4820&lt;/key&gt;&lt;/foreign-keys&gt;&lt;ref-type name="Journal Article"&gt;17&lt;/ref-type&gt;&lt;contributors&gt;&lt;authors&gt;&lt;author&gt;Huynh, Dieu T. T.&lt;/author&gt;&lt;author&gt;Dibley, Michael J.&lt;/author&gt;&lt;author&gt;Sibbritt, David&lt;/author&gt;&lt;author&gt;Tran, Hanh T. M.&lt;/author&gt;&lt;author&gt;Le, Qui T. K.&lt;/author&gt;&lt;/authors&gt;&lt;/contributors&gt;&lt;titles&gt;&lt;title&gt;Influence of contextual and individual level risk factors on adiposity in a preschool child cohort in Ho Chi Minh City, Vietnam&lt;/title&gt;&lt;secondary-title&gt;International Journal of Pediatric Obesity&lt;/secondary-title&gt;&lt;/titles&gt;&lt;periodical&gt;&lt;full-title&gt;International Journal of Pediatric Obesity&lt;/full-title&gt;&lt;/periodical&gt;&lt;pages&gt;E487-E500&lt;/pages&gt;&lt;volume&gt;6&lt;/volume&gt;&lt;number&gt;2-2&lt;/number&gt;&lt;dates&gt;&lt;year&gt;2011&lt;/year&gt;&lt;pub-dates&gt;&lt;date&gt;Jun&lt;/date&gt;&lt;/pub-dates&gt;&lt;/dates&gt;&lt;isbn&gt;1747-7166&lt;/isbn&gt;&lt;accession-num&gt;WOS:000292704500060&lt;/accession-num&gt;&lt;urls&gt;&lt;related-urls&gt;&lt;url&gt;&amp;lt;Go to WoS&amp;gt;://WOS:000292704500060&lt;/url&gt;&lt;/related-urls&gt;&lt;/urls&gt;&lt;electronic-resource-num&gt;10.3109/17477166.2011.57515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uynh et al., 2011)</w:t>
      </w:r>
      <w:r w:rsidRPr="005A3C27">
        <w:rPr>
          <w:rFonts w:ascii="Times New Roman" w:hAnsi="Times New Roman" w:cs="Times New Roman"/>
        </w:rPr>
        <w:fldChar w:fldCharType="end"/>
      </w:r>
      <w:r w:rsidRPr="005A3C27">
        <w:rPr>
          <w:rFonts w:ascii="Times New Roman" w:hAnsi="Times New Roman" w:cs="Times New Roman"/>
        </w:rPr>
        <w:t>.</w:t>
      </w:r>
      <w:r w:rsidRPr="005A3C27">
        <w:rPr>
          <w:rFonts w:ascii="Times New Roman" w:eastAsia="Times New Roman" w:hAnsi="Times New Roman" w:cs="Times New Roman"/>
        </w:rPr>
        <w:t xml:space="preserve"> In addition to direct relationships between SES and weight-related outcomes, research has shown that SES affects other variables that are empirically related to obesity, such as children’s dietary intake and nutrition, breastfeeding, and food security. In this section, we discuss the </w:t>
      </w:r>
      <w:r w:rsidRPr="005A3C27">
        <w:rPr>
          <w:rFonts w:ascii="Times New Roman" w:eastAsia="Times New Roman" w:hAnsi="Times New Roman" w:cs="Times New Roman"/>
        </w:rPr>
        <w:lastRenderedPageBreak/>
        <w:t>findings related to different dimensions of the broader construct of SES and the way they are related to other variables in our cascade model, discussed in detail in later sections of this paper.</w:t>
      </w:r>
    </w:p>
    <w:p w14:paraId="3BAFFD45"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eastAsia="Times New Roman" w:hAnsi="Times New Roman" w:cs="Times New Roman"/>
        </w:rPr>
        <w:t>Concerning nutrition and SES, Canadian mothers (</w:t>
      </w:r>
      <w:r w:rsidRPr="005A3C27">
        <w:rPr>
          <w:rFonts w:ascii="Times New Roman" w:eastAsia="Times New Roman" w:hAnsi="Times New Roman" w:cs="Times New Roman"/>
          <w:i/>
          <w:iCs/>
        </w:rPr>
        <w:t>n =</w:t>
      </w:r>
      <w:r w:rsidRPr="005A3C27">
        <w:rPr>
          <w:rFonts w:ascii="Times New Roman" w:eastAsia="Times New Roman" w:hAnsi="Times New Roman" w:cs="Times New Roman"/>
        </w:rPr>
        <w:t xml:space="preserve"> 2103;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5 months; Longitudinal Study of Child Development in Quebec) were more likely to follow breastfeeding recommendations if they were older, more educated, and had a higher S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ubois&lt;/Author&gt;&lt;Year&gt;2003&lt;/Year&gt;&lt;RecNum&gt;4753&lt;/RecNum&gt;&lt;DisplayText&gt;(Dubois &amp;amp; Girard, 2003)&lt;/DisplayText&gt;&lt;record&gt;&lt;rec-number&gt;4753&lt;/rec-number&gt;&lt;foreign-keys&gt;&lt;key app="EN" db-id="r2rrptxt2w29drezxrj52et9sr02zaxepswe" timestamp="1484611463"&gt;4753&lt;/key&gt;&lt;/foreign-keys&gt;&lt;ref-type name="Journal Article"&gt;17&lt;/ref-type&gt;&lt;contributors&gt;&lt;authors&gt;&lt;author&gt;Dubois, L.&lt;/author&gt;&lt;author&gt;Girard, M.&lt;/author&gt;&lt;/authors&gt;&lt;/contributors&gt;&lt;titles&gt;&lt;title&gt;Social inequalities in infant feeding during the first year of life. The Longitudinal Study of Child Development in Quebec (LSCDQ 1998-2002)&lt;/title&gt;&lt;secondary-title&gt;Public Health Nutrition&lt;/secondary-title&gt;&lt;/titles&gt;&lt;periodical&gt;&lt;full-title&gt;Public Health Nutrition&lt;/full-title&gt;&lt;/periodical&gt;&lt;pages&gt;773-783&lt;/pages&gt;&lt;volume&gt;6&lt;/volume&gt;&lt;number&gt;8&lt;/number&gt;&lt;dates&gt;&lt;year&gt;2003&lt;/year&gt;&lt;pub-dates&gt;&lt;date&gt;Dec&lt;/date&gt;&lt;/pub-dates&gt;&lt;/dates&gt;&lt;isbn&gt;1368-9800&lt;/isbn&gt;&lt;accession-num&gt;WOS:000187494800008&lt;/accession-num&gt;&lt;urls&gt;&lt;related-urls&gt;&lt;url&gt;&amp;lt;Go to ISI&amp;gt;://WOS:000187494800008&lt;/url&gt;&lt;/related-urls&gt;&lt;/urls&gt;&lt;electronic-resource-num&gt;10.1079/phn2003497&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Dubois &amp; Girard, 2003)</w:t>
      </w:r>
      <w:r w:rsidRPr="005A3C27">
        <w:rPr>
          <w:rFonts w:ascii="Times New Roman" w:hAnsi="Times New Roman" w:cs="Times New Roman"/>
        </w:rPr>
        <w:fldChar w:fldCharType="end"/>
      </w:r>
      <w:r w:rsidRPr="005A3C27">
        <w:rPr>
          <w:rFonts w:ascii="Times New Roman" w:eastAsia="Times New Roman" w:hAnsi="Times New Roman" w:cs="Times New Roman"/>
        </w:rPr>
        <w:t>. Further, children in high SES families were 2.3 times more likely to be fed according to infant nutrition recommendations, such as breastfed at birth, introduction to others foods at 4 months old or later, and cows’ milk at 9 months old or later, compared to children from low-SES families. Children with highly educated mothers were also 2.7 times more likely to be given nutrition in accordance with these guidelines than children with lower educated mothers. Additionally, children with mothers age 35 years or older were 3.7 times more likely to be fed according to the guidelines compared to children of mothers 24 years of age or younger. When these three SES variables were combined, children in the most privileged category were more than 8 times more likely to be given nutrition in accordance with these recommendations than children in the least privileged situation. In a birth cohort study conducted in Germany, children who were bottlefed, were from low SES households, had mothers who smoked during pregnancy, and had mothers who were overweight were more likely to be overweight from birth to six years old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480, German Multicenter Atopy Study)</w:t>
      </w:r>
      <w:r w:rsidRPr="005A3C27">
        <w:rPr>
          <w:rFonts w:ascii="Times New Roman" w:hAnsi="Times New Roman" w:cs="Times New Roman"/>
        </w:rPr>
        <w:fldChar w:fldCharType="begin"/>
      </w:r>
      <w:r w:rsidRPr="005A3C27">
        <w:rPr>
          <w:rFonts w:ascii="Times New Roman" w:eastAsia="Times New Roman" w:hAnsi="Times New Roman" w:cs="Times New Roman"/>
        </w:rPr>
        <w:instrText xml:space="preserve"> ADDIN EN.CITE &lt;EndNote&gt;&lt;Cite&gt;&lt;Author&gt;Bergmann&lt;/Author&gt;&lt;Year&gt;2003&lt;/Year&gt;&lt;RecNum&gt;4707&lt;/RecNum&gt;&lt;DisplayText&gt;(Bergmann et al., 2003)&lt;/DisplayText&gt;&lt;record&gt;&lt;rec-number&gt;4707&lt;/rec-number&gt;&lt;foreign-keys&gt;&lt;key app="EN" db-id="r2rrptxt2w29drezxrj52et9sr02zaxepswe" timestamp="1484611461"&gt;4707&lt;/key&gt;&lt;/foreign-keys&gt;&lt;ref-type name="Journal Article"&gt;17&lt;/ref-type&gt;&lt;contributors&gt;&lt;authors&gt;&lt;author&gt;Bergmann, K. E.&lt;/author&gt;&lt;author&gt;Bergmann, R. L.&lt;/author&gt;&lt;author&gt;von Kries, R.&lt;/author&gt;&lt;author&gt;Bohm, O.&lt;/author&gt;&lt;author&gt;Richter, R.&lt;/author&gt;&lt;author&gt;Dudenhausen, J. W.&lt;/author&gt;&lt;author&gt;Wahn, U.&lt;/author&gt;&lt;/authors&gt;&lt;/contributors&gt;&lt;titles&gt;&lt;title&gt;Early determinants of childhood overweight and adiposity in a birth cohort study: role of breast-feeding&lt;/title&gt;&lt;secondary-title&gt;International Journal of Obesity&lt;/secondary-title&gt;&lt;/titles&gt;&lt;periodical&gt;&lt;full-title&gt;International Journal of Obesity&lt;/full-title&gt;&lt;/periodical&gt;&lt;pages&gt;162-172&lt;/pages&gt;&lt;volume&gt;27&lt;/volume&gt;&lt;number&gt;2&lt;/number&gt;&lt;dates&gt;&lt;year&gt;2003&lt;/year&gt;&lt;pub-dates&gt;&lt;date&gt;Feb&lt;/date&gt;&lt;/pub-dates&gt;&lt;/dates&gt;&lt;isbn&gt;0307-0565&lt;/isbn&gt;&lt;accession-num&gt;WOS:000181032700002&lt;/accession-num&gt;&lt;urls&gt;&lt;related-urls&gt;&lt;url&gt;&amp;lt;Go to WoS&amp;gt;://WOS:000181032700002&lt;/url&gt;&lt;/related-urls&gt;&lt;/urls&gt;&lt;electronic-resource-num&gt;10.1038/sj.ijo.802200&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eastAsia="Times New Roman" w:hAnsi="Times New Roman" w:cs="Times New Roman"/>
          <w:noProof/>
        </w:rPr>
        <w:t>(Bergmann et al., 2003)</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p>
    <w:p w14:paraId="69941110"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eastAsia="Times New Roman" w:hAnsi="Times New Roman" w:cs="Times New Roman"/>
        </w:rPr>
        <w:t>When race/ethnicity was used as a proxy for SES, associations with overweight and obesity have been reported. In a study using data from ECLS-B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6800;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5.7 years; 48.8% female), researchers found that children of Latino and multiracial ethnicities were more than twice as likely to be severely obese in kindergarten than White childre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lores&lt;/Author&gt;&lt;Year&gt;2013&lt;/Year&gt;&lt;RecNum&gt;4768&lt;/RecNum&gt;&lt;DisplayText&gt;(Flores &amp;amp; Lin, 2013)&lt;/DisplayText&gt;&lt;record&gt;&lt;rec-number&gt;4768&lt;/rec-number&gt;&lt;foreign-keys&gt;&lt;key app="EN" db-id="r2rrptxt2w29drezxrj52et9sr02zaxepswe" timestamp="1484611463"&gt;4768&lt;/key&gt;&lt;/foreign-keys&gt;&lt;ref-type name="Journal Article"&gt;17&lt;/ref-type&gt;&lt;contributors&gt;&lt;authors&gt;&lt;author&gt;Flores, G.&lt;/author&gt;&lt;author&gt;Lin, H.&lt;/author&gt;&lt;/authors&gt;&lt;/contributors&gt;&lt;titles&gt;&lt;title&gt;Factors predicting severe childhood obesity in kindergarteners&lt;/title&gt;&lt;secondary-title&gt;International Journal of Obesity&lt;/secondary-title&gt;&lt;/titles&gt;&lt;periodical&gt;&lt;full-title&gt;International Journal of Obesity&lt;/full-title&gt;&lt;/periodical&gt;&lt;pages&gt;31-39&lt;/pages&gt;&lt;volume&gt;37&lt;/volume&gt;&lt;number&gt;1&lt;/number&gt;&lt;dates&gt;&lt;year&gt;2013&lt;/year&gt;&lt;pub-dates&gt;&lt;date&gt;Jan&lt;/date&gt;&lt;/pub-dates&gt;&lt;/dates&gt;&lt;isbn&gt;0307-0565&lt;/isbn&gt;&lt;accession-num&gt;WOS:000313358100004&lt;/accession-num&gt;&lt;urls&gt;&lt;related-urls&gt;&lt;url&gt;&amp;lt;Go to ISI&amp;gt;://WOS:000313358100004&lt;/url&gt;&lt;/related-urls&gt;&lt;/urls&gt;&lt;electronic-resource-num&gt;10.1038/ijo.2012.168&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Flores &amp; Lin, 2013)</w:t>
      </w:r>
      <w:r w:rsidRPr="005A3C27">
        <w:rPr>
          <w:rFonts w:ascii="Times New Roman" w:hAnsi="Times New Roman" w:cs="Times New Roman"/>
        </w:rPr>
        <w:fldChar w:fldCharType="end"/>
      </w:r>
      <w:r w:rsidRPr="005A3C27">
        <w:rPr>
          <w:rFonts w:ascii="Times New Roman" w:eastAsia="Times New Roman" w:hAnsi="Times New Roman" w:cs="Times New Roman"/>
        </w:rPr>
        <w:t>. In a study of behavior patterns and obesity (</w:t>
      </w:r>
      <w:r w:rsidRPr="005A3C27">
        <w:rPr>
          <w:rFonts w:ascii="Times New Roman" w:eastAsia="Times New Roman" w:hAnsi="Times New Roman" w:cs="Times New Roman"/>
          <w:i/>
          <w:iCs/>
        </w:rPr>
        <w:t xml:space="preserve">n </w:t>
      </w:r>
      <w:r w:rsidRPr="005A3C27">
        <w:rPr>
          <w:rFonts w:ascii="Times New Roman" w:eastAsia="Times New Roman" w:hAnsi="Times New Roman" w:cs="Times New Roman"/>
        </w:rPr>
        <w:t xml:space="preserve">= 8840; Add Health), White adolescents </w:t>
      </w:r>
      <w:r w:rsidRPr="005A3C27">
        <w:rPr>
          <w:rFonts w:ascii="Times New Roman" w:eastAsia="Times New Roman" w:hAnsi="Times New Roman" w:cs="Times New Roman"/>
        </w:rPr>
        <w:lastRenderedPageBreak/>
        <w:t xml:space="preserve">were more likely to participate in school clubs and sports, have higher parental education, have higher family income, and were less likely to be obese compared to other clusters, such as the sedentary behaviors cluster, which consisted of adolescents who were more likely to be from lower SES household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oone-Heinonen&lt;/Author&gt;&lt;Year&gt;2008&lt;/Year&gt;&lt;RecNum&gt;128&lt;/RecNum&gt;&lt;DisplayText&gt;(Boone-Heinonen, Gordon-Larsen, &amp;amp; Adair, 2008)&lt;/DisplayText&gt;&lt;record&gt;&lt;rec-number&gt;128&lt;/rec-number&gt;&lt;foreign-keys&gt;&lt;key app="EN" db-id="2wx5e9fd6errwqe9t2mpdrfqa5wx0a25rt50" timestamp="1490817982"&gt;128&lt;/key&gt;&lt;/foreign-keys&gt;&lt;ref-type name="Journal Article"&gt;17&lt;/ref-type&gt;&lt;contributors&gt;&lt;authors&gt;&lt;author&gt;Boone-Heinonen, Janne&lt;/author&gt;&lt;author&gt;Gordon-Larsen, Penny&lt;/author&gt;&lt;author&gt;Adair, Linda S.&lt;/author&gt;&lt;/authors&gt;&lt;/contributors&gt;&lt;titles&gt;&lt;title&gt;Obesogenic clusters: Multidimensional adolescent obesity-related behaviors in the US&lt;/title&gt;&lt;secondary-title&gt;Annals of Behavioral Medicine&lt;/secondary-title&gt;&lt;short-title&gt;Obesogenic Clusters: Multidimensional Adolescent Obesity-related Behaviors in the US&lt;/short-title&gt;&lt;/titles&gt;&lt;periodical&gt;&lt;full-title&gt;Annals of Behavioral Medicine&lt;/full-title&gt;&lt;/periodical&gt;&lt;pages&gt;217-230&lt;/pages&gt;&lt;volume&gt;36&lt;/volume&gt;&lt;number&gt;3&lt;/number&gt;&lt;dates&gt;&lt;year&gt;2008&lt;/year&gt;&lt;pub-dates&gt;&lt;date&gt;Dec&lt;/date&gt;&lt;/pub-dates&gt;&lt;/dates&gt;&lt;isbn&gt;0883-6612&lt;/isbn&gt;&lt;accession-num&gt;WOS:000261786100002&lt;/accession-num&gt;&lt;urls&gt;&lt;related-urls&gt;&lt;url&gt;&amp;lt;Go to ISI&amp;gt;://WOS:000261786100002&lt;/url&gt;&lt;/related-urls&gt;&lt;/urls&gt;&lt;electronic-resource-num&gt;10.1007/s12160-008-9074-3&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oone-Heinonen, Gordon-Larsen, &amp; Adair, 2008)</w:t>
      </w:r>
      <w:r w:rsidRPr="005A3C27">
        <w:rPr>
          <w:rFonts w:ascii="Times New Roman" w:hAnsi="Times New Roman" w:cs="Times New Roman"/>
        </w:rPr>
        <w:fldChar w:fldCharType="end"/>
      </w:r>
      <w:r w:rsidRPr="005A3C27">
        <w:rPr>
          <w:rFonts w:ascii="Times New Roman" w:eastAsia="Times New Roman" w:hAnsi="Times New Roman" w:cs="Times New Roman"/>
        </w:rPr>
        <w:t>. In a study of low-income African American adolescent mothers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118;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16.3 years), 57% were overweight or at risk for overweight after giving birth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lack&lt;/Author&gt;&lt;Year&gt;2006&lt;/Year&gt;&lt;RecNum&gt;4711&lt;/RecNum&gt;&lt;DisplayText&gt;(Black et al., 2006)&lt;/DisplayText&gt;&lt;record&gt;&lt;rec-number&gt;4711&lt;/rec-number&gt;&lt;foreign-keys&gt;&lt;key app="EN" db-id="r2rrptxt2w29drezxrj52et9sr02zaxepswe" timestamp="1484611462"&gt;4711&lt;/key&gt;&lt;/foreign-keys&gt;&lt;ref-type name="Journal Article"&gt;17&lt;/ref-type&gt;&lt;contributors&gt;&lt;authors&gt;&lt;author&gt;Black, M. M.&lt;/author&gt;&lt;author&gt;Papas, M. A.&lt;/author&gt;&lt;author&gt;Bentley, M. E.&lt;/author&gt;&lt;author&gt;Cureton, P.&lt;/author&gt;&lt;author&gt;Saunders, A.&lt;/author&gt;&lt;author&gt;Le, K.&lt;/author&gt;&lt;author&gt;Anliker, J.&lt;/author&gt;&lt;author&gt;Robinson, N.&lt;/author&gt;&lt;/authors&gt;&lt;/contributors&gt;&lt;titles&gt;&lt;title&gt;Overweight adolescent African-American mothers gain weight in spite of intentions to lose weight&lt;/title&gt;&lt;secondary-title&gt;Journal of the American Dietetic Association&lt;/secondary-title&gt;&lt;/titles&gt;&lt;periodical&gt;&lt;full-title&gt;Journal of the American Dietetic Association&lt;/full-title&gt;&lt;/periodical&gt;&lt;pages&gt;80-87&lt;/pages&gt;&lt;volume&gt;106&lt;/volume&gt;&lt;number&gt;1&lt;/number&gt;&lt;dates&gt;&lt;year&gt;2006&lt;/year&gt;&lt;pub-dates&gt;&lt;date&gt;Jan&lt;/date&gt;&lt;/pub-dates&gt;&lt;/dates&gt;&lt;isbn&gt;0002-8223&lt;/isbn&gt;&lt;accession-num&gt;WOS:000234321600013&lt;/accession-num&gt;&lt;urls&gt;&lt;related-urls&gt;&lt;url&gt;&amp;lt;Go to ISI&amp;gt;://WOS:000234321600013&lt;/url&gt;&lt;/related-urls&gt;&lt;/urls&gt;&lt;electronic-resource-num&gt;10.1016/j.jada.2005.09.04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lack et al., 2006)</w:t>
      </w:r>
      <w:r w:rsidRPr="005A3C27">
        <w:rPr>
          <w:rFonts w:ascii="Times New Roman" w:hAnsi="Times New Roman" w:cs="Times New Roman"/>
        </w:rPr>
        <w:fldChar w:fldCharType="end"/>
      </w:r>
      <w:r w:rsidRPr="005A3C27">
        <w:rPr>
          <w:rFonts w:ascii="Times New Roman" w:eastAsia="Times New Roman" w:hAnsi="Times New Roman" w:cs="Times New Roman"/>
        </w:rPr>
        <w:t>. There was no comparison condition.</w:t>
      </w:r>
    </w:p>
    <w:p w14:paraId="705F7A36"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eastAsia="Times New Roman" w:hAnsi="Times New Roman" w:cs="Times New Roman"/>
        </w:rPr>
        <w:t xml:space="preserve">Parental education is commonly used as a proxy for SES in studies related to child BMI. In a review of publications from ALSPC, lower maternal education was strongly associated with never breastfeeding and not following dietary recommendation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Emmett&lt;/Author&gt;&lt;Year&gt;2014&lt;/Year&gt;&lt;RecNum&gt;4759&lt;/RecNum&gt;&lt;DisplayText&gt;(Emmett &amp;amp; Jones, 2014)&lt;/DisplayText&gt;&lt;record&gt;&lt;rec-number&gt;4759&lt;/rec-number&gt;&lt;foreign-keys&gt;&lt;key app="EN" db-id="r2rrptxt2w29drezxrj52et9sr02zaxepswe" timestamp="1484611463"&gt;4759&lt;/key&gt;&lt;/foreign-keys&gt;&lt;ref-type name="Journal Article"&gt;17&lt;/ref-type&gt;&lt;contributors&gt;&lt;authors&gt;&lt;author&gt;Emmett, Pauline M.&lt;/author&gt;&lt;author&gt;Jones, Louise R.&lt;/author&gt;&lt;/authors&gt;&lt;/contributors&gt;&lt;titles&gt;&lt;title&gt;Diet and growth in infancy: relationship to socioeconomic background and to health and development in the Avon Longitudinal Study of Parents and Children&lt;/title&gt;&lt;secondary-title&gt;Nutrition Reviews&lt;/secondary-title&gt;&lt;/titles&gt;&lt;periodical&gt;&lt;full-title&gt;Nutrition Reviews&lt;/full-title&gt;&lt;/periodical&gt;&lt;pages&gt;483-506&lt;/pages&gt;&lt;volume&gt;72&lt;/volume&gt;&lt;number&gt;8&lt;/number&gt;&lt;dates&gt;&lt;year&gt;2014&lt;/year&gt;&lt;pub-dates&gt;&lt;date&gt;Aug&lt;/date&gt;&lt;/pub-dates&gt;&lt;/dates&gt;&lt;isbn&gt;0029-6643&lt;/isbn&gt;&lt;accession-num&gt;WOS:000340354900001&lt;/accession-num&gt;&lt;urls&gt;&lt;related-urls&gt;&lt;url&gt;&amp;lt;Go to ISI&amp;gt;://WOS:000340354900001&lt;/url&gt;&lt;/related-urls&gt;&lt;/urls&gt;&lt;electronic-resource-num&gt;10.1111/nure.12122&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Emmett &amp; Jones, 2014)</w:t>
      </w:r>
      <w:r w:rsidRPr="005A3C27">
        <w:rPr>
          <w:rFonts w:ascii="Times New Roman" w:hAnsi="Times New Roman" w:cs="Times New Roman"/>
        </w:rPr>
        <w:fldChar w:fldCharType="end"/>
      </w:r>
      <w:r w:rsidRPr="005A3C27">
        <w:rPr>
          <w:rFonts w:ascii="Times New Roman" w:eastAsia="Times New Roman" w:hAnsi="Times New Roman" w:cs="Times New Roman"/>
        </w:rPr>
        <w:t>. In many studies, SES was controlled for rather than an explicit predictor of weight status. Among children from low SES families, defined by maternal education level, in the Resilience for Eating and Activity Despite Inequality (READI) study in Australia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216;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9.1 years; 56% female), improved dietary quality was associated with decreased BMI in children who were overweight at baseline but not in children who were normal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oret&lt;/Author&gt;&lt;Year&gt;2014&lt;/Year&gt;&lt;RecNum&gt;4849&lt;/RecNum&gt;&lt;DisplayText&gt;(Lioret et al., 2014)&lt;/DisplayText&gt;&lt;record&gt;&lt;rec-number&gt;4849&lt;/rec-number&gt;&lt;foreign-keys&gt;&lt;key app="EN" db-id="r2rrptxt2w29drezxrj52et9sr02zaxepswe" timestamp="1484611465"&gt;4849&lt;/key&gt;&lt;/foreign-keys&gt;&lt;ref-type name="Journal Article"&gt;17&lt;/ref-type&gt;&lt;contributors&gt;&lt;authors&gt;&lt;author&gt;Lioret, Sandrine&lt;/author&gt;&lt;author&gt;McNaughton, Sarah A.&lt;/author&gt;&lt;author&gt;Cameron, Adrian J.&lt;/author&gt;&lt;author&gt;Crawford, David&lt;/author&gt;&lt;author&gt;Campbell, Karen J.&lt;/author&gt;&lt;author&gt;Cleland, Verity J.&lt;/author&gt;&lt;author&gt;Ball, Kylie&lt;/author&gt;&lt;/authors&gt;&lt;/contributors&gt;&lt;titles&gt;&lt;title&gt;Three-year change in diet quality and associated changes in BMI among schoolchildren living in socio-economically disadvantaged neighbourhoods&lt;/title&gt;&lt;secondary-title&gt;British Journal of Nutrition&lt;/secondary-title&gt;&lt;/titles&gt;&lt;periodical&gt;&lt;full-title&gt;British Journal of Nutrition&lt;/full-title&gt;&lt;/periodical&gt;&lt;pages&gt;260-268&lt;/pages&gt;&lt;volume&gt;112&lt;/volume&gt;&lt;number&gt;2&lt;/number&gt;&lt;dates&gt;&lt;year&gt;2014&lt;/year&gt;&lt;pub-dates&gt;&lt;date&gt;Jul 28&lt;/date&gt;&lt;/pub-dates&gt;&lt;/dates&gt;&lt;isbn&gt;0007-1145&lt;/isbn&gt;&lt;accession-num&gt;WOS:000337756100013&lt;/accession-num&gt;&lt;urls&gt;&lt;related-urls&gt;&lt;url&gt;&amp;lt;Go to WoS&amp;gt;://WOS:000337756100013&lt;/url&gt;&lt;/related-urls&gt;&lt;/urls&gt;&lt;electronic-resource-num&gt;10.1017/s000711451400074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Lioret et al., 2014)</w:t>
      </w:r>
      <w:r w:rsidRPr="005A3C27">
        <w:rPr>
          <w:rFonts w:ascii="Times New Roman" w:hAnsi="Times New Roman" w:cs="Times New Roman"/>
        </w:rPr>
        <w:fldChar w:fldCharType="end"/>
      </w:r>
      <w:r w:rsidRPr="005A3C27">
        <w:rPr>
          <w:rFonts w:ascii="Times New Roman" w:eastAsia="Times New Roman" w:hAnsi="Times New Roman" w:cs="Times New Roman"/>
        </w:rPr>
        <w:t>. In a study using data from the KOALA Birth Cohort Study (KOALA) (</w:t>
      </w:r>
      <w:r w:rsidRPr="005A3C27">
        <w:rPr>
          <w:rFonts w:ascii="Times New Roman" w:eastAsia="Times New Roman" w:hAnsi="Times New Roman" w:cs="Times New Roman"/>
          <w:i/>
          <w:iCs/>
        </w:rPr>
        <w:t xml:space="preserve">n </w:t>
      </w:r>
      <w:r w:rsidRPr="005A3C27">
        <w:rPr>
          <w:rFonts w:ascii="Times New Roman" w:eastAsia="Times New Roman" w:hAnsi="Times New Roman" w:cs="Times New Roman"/>
        </w:rPr>
        <w:t xml:space="preserve">= 1828;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60.2 months; 48.7% female), four lifestyle patterns of children’s eating and activity behaviors were identified: television-snacking, sports-computer, traditional family, and fast food eate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bbels&lt;/Author&gt;&lt;Year&gt;2012&lt;/Year&gt;&lt;RecNum&gt;4801&lt;/RecNum&gt;&lt;DisplayText&gt;(Jessica S. Gubbels, Kremers, Stafleu, et al., 2012)&lt;/DisplayText&gt;&lt;record&gt;&lt;rec-number&gt;4801&lt;/rec-number&gt;&lt;foreign-keys&gt;&lt;key app="EN" db-id="r2rrptxt2w29drezxrj52et9sr02zaxepswe" timestamp="1484611464"&gt;4801&lt;/key&gt;&lt;/foreign-keys&gt;&lt;ref-type name="Journal Article"&gt;17&lt;/ref-type&gt;&lt;contributors&gt;&lt;authors&gt;&lt;author&gt;Gubbels, Jessica S.&lt;/author&gt;&lt;author&gt;Kremers, Stef P. J.&lt;/author&gt;&lt;author&gt;Stafleu, Annette&lt;/author&gt;&lt;author&gt;Goldbohm, R. Alexandra&lt;/author&gt;&lt;author&gt;de Vries, Nanne K.&lt;/author&gt;&lt;author&gt;Thijs, Carel&lt;/author&gt;&lt;/authors&gt;&lt;/contributors&gt;&lt;titles&gt;&lt;title&gt;Clustering of energy balance-related behaviors in 5-year-old children: Lifestyle patterns and their longitudinal association with weight status development in early childhood&lt;/title&gt;&lt;secondary-title&gt;International Journal of Behavioral Nutrition and Physical Activity&lt;/secondary-title&gt;&lt;/titles&gt;&lt;periodical&gt;&lt;full-title&gt;International Journal of Behavioral Nutrition and Physical Activity&lt;/full-title&gt;&lt;/periodical&gt;&lt;volume&gt;9&lt;/volume&gt;&lt;dates&gt;&lt;year&gt;2012&lt;/year&gt;&lt;pub-dates&gt;&lt;date&gt;Jun 21&lt;/date&gt;&lt;/pub-dates&gt;&lt;/dates&gt;&lt;isbn&gt;1479-5868&lt;/isbn&gt;&lt;accession-num&gt;WOS:000309218100001&lt;/accession-num&gt;&lt;urls&gt;&lt;related-urls&gt;&lt;url&gt;&amp;lt;Go to ISI&amp;gt;://WOS:000309218100001&lt;/url&gt;&lt;/related-urls&gt;&lt;/urls&gt;&lt;custom7&gt;77&lt;/custom7&gt;&lt;electronic-resource-num&gt;10.1186/1479-5868-9-77&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Jessica S. Gubbels, Kremers, Stafleu, et al., 2012)</w:t>
      </w:r>
      <w:r w:rsidRPr="005A3C27">
        <w:rPr>
          <w:rFonts w:ascii="Times New Roman" w:hAnsi="Times New Roman" w:cs="Times New Roman"/>
        </w:rPr>
        <w:fldChar w:fldCharType="end"/>
      </w:r>
      <w:r w:rsidRPr="005A3C27">
        <w:rPr>
          <w:rFonts w:ascii="Times New Roman" w:eastAsia="Times New Roman" w:hAnsi="Times New Roman" w:cs="Times New Roman"/>
        </w:rPr>
        <w:t>. Parental education was related to three of the four patterns: higher maternal and paternal levels of education were associated with lower levels of the television-snacking pattern; high paternal education was related to lower levels of both the sports-computer and traditional family patterns; and low paternal education was associated with lower levels of the sports-computer pattern. In the All Babies in Southeast Sweden study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w:t>
      </w:r>
      <w:r w:rsidRPr="005A3C27">
        <w:rPr>
          <w:rFonts w:ascii="Times New Roman" w:eastAsia="Times New Roman" w:hAnsi="Times New Roman" w:cs="Times New Roman"/>
        </w:rPr>
        <w:lastRenderedPageBreak/>
        <w:t xml:space="preserve">10,762;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9–18 months; 48.1% female), higher parental education was associated with lower frequency of sweets or pastries intake in infants and mothers’ education specifically was negatively correlated with the introduction of sugar-sweetened beverages before 240 days post birth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rekke&lt;/Author&gt;&lt;Year&gt;2007&lt;/Year&gt;&lt;RecNum&gt;4718&lt;/RecNum&gt;&lt;DisplayText&gt;(Brekke et al., 2007)&lt;/DisplayText&gt;&lt;record&gt;&lt;rec-number&gt;4718&lt;/rec-number&gt;&lt;foreign-keys&gt;&lt;key app="EN" db-id="r2rrptxt2w29drezxrj52et9sr02zaxepswe" timestamp="1484611462"&gt;4718&lt;/key&gt;&lt;/foreign-keys&gt;&lt;ref-type name="Journal Article"&gt;17&lt;/ref-type&gt;&lt;contributors&gt;&lt;authors&gt;&lt;author&gt;Brekke, Hilde K.&lt;/author&gt;&lt;author&gt;van Odijk, Jenny&lt;/author&gt;&lt;author&gt;Ludvigsson, Johnny&lt;/author&gt;&lt;/authors&gt;&lt;/contributors&gt;&lt;titles&gt;&lt;title&gt;Predictors and dietary consequences of frequent intake of high-sugar, low-nutrient foods in 1-year-old children participating in the ABIS study&lt;/title&gt;&lt;secondary-title&gt;British Journal of Nutrition&lt;/secondary-title&gt;&lt;/titles&gt;&lt;periodical&gt;&lt;full-title&gt;British Journal of Nutrition&lt;/full-title&gt;&lt;/periodical&gt;&lt;pages&gt;176-181&lt;/pages&gt;&lt;volume&gt;97&lt;/volume&gt;&lt;number&gt;1&lt;/number&gt;&lt;dates&gt;&lt;year&gt;2007&lt;/year&gt;&lt;pub-dates&gt;&lt;date&gt;Jan&lt;/date&gt;&lt;/pub-dates&gt;&lt;/dates&gt;&lt;isbn&gt;0007-1145&lt;/isbn&gt;&lt;accession-num&gt;WOS:000244148700023&lt;/accession-num&gt;&lt;urls&gt;&lt;related-urls&gt;&lt;url&gt;&amp;lt;Go to ISI&amp;gt;://WOS:000244148700023&lt;/url&gt;&lt;/related-urls&gt;&lt;/urls&gt;&lt;electronic-resource-num&gt;10.1017/s0007114507244460&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rekke et al., 2007)</w:t>
      </w:r>
      <w:r w:rsidRPr="005A3C27">
        <w:rPr>
          <w:rFonts w:ascii="Times New Roman" w:hAnsi="Times New Roman" w:cs="Times New Roman"/>
        </w:rPr>
        <w:fldChar w:fldCharType="end"/>
      </w:r>
      <w:r w:rsidRPr="005A3C27">
        <w:rPr>
          <w:rFonts w:ascii="Times New Roman" w:eastAsia="Times New Roman" w:hAnsi="Times New Roman" w:cs="Times New Roman"/>
        </w:rPr>
        <w:t>. Low parental education, African American or American Indian, parent overweight/obese, and smoking tobacco between grades 7 and 12, were related to higher BMI in females when measured in early adulthood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6378; 50.7% female; Add Health)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rossman&lt;/Author&gt;&lt;Year&gt;2006&lt;/Year&gt;&lt;RecNum&gt;4743&lt;/RecNum&gt;&lt;DisplayText&gt;(Crossman, Sullivan, &amp;amp; Benin, 2006)&lt;/DisplayText&gt;&lt;record&gt;&lt;rec-number&gt;4743&lt;/rec-number&gt;&lt;foreign-keys&gt;&lt;key app="EN" db-id="r2rrptxt2w29drezxrj52et9sr02zaxepswe" timestamp="1484611462"&gt;4743&lt;/key&gt;&lt;/foreign-keys&gt;&lt;ref-type name="Journal Article"&gt;17&lt;/ref-type&gt;&lt;contributors&gt;&lt;authors&gt;&lt;author&gt;Crossman, Ashley&lt;/author&gt;&lt;author&gt;Sullivan, Deborah Anne&lt;/author&gt;&lt;author&gt;Benin, Mary&lt;/author&gt;&lt;/authors&gt;&lt;/contributors&gt;&lt;titles&gt;&lt;title&gt;The family environment and American adolescents&amp;apos; risk of obesity as young adults&lt;/title&gt;&lt;secondary-title&gt;Social Science &amp;amp; Medicine&lt;/secondary-title&gt;&lt;/titles&gt;&lt;periodical&gt;&lt;full-title&gt;Social Science &amp;amp; Medicine&lt;/full-title&gt;&lt;/periodical&gt;&lt;pages&gt;2255-2267&lt;/pages&gt;&lt;volume&gt;63&lt;/volume&gt;&lt;number&gt;9&lt;/number&gt;&lt;dates&gt;&lt;year&gt;2006&lt;/year&gt;&lt;pub-dates&gt;&lt;date&gt;Nov&lt;/date&gt;&lt;/pub-dates&gt;&lt;/dates&gt;&lt;isbn&gt;0277-9536&lt;/isbn&gt;&lt;accession-num&gt;WOS:000241780900001&lt;/accession-num&gt;&lt;urls&gt;&lt;related-urls&gt;&lt;url&gt;&amp;lt;Go to ISI&amp;gt;://WOS:000241780900001&lt;/url&gt;&lt;/related-urls&gt;&lt;/urls&gt;&lt;electronic-resource-num&gt;10.1016/j.socscimed.2006.05.027&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Crossman, Sullivan, &amp; Benin, 2006)</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The same relationships were not found in males. </w:t>
      </w:r>
    </w:p>
    <w:p w14:paraId="19E05CEF"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eastAsia="Times New Roman" w:hAnsi="Times New Roman" w:cs="Times New Roman"/>
        </w:rPr>
        <w:t>A few studies have focused on the positive impact of high maternal education on reducing BMI. In the Mexico Collaborative Research Support Program (</w:t>
      </w:r>
      <w:r w:rsidRPr="005A3C27">
        <w:rPr>
          <w:rFonts w:ascii="Times New Roman" w:eastAsia="Times New Roman" w:hAnsi="Times New Roman" w:cs="Times New Roman"/>
          <w:i/>
          <w:iCs/>
        </w:rPr>
        <w:t xml:space="preserve">n </w:t>
      </w:r>
      <w:r w:rsidRPr="005A3C27">
        <w:rPr>
          <w:rFonts w:ascii="Times New Roman" w:eastAsia="Times New Roman" w:hAnsi="Times New Roman" w:cs="Times New Roman"/>
        </w:rPr>
        <w:t xml:space="preserve">= 67;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hAnsi="Times New Roman" w:cs="Times New Roman"/>
        </w:rPr>
        <w:t xml:space="preserve"> = </w:t>
      </w:r>
      <w:r w:rsidRPr="005A3C27">
        <w:rPr>
          <w:rFonts w:ascii="Times New Roman" w:eastAsia="Times New Roman" w:hAnsi="Times New Roman" w:cs="Times New Roman"/>
        </w:rPr>
        <w:t xml:space="preserve">18 months; 52.2% female) children of literate mothers, measured by the ability to read and/or write, had higher growth rates of weight and length than children of illiterate mothers up to age 30 months due to better quality diets served to the chil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llen&lt;/Author&gt;&lt;Year&gt;1992&lt;/Year&gt;&lt;RecNum&gt;4675&lt;/RecNum&gt;&lt;DisplayText&gt;(Allen et al., 1992)&lt;/DisplayText&gt;&lt;record&gt;&lt;rec-number&gt;4675&lt;/rec-number&gt;&lt;foreign-keys&gt;&lt;key app="EN" db-id="r2rrptxt2w29drezxrj52et9sr02zaxepswe" timestamp="1484611461"&gt;4675&lt;/key&gt;&lt;/foreign-keys&gt;&lt;ref-type name="Journal Article"&gt;17&lt;/ref-type&gt;&lt;contributors&gt;&lt;authors&gt;&lt;author&gt;Allen, L. H.&lt;/author&gt;&lt;author&gt;Backstrand, J. R.&lt;/author&gt;&lt;author&gt;Stanek, E. J.&lt;/author&gt;&lt;author&gt;Pelto, G. H.&lt;/author&gt;&lt;author&gt;Chavez, A.&lt;/author&gt;&lt;author&gt;Molina, E.&lt;/author&gt;&lt;author&gt;Castillo, J. B.&lt;/author&gt;&lt;author&gt;Mata, A.&lt;/author&gt;&lt;/authors&gt;&lt;/contributors&gt;&lt;titles&gt;&lt;title&gt;THE INTERACTIVE EFFECTS OF DIETARY QUALITY ON THE GROWTH AND ATTAINED SIZE OF YOUNG MEXICAN CHILDREN&lt;/title&gt;&lt;secondary-title&gt;American Journal of Clinical Nutrition&lt;/secondary-title&gt;&lt;/titles&gt;&lt;periodical&gt;&lt;full-title&gt;American Journal of Clinical Nutrition&lt;/full-title&gt;&lt;/periodical&gt;&lt;pages&gt;353-364&lt;/pages&gt;&lt;volume&gt;56&lt;/volume&gt;&lt;number&gt;2&lt;/number&gt;&lt;dates&gt;&lt;year&gt;1992&lt;/year&gt;&lt;pub-dates&gt;&lt;date&gt;Aug&lt;/date&gt;&lt;/pub-dates&gt;&lt;/dates&gt;&lt;isbn&gt;0002-9165&lt;/isbn&gt;&lt;accession-num&gt;WOS:A1992JF49000007&lt;/accession-num&gt;&lt;urls&gt;&lt;related-urls&gt;&lt;url&gt;&amp;lt;Go to ISI&amp;gt;://WOS:A1992JF49000007&lt;/url&gt;&lt;/related-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Allen et al., 1992)</w:t>
      </w:r>
      <w:r w:rsidRPr="005A3C27">
        <w:rPr>
          <w:rFonts w:ascii="Times New Roman" w:hAnsi="Times New Roman" w:cs="Times New Roman"/>
        </w:rPr>
        <w:fldChar w:fldCharType="end"/>
      </w:r>
      <w:r w:rsidRPr="005A3C27">
        <w:rPr>
          <w:rFonts w:ascii="Times New Roman" w:eastAsia="Times New Roman" w:hAnsi="Times New Roman" w:cs="Times New Roman"/>
        </w:rPr>
        <w:t>. The same relationship was found for a general measure of SES.</w:t>
      </w:r>
      <w:r w:rsidRPr="005A3C27">
        <w:rPr>
          <w:rFonts w:ascii="Times New Roman" w:hAnsi="Times New Roman" w:cs="Times New Roman"/>
        </w:rPr>
        <w:t xml:space="preserve"> In KOALA (</w:t>
      </w:r>
      <w:r w:rsidRPr="005A3C27">
        <w:rPr>
          <w:rFonts w:ascii="Times New Roman" w:hAnsi="Times New Roman" w:cs="Times New Roman"/>
          <w:i/>
          <w:iCs/>
        </w:rPr>
        <w:t xml:space="preserve">n </w:t>
      </w:r>
      <w:r w:rsidRPr="005A3C27">
        <w:rPr>
          <w:rFonts w:ascii="Times New Roman" w:hAnsi="Times New Roman" w:cs="Times New Roman"/>
        </w:rPr>
        <w:t xml:space="preserve">= 2396; </w:t>
      </w:r>
      <w:r w:rsidRPr="005A3C27">
        <w:rPr>
          <w:rFonts w:ascii="Times New Roman" w:hAnsi="Times New Roman" w:cs="Times New Roman"/>
          <w:i/>
          <w:iCs/>
        </w:rPr>
        <w:t>m[baseline]</w:t>
      </w:r>
      <w:r w:rsidRPr="005A3C27">
        <w:rPr>
          <w:rFonts w:ascii="Times New Roman" w:hAnsi="Times New Roman" w:cs="Times New Roman"/>
        </w:rPr>
        <w:t xml:space="preserve"> = 7 months; 48.5% female),</w:t>
      </w:r>
      <w:r w:rsidRPr="005A3C27" w:rsidDel="00477226">
        <w:rPr>
          <w:rFonts w:ascii="Times New Roman" w:hAnsi="Times New Roman" w:cs="Times New Roman"/>
        </w:rPr>
        <w:t xml:space="preserve"> </w:t>
      </w:r>
      <w:r w:rsidRPr="005A3C27">
        <w:rPr>
          <w:rFonts w:ascii="Times New Roman" w:hAnsi="Times New Roman" w:cs="Times New Roman"/>
        </w:rPr>
        <w:t xml:space="preserve">infants in daycare had a greater increase in BMI from age 7 months to 2 years than those in at home car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bbels&lt;/Author&gt;&lt;Year&gt;2010&lt;/Year&gt;&lt;RecNum&gt;4799&lt;/RecNum&gt;&lt;DisplayText&gt;(J. S. Gubbels et al., 2010)&lt;/DisplayText&gt;&lt;record&gt;&lt;rec-number&gt;4799&lt;/rec-number&gt;&lt;foreign-keys&gt;&lt;key app="EN" db-id="r2rrptxt2w29drezxrj52et9sr02zaxepswe" timestamp="1484611464"&gt;4799&lt;/key&gt;&lt;/foreign-keys&gt;&lt;ref-type name="Journal Article"&gt;17&lt;/ref-type&gt;&lt;contributors&gt;&lt;authors&gt;&lt;author&gt;Gubbels, J. S.&lt;/author&gt;&lt;author&gt;Kremers, S. P. J.&lt;/author&gt;&lt;author&gt;Stafleu, A.&lt;/author&gt;&lt;author&gt;Dagnelie, P. C.&lt;/author&gt;&lt;author&gt;de Vries, N. K.&lt;/author&gt;&lt;author&gt;van Buuren, S.&lt;/author&gt;&lt;author&gt;Thijs, C.&lt;/author&gt;&lt;/authors&gt;&lt;/contributors&gt;&lt;titles&gt;&lt;title&gt;Child-care use and the association with body mass index and overweight in children from 7 months to 2 years of age&lt;/title&gt;&lt;secondary-title&gt;International Journal of Obesity&lt;/secondary-title&gt;&lt;/titles&gt;&lt;periodical&gt;&lt;full-title&gt;International Journal of Obesity&lt;/full-title&gt;&lt;/periodical&gt;&lt;pages&gt;1480-1486&lt;/pages&gt;&lt;volume&gt;34&lt;/volume&gt;&lt;number&gt;10&lt;/number&gt;&lt;dates&gt;&lt;year&gt;2010&lt;/year&gt;&lt;pub-dates&gt;&lt;date&gt;Oct&lt;/date&gt;&lt;/pub-dates&gt;&lt;/dates&gt;&lt;isbn&gt;0307-0565&lt;/isbn&gt;&lt;accession-num&gt;WOS:000282727000004&lt;/accession-num&gt;&lt;urls&gt;&lt;related-urls&gt;&lt;url&gt;&amp;lt;Go to WoS&amp;gt;://WOS:000282727000004&lt;/url&gt;&lt;/related-urls&gt;&lt;/urls&gt;&lt;electronic-resource-num&gt;10.1038/ijo.2010.10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ubbels et al., 2010)</w:t>
      </w:r>
      <w:r w:rsidRPr="005A3C27">
        <w:rPr>
          <w:rFonts w:ascii="Times New Roman" w:hAnsi="Times New Roman" w:cs="Times New Roman"/>
        </w:rPr>
        <w:fldChar w:fldCharType="end"/>
      </w:r>
      <w:r w:rsidRPr="005A3C27">
        <w:rPr>
          <w:rFonts w:ascii="Times New Roman" w:hAnsi="Times New Roman" w:cs="Times New Roman"/>
        </w:rPr>
        <w:t xml:space="preserve">. Not surprisingly, children with mothers who had low levels of education were more likely to have their children in daycare than children in higher SES households. </w:t>
      </w:r>
    </w:p>
    <w:p w14:paraId="4F5A0547" w14:textId="77777777" w:rsidR="004038CD" w:rsidRPr="005A3C27" w:rsidRDefault="004038CD" w:rsidP="0038159B">
      <w:pPr>
        <w:spacing w:line="480" w:lineRule="auto"/>
        <w:rPr>
          <w:rFonts w:ascii="Times New Roman" w:hAnsi="Times New Roman" w:cs="Times New Roman"/>
        </w:rPr>
      </w:pPr>
      <w:r w:rsidRPr="005A3C27">
        <w:rPr>
          <w:rFonts w:ascii="Times New Roman" w:eastAsia="Times New Roman" w:hAnsi="Times New Roman" w:cs="Times New Roman"/>
        </w:rPr>
        <w:tab/>
        <w:t xml:space="preserve">Low food security is both the lack of available food and the perception of lacking food. It is often accompanied by hunger, which characterizes very low food security. A review of food security and obesity found that the relationship between these two constructs is unclear in children because the findings are confounded by age, race, family income, and sex. For women, however, the association between low food security and higher rates of obesity is more robus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inour&lt;/Author&gt;&lt;Year&gt;2007&lt;/Year&gt;&lt;RecNum&gt;514&lt;/RecNum&gt;&lt;DisplayText&gt;(Dinour, Bergen, &amp;amp; Yeh, 2007)&lt;/DisplayText&gt;&lt;record&gt;&lt;rec-number&gt;514&lt;/rec-number&gt;&lt;foreign-keys&gt;&lt;key app="EN" db-id="rw9w9adxqxr903ev2th55w0lafetfe0xw0vw" timestamp="1490822908"&gt;514&lt;/key&gt;&lt;/foreign-keys&gt;&lt;ref-type name="Journal Article"&gt;17&lt;/ref-type&gt;&lt;contributors&gt;&lt;authors&gt;&lt;author&gt;Dinour, Lauren M&lt;/author&gt;&lt;author&gt;Bergen, Dara&lt;/author&gt;&lt;author&gt;Yeh, Ming-Chin&lt;/author&gt;&lt;/authors&gt;&lt;/contributors&gt;&lt;titles&gt;&lt;title&gt;The food insecurity–obesity paradox: a review of the literature and the role food stamps may play&lt;/title&gt;&lt;secondary-title&gt;Journal of the American Dietetic Association&lt;/secondary-title&gt;&lt;alt-title&gt;J Am Diet Assoc&lt;/alt-title&gt;&lt;/titles&gt;&lt;periodical&gt;&lt;full-title&gt;Journal of the American Dietetic Association&lt;/full-title&gt;&lt;/periodical&gt;&lt;pages&gt;1952-1961&lt;/pages&gt;&lt;volume&gt;107&lt;/volume&gt;&lt;number&gt;11&lt;/number&gt;&lt;keywords&gt;&lt;keyword&gt;low-income families&lt;/keyword&gt;&lt;keyword&gt;program participation&lt;/keyword&gt;&lt;keyword&gt;nutritional outcomes&lt;/keyword&gt;&lt;keyword&gt;united-states&lt;/keyword&gt;&lt;keyword&gt;us children&lt;/keyword&gt;&lt;keyword&gt;overweight&lt;/keyword&gt;&lt;keyword&gt;prevalence&lt;/keyword&gt;&lt;keyword&gt;security&lt;/keyword&gt;&lt;keyword&gt;health&lt;/keyword&gt;&lt;keyword&gt;women&lt;/keyword&gt;&lt;/keywords&gt;&lt;dates&gt;&lt;year&gt;2007&lt;/year&gt;&lt;/dates&gt;&lt;isbn&gt;0002-8223&lt;/isbn&gt;&lt;urls&gt;&lt;/urls&gt;&lt;electronic-resource-num&gt;10.1016/j.jada.2007.08.006&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Dinour, Bergen, &amp; Yeh, 2007)</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r w:rsidRPr="005A3C27">
        <w:rPr>
          <w:rStyle w:val="Emphasis"/>
          <w:rFonts w:ascii="Times New Roman" w:eastAsia="Times New Roman" w:hAnsi="Times New Roman"/>
        </w:rPr>
        <w:t xml:space="preserve">The relationship between low SES and obesity is clearer in </w:t>
      </w:r>
      <w:r w:rsidRPr="005A3C27">
        <w:rPr>
          <w:rStyle w:val="Emphasis"/>
          <w:rFonts w:ascii="Times New Roman" w:eastAsia="Times New Roman" w:hAnsi="Times New Roman"/>
        </w:rPr>
        <w:lastRenderedPageBreak/>
        <w:t xml:space="preserve">women than in men with women from low food security households (without hunger) being more likely to be overweight than women from households with high food secur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rewnowski&lt;/Author&gt;&lt;Year&gt;2004&lt;/Year&gt;&lt;RecNum&gt;2306&lt;/RecNum&gt;&lt;DisplayText&gt;(Drewnowski &amp;amp; Specter, 2004)&lt;/DisplayText&gt;&lt;record&gt;&lt;rec-number&gt;2306&lt;/rec-number&gt;&lt;foreign-keys&gt;&lt;key app="EN" db-id="r2rrptxt2w29drezxrj52et9sr02zaxepswe" timestamp="1395681939"&gt;2306&lt;/key&gt;&lt;/foreign-keys&gt;&lt;ref-type name="Journal Article"&gt;17&lt;/ref-type&gt;&lt;contributors&gt;&lt;authors&gt;&lt;author&gt;Drewnowski, Adam&lt;/author&gt;&lt;author&gt;Specter, SE&lt;/author&gt;&lt;/authors&gt;&lt;/contributors&gt;&lt;titles&gt;&lt;title&gt;Poverty and obesity: The role of energy density and energy costs&lt;/title&gt;&lt;secondary-title&gt;The American Journal of Clinical Nutrition&lt;/secondary-title&gt;&lt;/titles&gt;&lt;periodical&gt;&lt;full-title&gt;The American Journal of Clinical Nutrition&lt;/full-title&gt;&lt;/periodical&gt;&lt;pages&gt;6–16&lt;/pages&gt;&lt;volume&gt;79&lt;/volume&gt;&lt;number&gt;1&lt;/number&gt;&lt;dates&gt;&lt;year&gt;2004&lt;/year&gt;&lt;/dates&gt;&lt;urls&gt;&lt;related-urls&gt;&lt;url&gt;http://ajcn.nutrition.org/content/79/1/6.abstract&lt;/url&gt;&lt;/related-urls&gt;&lt;/urls&gt;&lt;/record&gt;&lt;/Cite&gt;&lt;/EndNote&gt;</w:instrText>
      </w:r>
      <w:r w:rsidRPr="005A3C27">
        <w:rPr>
          <w:rStyle w:val="Emphasis"/>
          <w:rFonts w:ascii="Times New Roman" w:eastAsia="Times New Roman" w:hAnsi="Times New Roman"/>
          <w:i w:val="0"/>
        </w:rPr>
        <w:fldChar w:fldCharType="separate"/>
      </w:r>
      <w:r w:rsidRPr="005A3C27">
        <w:rPr>
          <w:rStyle w:val="Emphasis"/>
          <w:rFonts w:ascii="Times New Roman" w:hAnsi="Times New Roman"/>
          <w:noProof/>
        </w:rPr>
        <w:t>(Drewnowski &amp; Specter, 2004)</w:t>
      </w:r>
      <w:r w:rsidRPr="005A3C27">
        <w:rPr>
          <w:rFonts w:ascii="Times New Roman" w:hAnsi="Times New Roman" w:cs="Times New Roman"/>
        </w:rPr>
        <w:fldChar w:fldCharType="end"/>
      </w:r>
      <w:r w:rsidRPr="005A3C27">
        <w:rPr>
          <w:rStyle w:val="Emphasis"/>
          <w:rFonts w:ascii="Times New Roman" w:eastAsia="Times New Roman" w:hAnsi="Times New Roman"/>
        </w:rPr>
        <w:t xml:space="preserve">. </w:t>
      </w:r>
      <w:r w:rsidRPr="005A3C27">
        <w:rPr>
          <w:rFonts w:ascii="Times New Roman" w:eastAsia="Times New Roman" w:hAnsi="Times New Roman" w:cs="Times New Roman"/>
        </w:rPr>
        <w:t>Low and very low food security are associated with lower-income levels and racial minority status in the US to the extent that low and very low food security are almost nonexistent in families with higher income levels. Metallinos-Katsaras, Must, and Gorman</w:t>
      </w:r>
      <w:r w:rsidRPr="005A3C27">
        <w:rPr>
          <w:rStyle w:val="CommentReference"/>
          <w:rFonts w:ascii="Times New Roman" w:hAnsi="Times New Roman"/>
          <w:sz w:val="24"/>
          <w:szCs w:val="24"/>
        </w:rPr>
        <w:t xml:space="preserv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etallinos-Katsaras&lt;/Author&gt;&lt;Year&gt;2012&lt;/Year&gt;&lt;RecNum&gt;4866&lt;/RecNum&gt;&lt;DisplayText&gt;(Metallinos-Katsaras, Must, &amp;amp; Gorman, 2012)&lt;/DisplayText&gt;&lt;record&gt;&lt;rec-number&gt;4866&lt;/rec-number&gt;&lt;foreign-keys&gt;&lt;key app="EN" db-id="r2rrptxt2w29drezxrj52et9sr02zaxepswe" timestamp="1484611466"&gt;4866&lt;/key&gt;&lt;/foreign-keys&gt;&lt;ref-type name="Journal Article"&gt;17&lt;/ref-type&gt;&lt;contributors&gt;&lt;authors&gt;&lt;author&gt;Metallinos-Katsaras, Elizabeth&lt;/author&gt;&lt;author&gt;Must, Aviva&lt;/author&gt;&lt;author&gt;Gorman, Kathleen&lt;/author&gt;&lt;/authors&gt;&lt;/contributors&gt;&lt;titles&gt;&lt;title&gt;A Longitudinal Study of Food Insecurity on Obesity in Preschool Children&lt;/title&gt;&lt;secondary-title&gt;Journal of the Academy of Nutrition and Dietetics&lt;/secondary-title&gt;&lt;/titles&gt;&lt;periodical&gt;&lt;full-title&gt;Journal of the Academy of Nutrition and Dietetics&lt;/full-title&gt;&lt;/periodical&gt;&lt;pages&gt;1949-1958&lt;/pages&gt;&lt;volume&gt;112&lt;/volume&gt;&lt;number&gt;12&lt;/number&gt;&lt;dates&gt;&lt;year&gt;2012&lt;/year&gt;&lt;pub-dates&gt;&lt;date&gt;Dec&lt;/date&gt;&lt;/pub-dates&gt;&lt;/dates&gt;&lt;isbn&gt;2212-2672&lt;/isbn&gt;&lt;accession-num&gt;WOS:000312045600005&lt;/accession-num&gt;&lt;urls&gt;&lt;related-urls&gt;&lt;url&gt;&amp;lt;Go to WoS&amp;gt;://WOS:000312045600005&lt;/url&gt;&lt;/related-urls&gt;&lt;/urls&gt;&lt;electronic-resource-num&gt;10.1016/j.jand.2012.08.031&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2012)</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conducted a large, longitudinal study in the US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28,353;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3.1 years; 41.4% non-Hispanic White, 20.6% non-Hispanic Black, 31.6% Hispanic, 6.5% Asian; 49.9% female) and found that higher BMI during childhood was associated with retrospective reports of low food security during infanc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etallinos-Katsaras&lt;/Author&gt;&lt;Year&gt;2012&lt;/Year&gt;&lt;RecNum&gt;4866&lt;/RecNum&gt;&lt;DisplayText&gt;(Metallinos-Katsaras et al., 2012)&lt;/DisplayText&gt;&lt;record&gt;&lt;rec-number&gt;4866&lt;/rec-number&gt;&lt;foreign-keys&gt;&lt;key app="EN" db-id="r2rrptxt2w29drezxrj52et9sr02zaxepswe" timestamp="1484611466"&gt;4866&lt;/key&gt;&lt;/foreign-keys&gt;&lt;ref-type name="Journal Article"&gt;17&lt;/ref-type&gt;&lt;contributors&gt;&lt;authors&gt;&lt;author&gt;Metallinos-Katsaras, Elizabeth&lt;/author&gt;&lt;author&gt;Must, Aviva&lt;/author&gt;&lt;author&gt;Gorman, Kathleen&lt;/author&gt;&lt;/authors&gt;&lt;/contributors&gt;&lt;titles&gt;&lt;title&gt;A Longitudinal Study of Food Insecurity on Obesity in Preschool Children&lt;/title&gt;&lt;secondary-title&gt;Journal of the Academy of Nutrition and Dietetics&lt;/secondary-title&gt;&lt;/titles&gt;&lt;periodical&gt;&lt;full-title&gt;Journal of the Academy of Nutrition and Dietetics&lt;/full-title&gt;&lt;/periodical&gt;&lt;pages&gt;1949-1958&lt;/pages&gt;&lt;volume&gt;112&lt;/volume&gt;&lt;number&gt;12&lt;/number&gt;&lt;dates&gt;&lt;year&gt;2012&lt;/year&gt;&lt;pub-dates&gt;&lt;date&gt;Dec&lt;/date&gt;&lt;/pub-dates&gt;&lt;/dates&gt;&lt;isbn&gt;2212-2672&lt;/isbn&gt;&lt;accession-num&gt;WOS:000312045600005&lt;/accession-num&gt;&lt;urls&gt;&lt;related-urls&gt;&lt;url&gt;&amp;lt;Go to WoS&amp;gt;://WOS:000312045600005&lt;/url&gt;&lt;/related-urls&gt;&lt;/urls&gt;&lt;electronic-resource-num&gt;10.1016/j.jand.2012.08.031&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Metallinos-Katsaras et al., 2012)</w:t>
      </w:r>
      <w:r w:rsidRPr="005A3C27">
        <w:rPr>
          <w:rFonts w:ascii="Times New Roman" w:hAnsi="Times New Roman" w:cs="Times New Roman"/>
        </w:rPr>
        <w:fldChar w:fldCharType="end"/>
      </w:r>
      <w:r w:rsidRPr="005A3C27">
        <w:rPr>
          <w:rFonts w:ascii="Times New Roman" w:eastAsia="Times New Roman" w:hAnsi="Times New Roman" w:cs="Times New Roman"/>
        </w:rPr>
        <w:t>. Maternal overweight and obesity amplified this relationship.</w:t>
      </w:r>
    </w:p>
    <w:p w14:paraId="4B89676F" w14:textId="4D1F16FA" w:rsidR="004038CD" w:rsidRPr="005A3C27" w:rsidRDefault="004038CD" w:rsidP="0038159B">
      <w:pPr>
        <w:pStyle w:val="Heading2"/>
      </w:pPr>
      <w:bookmarkStart w:id="1" w:name="_Toc351106922"/>
      <w:r w:rsidRPr="005A3C27">
        <w:t xml:space="preserve">2.  Factors in the Toddlers–Preschoolers </w:t>
      </w:r>
      <w:bookmarkEnd w:id="1"/>
      <w:r w:rsidRPr="005A3C27">
        <w:t>Stage</w:t>
      </w:r>
    </w:p>
    <w:p w14:paraId="7151E3B7" w14:textId="52BD7478" w:rsidR="004038CD" w:rsidRPr="005A3C27" w:rsidRDefault="004038CD" w:rsidP="0038159B">
      <w:pPr>
        <w:spacing w:line="480" w:lineRule="auto"/>
        <w:ind w:firstLine="720"/>
        <w:rPr>
          <w:rFonts w:ascii="Times New Roman" w:hAnsi="Times New Roman" w:cs="Times New Roman"/>
        </w:rPr>
      </w:pPr>
      <w:r w:rsidRPr="005A3C27">
        <w:rPr>
          <w:rStyle w:val="Heading3Char"/>
        </w:rPr>
        <w:t>2.1  Nutrition and dietary intake.</w:t>
      </w:r>
      <w:r w:rsidRPr="005A3C27">
        <w:rPr>
          <w:rFonts w:ascii="Times New Roman" w:hAnsi="Times New Roman" w:cs="Times New Roman"/>
          <w:b/>
          <w:bCs/>
        </w:rPr>
        <w:t xml:space="preserve"> </w:t>
      </w:r>
      <w:r w:rsidRPr="005A3C27">
        <w:rPr>
          <w:rFonts w:ascii="Times New Roman" w:eastAsia="Times,Times New Roman" w:hAnsi="Times New Roman" w:cs="Times New Roman"/>
        </w:rPr>
        <w:t xml:space="preserve">There is an extensive literature on the dietary habits of toddlers and young children (up to age 10 years) with large, representative samples. Child dietary habits </w:t>
      </w:r>
      <w:r w:rsidR="00FB5826" w:rsidRPr="005A3C27">
        <w:rPr>
          <w:rFonts w:ascii="Times New Roman" w:eastAsia="Times,Times New Roman" w:hAnsi="Times New Roman" w:cs="Times New Roman"/>
        </w:rPr>
        <w:t>encompass</w:t>
      </w:r>
      <w:r w:rsidRPr="005A3C27">
        <w:rPr>
          <w:rFonts w:ascii="Times New Roman" w:eastAsia="Times,Times New Roman" w:hAnsi="Times New Roman" w:cs="Times New Roman"/>
        </w:rPr>
        <w:t xml:space="preserve"> many factors that can contribute to obesity, including nutritional quality of food consumed and eating behaviors. </w:t>
      </w:r>
      <w:r w:rsidRPr="005A3C27">
        <w:rPr>
          <w:rFonts w:ascii="Times New Roman" w:hAnsi="Times New Roman" w:cs="Times New Roman"/>
        </w:rPr>
        <w:t xml:space="preserve">The quality rather than the quantity of food was found to be more influential to length and weight growth from 18–30 months, and diets higher in animal products were associated with heavier and taller toddlers, as shown in a study of the diets of young children in Mexico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llen&lt;/Author&gt;&lt;Year&gt;1992&lt;/Year&gt;&lt;RecNum&gt;4675&lt;/RecNum&gt;&lt;DisplayText&gt;(Allen et al., 1992)&lt;/DisplayText&gt;&lt;record&gt;&lt;rec-number&gt;4675&lt;/rec-number&gt;&lt;foreign-keys&gt;&lt;key app="EN" db-id="r2rrptxt2w29drezxrj52et9sr02zaxepswe" timestamp="1484611461"&gt;4675&lt;/key&gt;&lt;/foreign-keys&gt;&lt;ref-type name="Journal Article"&gt;17&lt;/ref-type&gt;&lt;contributors&gt;&lt;authors&gt;&lt;author&gt;Allen, L. H.&lt;/author&gt;&lt;author&gt;Backstrand, J. R.&lt;/author&gt;&lt;author&gt;Stanek, E. J.&lt;/author&gt;&lt;author&gt;Pelto, G. H.&lt;/author&gt;&lt;author&gt;Chavez, A.&lt;/author&gt;&lt;author&gt;Molina, E.&lt;/author&gt;&lt;author&gt;Castillo, J. B.&lt;/author&gt;&lt;author&gt;Mata, A.&lt;/author&gt;&lt;/authors&gt;&lt;/contributors&gt;&lt;titles&gt;&lt;title&gt;THE INTERACTIVE EFFECTS OF DIETARY QUALITY ON THE GROWTH AND ATTAINED SIZE OF YOUNG MEXICAN CHILDREN&lt;/title&gt;&lt;secondary-title&gt;American Journal of Clinical Nutrition&lt;/secondary-title&gt;&lt;/titles&gt;&lt;periodical&gt;&lt;full-title&gt;American Journal of Clinical Nutrition&lt;/full-title&gt;&lt;/periodical&gt;&lt;pages&gt;353-364&lt;/pages&gt;&lt;volume&gt;56&lt;/volume&gt;&lt;number&gt;2&lt;/number&gt;&lt;dates&gt;&lt;year&gt;1992&lt;/year&gt;&lt;pub-dates&gt;&lt;date&gt;Aug&lt;/date&gt;&lt;/pub-dates&gt;&lt;/dates&gt;&lt;isbn&gt;0002-9165&lt;/isbn&gt;&lt;accession-num&gt;WOS:A1992JF49000007&lt;/accession-num&gt;&lt;urls&gt;&lt;related-urls&gt;&lt;url&gt;&amp;lt;Go to ISI&amp;gt;://WOS:A1992JF490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llen et al., 1992)</w:t>
      </w:r>
      <w:r w:rsidRPr="005A3C27">
        <w:rPr>
          <w:rFonts w:ascii="Times New Roman" w:hAnsi="Times New Roman" w:cs="Times New Roman"/>
        </w:rPr>
        <w:fldChar w:fldCharType="end"/>
      </w:r>
      <w:r w:rsidRPr="005A3C27">
        <w:rPr>
          <w:rFonts w:ascii="Times New Roman" w:eastAsia="Times,Times New Roman" w:hAnsi="Times New Roman" w:cs="Times New Roman"/>
        </w:rPr>
        <w:t xml:space="preserve">. </w:t>
      </w:r>
      <w:r w:rsidRPr="005A3C27">
        <w:rPr>
          <w:rFonts w:ascii="Times New Roman" w:hAnsi="Times New Roman" w:cs="Times New Roman"/>
        </w:rPr>
        <w:t xml:space="preserve">Higher protein intake at ages 1 and 2 years was related to a higher chance of overweight at age 5 and a higher BMI at age 8 in a longitudinal study of 70 White children (47% female) in the US recruited in infanc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kinner&lt;/Author&gt;&lt;Year&gt;2004&lt;/Year&gt;&lt;RecNum&gt;4918&lt;/RecNum&gt;&lt;DisplayText&gt;(Skinner, Bounds, Carruth, Morris, &amp;amp; Ziegler, 2004)&lt;/DisplayText&gt;&lt;record&gt;&lt;rec-number&gt;4918&lt;/rec-number&gt;&lt;foreign-keys&gt;&lt;key app="EN" db-id="r2rrptxt2w29drezxrj52et9sr02zaxepswe" timestamp="1484611468"&gt;4918&lt;/key&gt;&lt;/foreign-keys&gt;&lt;ref-type name="Journal Article"&gt;17&lt;/ref-type&gt;&lt;contributors&gt;&lt;authors&gt;&lt;author&gt;Skinner, J. D.&lt;/author&gt;&lt;author&gt;Bounds, W.&lt;/author&gt;&lt;author&gt;Carruth, B. R.&lt;/author&gt;&lt;author&gt;Morris, M.&lt;/author&gt;&lt;author&gt;Ziegler, P.&lt;/author&gt;&lt;/authors&gt;&lt;/contributors&gt;&lt;titles&gt;&lt;title&gt;Predictors of children&amp;apos;s body mass index: a longitudinal study of diet and growth in children aged 2-8y&lt;/title&gt;&lt;secondary-title&gt;International Journal of Obesity&lt;/secondary-title&gt;&lt;/titles&gt;&lt;periodical&gt;&lt;full-title&gt;International Journal of Obesity&lt;/full-title&gt;&lt;/periodical&gt;&lt;pages&gt;476-482&lt;/pages&gt;&lt;volume&gt;28&lt;/volume&gt;&lt;number&gt;4&lt;/number&gt;&lt;dates&gt;&lt;year&gt;2004&lt;/year&gt;&lt;pub-dates&gt;&lt;date&gt;Apr&lt;/date&gt;&lt;/pub-dates&gt;&lt;/dates&gt;&lt;isbn&gt;0307-0565&lt;/isbn&gt;&lt;accession-num&gt;WOS:000220302000004&lt;/accession-num&gt;&lt;urls&gt;&lt;related-urls&gt;&lt;url&gt;&amp;lt;Go to WoS&amp;gt;://WOS:000220302000004&lt;/url&gt;&lt;/related-urls&gt;&lt;/urls&gt;&lt;electronic-resource-num&gt;10.1038/sj.ijo.080240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kinner, Bounds, Carruth, Morris, &amp; Ziegler, 2004)</w:t>
      </w:r>
      <w:r w:rsidRPr="005A3C27">
        <w:rPr>
          <w:rFonts w:ascii="Times New Roman" w:hAnsi="Times New Roman" w:cs="Times New Roman"/>
        </w:rPr>
        <w:fldChar w:fldCharType="end"/>
      </w:r>
      <w:r w:rsidRPr="005A3C27">
        <w:rPr>
          <w:rFonts w:ascii="Times New Roman" w:hAnsi="Times New Roman" w:cs="Times New Roman"/>
        </w:rPr>
        <w:t xml:space="preserve">. In a study of 203 healthy children (48.5% female) from DONALD, an open cohort study in Germany, girls who had consistent recommended levels of protein intake from age 1 to 2 years had higher BMIs than girls who had inconsistent protein </w:t>
      </w:r>
      <w:r w:rsidRPr="005A3C27">
        <w:rPr>
          <w:rFonts w:ascii="Times New Roman" w:hAnsi="Times New Roman" w:cs="Times New Roman"/>
        </w:rPr>
        <w:lastRenderedPageBreak/>
        <w:t xml:space="preserve">intake. This was not found among boy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nther&lt;/Author&gt;&lt;Year&gt;2006&lt;/Year&gt;&lt;RecNum&gt;4803&lt;/RecNum&gt;&lt;DisplayText&gt;(Gunther, Buyken, &amp;amp; Kroke, 2006)&lt;/DisplayText&gt;&lt;record&gt;&lt;rec-number&gt;4803&lt;/rec-number&gt;&lt;foreign-keys&gt;&lt;key app="EN" db-id="r2rrptxt2w29drezxrj52et9sr02zaxepswe" timestamp="1484611464"&gt;4803&lt;/key&gt;&lt;/foreign-keys&gt;&lt;ref-type name="Journal Article"&gt;17&lt;/ref-type&gt;&lt;contributors&gt;&lt;authors&gt;&lt;author&gt;Gunther, A. L. B.&lt;/author&gt;&lt;author&gt;Buyken, A. E.&lt;/author&gt;&lt;author&gt;Kroke, A.&lt;/author&gt;&lt;/authors&gt;&lt;/contributors&gt;&lt;titles&gt;&lt;title&gt;The influence of habitual protein intake in early childhood on BMI and age at adiposity rebound: results from the DONALD Study&lt;/title&gt;&lt;secondary-title&gt;International Journal of Obesity&lt;/secondary-title&gt;&lt;/titles&gt;&lt;periodical&gt;&lt;full-title&gt;International Journal of Obesity&lt;/full-title&gt;&lt;/periodical&gt;&lt;pages&gt;1072-1079&lt;/pages&gt;&lt;volume&gt;30&lt;/volume&gt;&lt;number&gt;7&lt;/number&gt;&lt;dates&gt;&lt;year&gt;2006&lt;/year&gt;&lt;pub-dates&gt;&lt;date&gt;Jul&lt;/date&gt;&lt;/pub-dates&gt;&lt;/dates&gt;&lt;isbn&gt;0307-0565&lt;/isbn&gt;&lt;accession-num&gt;WOS:000238618200007&lt;/accession-num&gt;&lt;urls&gt;&lt;related-urls&gt;&lt;url&gt;&amp;lt;Go to WoS&amp;gt;://WOS:000238618200007&lt;/url&gt;&lt;/related-urls&gt;&lt;/urls&gt;&lt;electronic-resource-num&gt;10.1038/sj.ijo.080328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unther, Buyken, &amp; Kroke, 2006)</w:t>
      </w:r>
      <w:r w:rsidRPr="005A3C27">
        <w:rPr>
          <w:rFonts w:ascii="Times New Roman" w:hAnsi="Times New Roman" w:cs="Times New Roman"/>
        </w:rPr>
        <w:fldChar w:fldCharType="end"/>
      </w:r>
      <w:r w:rsidRPr="005A3C27">
        <w:rPr>
          <w:rFonts w:ascii="Times New Roman" w:hAnsi="Times New Roman" w:cs="Times New Roman"/>
        </w:rPr>
        <w:t xml:space="preserve">. In a second study using data from the same sample, two critical periods (birth to 12 months and 5 to 6 years) were identified where higher levels of protein intake influence later obe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enther&lt;/Author&gt;&lt;Year&gt;2007&lt;/Year&gt;&lt;RecNum&gt;4802&lt;/RecNum&gt;&lt;DisplayText&gt;(Guenther, Remer, Kroke, &amp;amp; Buyken, 2007)&lt;/DisplayText&gt;&lt;record&gt;&lt;rec-number&gt;4802&lt;/rec-number&gt;&lt;foreign-keys&gt;&lt;key app="EN" db-id="r2rrptxt2w29drezxrj52et9sr02zaxepswe" timestamp="1484611464"&gt;4802&lt;/key&gt;&lt;/foreign-keys&gt;&lt;ref-type name="Journal Article"&gt;17&lt;/ref-type&gt;&lt;contributors&gt;&lt;authors&gt;&lt;author&gt;Guenther, Anke L. B.&lt;/author&gt;&lt;author&gt;Remer, Thomas&lt;/author&gt;&lt;author&gt;Kroke, Anja&lt;/author&gt;&lt;author&gt;Buyken, Anette E.&lt;/author&gt;&lt;/authors&gt;&lt;/contributors&gt;&lt;titles&gt;&lt;title&gt;Early protein intake and later obesity risk: which protein sources at which time points throughout infancy and childhood are important for body mass index and body fat percentage at 7 y of age?&lt;/title&gt;&lt;secondary-title&gt;American Journal of Clinical Nutrition&lt;/secondary-title&gt;&lt;/titles&gt;&lt;periodical&gt;&lt;full-title&gt;American Journal of Clinical Nutrition&lt;/full-title&gt;&lt;/periodical&gt;&lt;pages&gt;1765-1772&lt;/pages&gt;&lt;volume&gt;86&lt;/volume&gt;&lt;number&gt;6&lt;/number&gt;&lt;dates&gt;&lt;year&gt;2007&lt;/year&gt;&lt;pub-dates&gt;&lt;date&gt;Dec&lt;/date&gt;&lt;/pub-dates&gt;&lt;/dates&gt;&lt;isbn&gt;0002-9165&lt;/isbn&gt;&lt;accession-num&gt;WOS:000251575500027&lt;/accession-num&gt;&lt;urls&gt;&lt;related-urls&gt;&lt;url&gt;&amp;lt;Go to WoS&amp;gt;://WOS:00025157550002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uenther, Remer, Kroke, &amp; Buyken, 2007)</w:t>
      </w:r>
      <w:r w:rsidRPr="005A3C27">
        <w:rPr>
          <w:rFonts w:ascii="Times New Roman" w:hAnsi="Times New Roman" w:cs="Times New Roman"/>
        </w:rPr>
        <w:fldChar w:fldCharType="end"/>
      </w:r>
      <w:r w:rsidRPr="005A3C27">
        <w:rPr>
          <w:rFonts w:ascii="Times New Roman" w:hAnsi="Times New Roman" w:cs="Times New Roman"/>
        </w:rPr>
        <w:t xml:space="preserve">. In a prospective, population-based, longitudinal birth cohort study of 10,762 children in Sweden, greater sugar intake at age 1 year was associated with high-fat food consumpt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rekke&lt;/Author&gt;&lt;Year&gt;2007&lt;/Year&gt;&lt;RecNum&gt;4718&lt;/RecNum&gt;&lt;DisplayText&gt;(Brekke et al., 2007)&lt;/DisplayText&gt;&lt;record&gt;&lt;rec-number&gt;4718&lt;/rec-number&gt;&lt;foreign-keys&gt;&lt;key app="EN" db-id="r2rrptxt2w29drezxrj52et9sr02zaxepswe" timestamp="1484611462"&gt;4718&lt;/key&gt;&lt;/foreign-keys&gt;&lt;ref-type name="Journal Article"&gt;17&lt;/ref-type&gt;&lt;contributors&gt;&lt;authors&gt;&lt;author&gt;Brekke, Hilde K.&lt;/author&gt;&lt;author&gt;van Odijk, Jenny&lt;/author&gt;&lt;author&gt;Ludvigsson, Johnny&lt;/author&gt;&lt;/authors&gt;&lt;/contributors&gt;&lt;titles&gt;&lt;title&gt;Predictors and dietary consequences of frequent intake of high-sugar, low-nutrient foods in 1-year-old children participating in the ABIS study&lt;/title&gt;&lt;secondary-title&gt;British Journal of Nutrition&lt;/secondary-title&gt;&lt;/titles&gt;&lt;periodical&gt;&lt;full-title&gt;British Journal of Nutrition&lt;/full-title&gt;&lt;/periodical&gt;&lt;pages&gt;176-181&lt;/pages&gt;&lt;volume&gt;97&lt;/volume&gt;&lt;number&gt;1&lt;/number&gt;&lt;dates&gt;&lt;year&gt;2007&lt;/year&gt;&lt;pub-dates&gt;&lt;date&gt;Jan&lt;/date&gt;&lt;/pub-dates&gt;&lt;/dates&gt;&lt;isbn&gt;0007-1145&lt;/isbn&gt;&lt;accession-num&gt;WOS:000244148700023&lt;/accession-num&gt;&lt;urls&gt;&lt;related-urls&gt;&lt;url&gt;&amp;lt;Go to ISI&amp;gt;://WOS:000244148700023&lt;/url&gt;&lt;/related-urls&gt;&lt;/urls&gt;&lt;electronic-resource-num&gt;10.1017/s000711450724446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rekke et al., 2007)</w:t>
      </w:r>
      <w:r w:rsidRPr="005A3C27">
        <w:rPr>
          <w:rFonts w:ascii="Times New Roman" w:hAnsi="Times New Roman" w:cs="Times New Roman"/>
        </w:rPr>
        <w:fldChar w:fldCharType="end"/>
      </w:r>
      <w:r w:rsidRPr="005A3C27">
        <w:rPr>
          <w:rFonts w:ascii="Times New Roman" w:hAnsi="Times New Roman" w:cs="Times New Roman"/>
        </w:rPr>
        <w:t xml:space="preserve">. A study of African American preschoolers recruited between ages 3–5 years in Detroit, MI (51.6% female) found that excess consumption of sugar-sweetened beverages was significantly associated with obesity risk whereas energy-dense food consumption protected the children against obesity; however, children who consumed energy-dense foods were also found to be more physically activ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m&lt;/Author&gt;&lt;Year&gt;2009&lt;/Year&gt;&lt;RecNum&gt;4848&lt;/RecNum&gt;&lt;DisplayText&gt;(Lim et al., 2009)&lt;/DisplayText&gt;&lt;record&gt;&lt;rec-number&gt;4848&lt;/rec-number&gt;&lt;foreign-keys&gt;&lt;key app="EN" db-id="r2rrptxt2w29drezxrj52et9sr02zaxepswe" timestamp="1484611465"&gt;4848&lt;/key&gt;&lt;/foreign-keys&gt;&lt;ref-type name="Journal Article"&gt;17&lt;/ref-type&gt;&lt;contributors&gt;&lt;authors&gt;&lt;author&gt;Lim, Sungwoo&lt;/author&gt;&lt;author&gt;Zoellner, Jamie M.&lt;/author&gt;&lt;author&gt;Lee, Joyce M.&lt;/author&gt;&lt;author&gt;Burt, Brian A.&lt;/author&gt;&lt;author&gt;Sandretto, Anita M.&lt;/author&gt;&lt;author&gt;Sohn, Woosung&lt;/author&gt;&lt;author&gt;Ismail, Amid I.&lt;/author&gt;&lt;author&gt;Lepkowski, James M.&lt;/author&gt;&lt;/authors&gt;&lt;/contributors&gt;&lt;titles&gt;&lt;title&gt;Obesity and Sugar-sweetened Beverages in African-American Preschool Children: A Longitudinal Study&lt;/title&gt;&lt;secondary-title&gt;Obesity&lt;/secondary-title&gt;&lt;/titles&gt;&lt;periodical&gt;&lt;full-title&gt;Obesity&lt;/full-title&gt;&lt;/periodical&gt;&lt;pages&gt;1262-1268&lt;/pages&gt;&lt;volume&gt;17&lt;/volume&gt;&lt;number&gt;6&lt;/number&gt;&lt;dates&gt;&lt;year&gt;2009&lt;/year&gt;&lt;pub-dates&gt;&lt;date&gt;Jun&lt;/date&gt;&lt;/pub-dates&gt;&lt;/dates&gt;&lt;isbn&gt;1930-7381&lt;/isbn&gt;&lt;accession-num&gt;WOS:000266383200026&lt;/accession-num&gt;&lt;urls&gt;&lt;related-urls&gt;&lt;url&gt;&amp;lt;Go to WoS&amp;gt;://WOS:000266383200026&lt;/url&gt;&lt;/related-urls&gt;&lt;/urls&gt;&lt;electronic-resource-num&gt;10.1038/oby.2008.65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im et al., 2009)</w:t>
      </w:r>
      <w:r w:rsidRPr="005A3C27">
        <w:rPr>
          <w:rFonts w:ascii="Times New Roman" w:hAnsi="Times New Roman" w:cs="Times New Roman"/>
        </w:rPr>
        <w:fldChar w:fldCharType="end"/>
      </w:r>
      <w:r w:rsidRPr="005A3C27">
        <w:rPr>
          <w:rFonts w:ascii="Times New Roman" w:hAnsi="Times New Roman" w:cs="Times New Roman"/>
        </w:rPr>
        <w:t xml:space="preserve">. </w:t>
      </w:r>
    </w:p>
    <w:p w14:paraId="6D99CDE0" w14:textId="77777777" w:rsidR="004038CD" w:rsidRPr="005A3C27" w:rsidRDefault="004038CD" w:rsidP="0038159B">
      <w:pPr>
        <w:spacing w:line="480" w:lineRule="auto"/>
        <w:ind w:firstLine="720"/>
        <w:rPr>
          <w:rFonts w:ascii="Times New Roman" w:eastAsia="Times,Times New Roman" w:hAnsi="Times New Roman" w:cs="Times New Roman"/>
        </w:rPr>
      </w:pPr>
      <w:r w:rsidRPr="005A3C27">
        <w:rPr>
          <w:rFonts w:ascii="Times New Roman" w:hAnsi="Times New Roman" w:cs="Times New Roman"/>
        </w:rPr>
        <w:t xml:space="preserve">In a prospective longitudinal study of 40 infants of obese mothers and 38 infants of mothers with an average BMI (50% female), energy intake was a stronger predictor of body size than energy expenditure in toddle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tunkard&lt;/Author&gt;&lt;Year&gt;2004&lt;/Year&gt;&lt;RecNum&gt;4925&lt;/RecNum&gt;&lt;DisplayText&gt;(Stunkard et al., 2004)&lt;/DisplayText&gt;&lt;record&gt;&lt;rec-number&gt;4925&lt;/rec-number&gt;&lt;foreign-keys&gt;&lt;key app="EN" db-id="r2rrptxt2w29drezxrj52et9sr02zaxepswe" timestamp="1484611468"&gt;4925&lt;/key&gt;&lt;/foreign-keys&gt;&lt;ref-type name="Journal Article"&gt;17&lt;/ref-type&gt;&lt;contributors&gt;&lt;authors&gt;&lt;author&gt;Stunkard, A. J.&lt;/author&gt;&lt;author&gt;Berkowitz, R. I.&lt;/author&gt;&lt;author&gt;Schoeller, D.&lt;/author&gt;&lt;author&gt;Maislin, G.&lt;/author&gt;&lt;author&gt;Stallings, V. A.&lt;/author&gt;&lt;/authors&gt;&lt;/contributors&gt;&lt;titles&gt;&lt;title&gt;Predictors of body size in the first 2y of life: a high-risk study of human obesity&lt;/title&gt;&lt;secondary-title&gt;International Journal of Obesity&lt;/secondary-title&gt;&lt;/titles&gt;&lt;periodical&gt;&lt;full-title&gt;International Journal of Obesity&lt;/full-title&gt;&lt;/periodical&gt;&lt;pages&gt;503-513&lt;/pages&gt;&lt;volume&gt;28&lt;/volume&gt;&lt;number&gt;4&lt;/number&gt;&lt;dates&gt;&lt;year&gt;2004&lt;/year&gt;&lt;pub-dates&gt;&lt;date&gt;Apr&lt;/date&gt;&lt;/pub-dates&gt;&lt;/dates&gt;&lt;isbn&gt;0307-0565&lt;/isbn&gt;&lt;accession-num&gt;WOS:000220302000008&lt;/accession-num&gt;&lt;urls&gt;&lt;related-urls&gt;&lt;url&gt;&amp;lt;Go to WoS&amp;gt;://WOS:000220302000008&lt;/url&gt;&lt;/related-urls&gt;&lt;/urls&gt;&lt;electronic-resource-num&gt;10.1038/sj.ijo.080251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tunkard et al., 2004)</w:t>
      </w:r>
      <w:r w:rsidRPr="005A3C27">
        <w:rPr>
          <w:rFonts w:ascii="Times New Roman" w:hAnsi="Times New Roman" w:cs="Times New Roman"/>
        </w:rPr>
        <w:fldChar w:fldCharType="end"/>
      </w:r>
      <w:r w:rsidRPr="005A3C27">
        <w:rPr>
          <w:rFonts w:ascii="Times New Roman" w:hAnsi="Times New Roman" w:cs="Times New Roman"/>
        </w:rPr>
        <w:t>. A longitudinal study of 130 Hispanic children in the US between the ages of 4 and 19 who were overweight for age and gender (</w:t>
      </w:r>
      <w:r w:rsidRPr="005A3C27">
        <w:rPr>
          <w:rFonts w:ascii="Times New Roman" w:hAnsi="Times New Roman" w:cs="Times New Roman"/>
          <w:i/>
          <w:iCs/>
        </w:rPr>
        <w:t>m[male]</w:t>
      </w:r>
      <w:r w:rsidRPr="005A3C27">
        <w:rPr>
          <w:rFonts w:ascii="Times New Roman" w:hAnsi="Times New Roman" w:cs="Times New Roman"/>
        </w:rPr>
        <w:t xml:space="preserve"> = 11.2 years, </w:t>
      </w:r>
      <w:r w:rsidRPr="005A3C27">
        <w:rPr>
          <w:rFonts w:ascii="Times New Roman" w:hAnsi="Times New Roman" w:cs="Times New Roman"/>
          <w:i/>
          <w:iCs/>
        </w:rPr>
        <w:t>m[female]</w:t>
      </w:r>
      <w:r w:rsidRPr="005A3C27">
        <w:rPr>
          <w:rFonts w:ascii="Times New Roman" w:hAnsi="Times New Roman" w:cs="Times New Roman"/>
        </w:rPr>
        <w:t xml:space="preserve"> = 10.7 years) analyzed the fat, fiber, energy density, and macronutrient content of children’s diets using 24-hour recall. The only statistically significant effect on BMI was for dietary fat intak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utte&lt;/Author&gt;&lt;Year&gt;2007&lt;/Year&gt;&lt;RecNum&gt;4723&lt;/RecNum&gt;&lt;DisplayText&gt;(Butte et al., 2007)&lt;/DisplayText&gt;&lt;record&gt;&lt;rec-number&gt;4723&lt;/rec-number&gt;&lt;foreign-keys&gt;&lt;key app="EN" db-id="r2rrptxt2w29drezxrj52et9sr02zaxepswe" timestamp="1484611462"&gt;4723&lt;/key&gt;&lt;/foreign-keys&gt;&lt;ref-type name="Journal Article"&gt;17&lt;/ref-type&gt;&lt;contributors&gt;&lt;authors&gt;&lt;author&gt;Butte, Nancy F.&lt;/author&gt;&lt;author&gt;Cai, Guowen&lt;/author&gt;&lt;author&gt;Cole, Shelley A.&lt;/author&gt;&lt;author&gt;Wilson, Theresa A.&lt;/author&gt;&lt;author&gt;Fisher, Jennifer O.&lt;/author&gt;&lt;author&gt;Zakeri, Issa F.&lt;/author&gt;&lt;author&gt;Ellis, Kenneth J.&lt;/author&gt;&lt;author&gt;Comuzzie, Anthony G.&lt;/author&gt;&lt;/authors&gt;&lt;/contributors&gt;&lt;titles&gt;&lt;title&gt;Metabolic and behavioral predictors of weight gain in Hispanic children: the Viva la Familia Study&lt;/title&gt;&lt;secondary-title&gt;American Journal of Clinical Nutrition&lt;/secondary-title&gt;&lt;/titles&gt;&lt;periodical&gt;&lt;full-title&gt;American Journal of Clinical Nutrition&lt;/full-title&gt;&lt;/periodical&gt;&lt;pages&gt;1478-1485&lt;/pages&gt;&lt;volume&gt;85&lt;/volume&gt;&lt;number&gt;6&lt;/number&gt;&lt;dates&gt;&lt;year&gt;2007&lt;/year&gt;&lt;pub-dates&gt;&lt;date&gt;Jun&lt;/date&gt;&lt;/pub-dates&gt;&lt;/dates&gt;&lt;isbn&gt;0002-9165&lt;/isbn&gt;&lt;accession-num&gt;WOS:000247196300007&lt;/accession-num&gt;&lt;urls&gt;&lt;related-urls&gt;&lt;url&gt;&amp;lt;Go to ISI&amp;gt;://WOS:0002471963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utte et al., 2007)</w:t>
      </w:r>
      <w:r w:rsidRPr="005A3C27">
        <w:rPr>
          <w:rFonts w:ascii="Times New Roman" w:hAnsi="Times New Roman" w:cs="Times New Roman"/>
        </w:rPr>
        <w:fldChar w:fldCharType="end"/>
      </w:r>
      <w:r w:rsidRPr="005A3C27">
        <w:rPr>
          <w:rFonts w:ascii="Times New Roman" w:hAnsi="Times New Roman" w:cs="Times New Roman"/>
        </w:rPr>
        <w:t xml:space="preserve">. In a study of 682 children from ALSPC, a prospective birth cohort study, 7-year-old children with high dietary energy density had higher adiposity at age 9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Johnson&lt;/Author&gt;&lt;Year&gt;2008&lt;/Year&gt;&lt;RecNum&gt;4829&lt;/RecNum&gt;&lt;DisplayText&gt;(L. Johnson, Mander, Jones, Emmett, &amp;amp; Jebb, 2008)&lt;/DisplayText&gt;&lt;record&gt;&lt;rec-number&gt;4829&lt;/rec-number&gt;&lt;foreign-keys&gt;&lt;key app="EN" db-id="r2rrptxt2w29drezxrj52et9sr02zaxepswe" timestamp="1484611465"&gt;4829&lt;/key&gt;&lt;/foreign-keys&gt;&lt;ref-type name="Journal Article"&gt;17&lt;/ref-type&gt;&lt;contributors&gt;&lt;authors&gt;&lt;author&gt;Johnson, L.&lt;/author&gt;&lt;author&gt;Mander, A. P.&lt;/author&gt;&lt;author&gt;Jones, L. R.&lt;/author&gt;&lt;author&gt;Emmett, P. M.&lt;/author&gt;&lt;author&gt;Jebb, S. A.&lt;/author&gt;&lt;/authors&gt;&lt;/contributors&gt;&lt;titles&gt;&lt;title&gt;A prospective analysis of dietary energy density at age 5 and 7 years and fatness at 9 years among UK children&lt;/title&gt;&lt;secondary-title&gt;International Journal of Obesity&lt;/secondary-title&gt;&lt;/titles&gt;&lt;periodical&gt;&lt;full-title&gt;International Journal of Obesity&lt;/full-title&gt;&lt;/periodical&gt;&lt;pages&gt;586-593&lt;/pages&gt;&lt;volume&gt;32&lt;/volume&gt;&lt;number&gt;4&lt;/number&gt;&lt;dates&gt;&lt;year&gt;2008&lt;/year&gt;&lt;pub-dates&gt;&lt;date&gt;Apr&lt;/date&gt;&lt;/pub-dates&gt;&lt;/dates&gt;&lt;isbn&gt;0307-0565&lt;/isbn&gt;&lt;accession-num&gt;WOS:000254914600002&lt;/accession-num&gt;&lt;urls&gt;&lt;related-urls&gt;&lt;url&gt;&amp;lt;Go to WoS&amp;gt;://WOS:000254914600002&lt;/url&gt;&lt;/related-urls&gt;&lt;/urls&gt;&lt;electronic-resource-num&gt;10.1038/sj.ijo.080374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Johnson, Mander, Jones, Emmett, &amp; Jebb, 2008)</w:t>
      </w:r>
      <w:r w:rsidRPr="005A3C27">
        <w:rPr>
          <w:rFonts w:ascii="Times New Roman" w:hAnsi="Times New Roman" w:cs="Times New Roman"/>
        </w:rPr>
        <w:fldChar w:fldCharType="end"/>
      </w:r>
      <w:r w:rsidRPr="005A3C27">
        <w:rPr>
          <w:rFonts w:ascii="Times New Roman" w:hAnsi="Times New Roman" w:cs="Times New Roman"/>
        </w:rPr>
        <w:t xml:space="preserve">. Children who ate more fruit and drank fewer sugary beverages were less likely to be severely overweight in kindergarten according to a study of 6800 children (49% female) from ECLS-B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lores&lt;/Author&gt;&lt;Year&gt;2013&lt;/Year&gt;&lt;RecNum&gt;4768&lt;/RecNum&gt;&lt;DisplayText&gt;(Flores &amp;amp; Lin, 2013)&lt;/DisplayText&gt;&lt;record&gt;&lt;rec-number&gt;4768&lt;/rec-number&gt;&lt;foreign-keys&gt;&lt;key app="EN" db-id="r2rrptxt2w29drezxrj52et9sr02zaxepswe" timestamp="1484611463"&gt;4768&lt;/key&gt;&lt;/foreign-keys&gt;&lt;ref-type name="Journal Article"&gt;17&lt;/ref-type&gt;&lt;contributors&gt;&lt;authors&gt;&lt;author&gt;Flores, G.&lt;/author&gt;&lt;author&gt;Lin, H.&lt;/author&gt;&lt;/authors&gt;&lt;/contributors&gt;&lt;titles&gt;&lt;title&gt;Factors predicting severe childhood obesity in kindergarteners&lt;/title&gt;&lt;secondary-title&gt;International Journal of Obesity&lt;/secondary-title&gt;&lt;/titles&gt;&lt;periodical&gt;&lt;full-title&gt;International Journal of Obesity&lt;/full-title&gt;&lt;/periodical&gt;&lt;pages&gt;31-39&lt;/pages&gt;&lt;volume&gt;37&lt;/volume&gt;&lt;number&gt;1&lt;/number&gt;&lt;dates&gt;&lt;year&gt;2013&lt;/year&gt;&lt;pub-dates&gt;&lt;date&gt;Jan&lt;/date&gt;&lt;/pub-dates&gt;&lt;/dates&gt;&lt;isbn&gt;0307-0565&lt;/isbn&gt;&lt;accession-num&gt;WOS:000313358100004&lt;/accession-num&gt;&lt;urls&gt;&lt;related-urls&gt;&lt;url&gt;&amp;lt;Go to ISI&amp;gt;://WOS:000313358100004&lt;/url&gt;&lt;/related-urls&gt;&lt;/urls&gt;&lt;electronic-resource-num&gt;10.1038/ijo.2012.16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lores &amp; Lin, 2013)</w:t>
      </w:r>
      <w:r w:rsidRPr="005A3C27">
        <w:rPr>
          <w:rFonts w:ascii="Times New Roman" w:hAnsi="Times New Roman" w:cs="Times New Roman"/>
        </w:rPr>
        <w:fldChar w:fldCharType="end"/>
      </w:r>
      <w:r w:rsidRPr="005A3C27">
        <w:rPr>
          <w:rFonts w:ascii="Times New Roman" w:hAnsi="Times New Roman" w:cs="Times New Roman"/>
        </w:rPr>
        <w:t xml:space="preserve">. </w:t>
      </w:r>
    </w:p>
    <w:p w14:paraId="407C07E1" w14:textId="3E118DC0" w:rsidR="004038CD" w:rsidRPr="005A3C27" w:rsidRDefault="004038CD" w:rsidP="0038159B">
      <w:pPr>
        <w:spacing w:line="480" w:lineRule="auto"/>
        <w:rPr>
          <w:rFonts w:ascii="Times New Roman" w:hAnsi="Times New Roman" w:cs="Times New Roman"/>
        </w:rPr>
      </w:pPr>
      <w:r w:rsidRPr="005A3C27">
        <w:rPr>
          <w:rFonts w:ascii="Times New Roman" w:hAnsi="Times New Roman" w:cs="Times New Roman"/>
        </w:rPr>
        <w:lastRenderedPageBreak/>
        <w:tab/>
        <w:t>Children who snack while watching television are at greater risk for obesity when compared to children who eat with their families according to studies of KOALA conducted in the Netherlands (</w:t>
      </w:r>
      <w:r w:rsidRPr="005A3C27">
        <w:rPr>
          <w:rFonts w:ascii="Times New Roman" w:hAnsi="Times New Roman" w:cs="Times New Roman"/>
          <w:i/>
          <w:iCs/>
        </w:rPr>
        <w:t>n</w:t>
      </w:r>
      <w:r w:rsidRPr="005A3C27">
        <w:rPr>
          <w:rFonts w:ascii="Times New Roman" w:hAnsi="Times New Roman" w:cs="Times New Roman"/>
        </w:rPr>
        <w:t xml:space="preserve"> = 2074; </w:t>
      </w:r>
      <w:r w:rsidRPr="005A3C27">
        <w:rPr>
          <w:rFonts w:ascii="Times New Roman" w:hAnsi="Times New Roman" w:cs="Times New Roman"/>
          <w:i/>
          <w:iCs/>
        </w:rPr>
        <w:t xml:space="preserve">m </w:t>
      </w:r>
      <w:r w:rsidRPr="005A3C27">
        <w:rPr>
          <w:rFonts w:ascii="Times New Roman" w:hAnsi="Times New Roman" w:cs="Times New Roman"/>
        </w:rPr>
        <w:t xml:space="preserve">= 5 years; 48.7% female) </w:t>
      </w:r>
      <w:r w:rsidRPr="005A3C27">
        <w:rPr>
          <w:rFonts w:ascii="Times New Roman" w:hAnsi="Times New Roman" w:cs="Times New Roman"/>
        </w:rPr>
        <w:fldChar w:fldCharType="begin">
          <w:fldData xml:space="preserve">PEVuZE5vdGU+PENpdGU+PEF1dGhvcj5HdWJiZWxzPC9BdXRob3I+PFllYXI+MjAxMjwvWWVhcj48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ZvbHVtZT45PC92b2x1bWU+PGRhdGVzPjx5ZWFyPjIwMTI8
L3llYXI+PHB1Yi1kYXRlcz48ZGF0ZT5KdW4gMjE8L2RhdGU+PC9wdWItZGF0ZXM+PC9kYXRlcz48
aXNibj4xNDc5LTU4Njg8L2lzYm4+PGFjY2Vzc2lvbi1udW0+V09TOjAwMDMwOTIxODEwMDAwMTwv
YWNjZXNzaW9uLW51bT48dXJscz48cmVsYXRlZC11cmxzPjx1cmw+Jmx0O0dvIHRvIElTSSZndDs6
Ly9XT1M6MDAwMzA5MjE4MTAwMDAxPC91cmw+PC9yZWxhdGVkLXVybHM+PC91cmxzPjxjdXN0b203
Pjc3PC9jdXN0b203PjxlbGVjdHJvbmljLXJlc291cmNlLW51bT4xMC4xMTg2LzE0NzktNTg2OC05
LTc3PC9lbGVjdHJvbmljLXJlc291cmNlLW51bT48L3JlY29yZD48L0NpdGU+PC9FbmROb3RlPgB=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HdWJiZWxzPC9BdXRob3I+PFllYXI+MjAxMjwvWWVhcj48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=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Gubbels, Kremers, Goldbohm, Stafleu, &amp; Thijs, 2012; Gubbels, Kremers, Stafleu, et al., 2012)</w:t>
      </w:r>
      <w:r w:rsidRPr="005A3C27">
        <w:rPr>
          <w:rFonts w:ascii="Times New Roman" w:hAnsi="Times New Roman" w:cs="Times New Roman"/>
        </w:rPr>
        <w:fldChar w:fldCharType="end"/>
      </w:r>
      <w:r w:rsidRPr="005A3C27">
        <w:rPr>
          <w:rFonts w:ascii="Times New Roman" w:hAnsi="Times New Roman" w:cs="Times New Roman"/>
        </w:rPr>
        <w:t>. For children age 4 to 5 years, but not children age birth to 1 year, the relationship between television viewing and BMI was found to be mediated by dietary intake in a study of 9064 children (</w:t>
      </w:r>
      <w:r w:rsidRPr="005A3C27">
        <w:rPr>
          <w:rFonts w:ascii="Times New Roman" w:hAnsi="Times New Roman" w:cs="Times New Roman"/>
          <w:i/>
          <w:iCs/>
        </w:rPr>
        <w:t>m[recruitment]</w:t>
      </w:r>
      <w:r w:rsidRPr="005A3C27">
        <w:rPr>
          <w:rFonts w:ascii="Times New Roman" w:hAnsi="Times New Roman" w:cs="Times New Roman"/>
        </w:rPr>
        <w:t xml:space="preserve"> = 0–1 and 4–5 years) in a nationally-representative, longitudinal study in Australia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uller-Tyszkiewicz&lt;/Author&gt;&lt;Year&gt;2012&lt;/Year&gt;&lt;RecNum&gt;4781&lt;/RecNum&gt;&lt;DisplayText&gt;(Fuller-Tyszkiewicz, Skouteris, Hardy, &amp;amp; Halse, 2012)&lt;/DisplayText&gt;&lt;record&gt;&lt;rec-number&gt;4781&lt;/rec-number&gt;&lt;foreign-keys&gt;&lt;key app="EN" db-id="r2rrptxt2w29drezxrj52et9sr02zaxepswe" timestamp="1484611463"&gt;4781&lt;/key&gt;&lt;/foreign-keys&gt;&lt;ref-type name="Journal Article"&gt;17&lt;/ref-type&gt;&lt;contributors&gt;&lt;authors&gt;&lt;author&gt;Fuller-Tyszkiewicz, Matthew&lt;/author&gt;&lt;author&gt;Skouteris, Helen&lt;/author&gt;&lt;author&gt;Hardy, Louise L.&lt;/author&gt;&lt;author&gt;Halse, Christine&lt;/author&gt;&lt;/authors&gt;&lt;/contributors&gt;&lt;titles&gt;&lt;title&gt;The associations between TV viewing, food intake, and BMI. A prospective analysis of data from the Longitudinal Study of Australian Children&lt;/title&gt;&lt;secondary-title&gt;Appetite&lt;/secondary-title&gt;&lt;/titles&gt;&lt;periodical&gt;&lt;full-title&gt;Appetite&lt;/full-title&gt;&lt;/periodical&gt;&lt;pages&gt;945-948&lt;/pages&gt;&lt;volume&gt;59&lt;/volume&gt;&lt;number&gt;3&lt;/number&gt;&lt;dates&gt;&lt;year&gt;2012&lt;/year&gt;&lt;pub-dates&gt;&lt;date&gt;Dec&lt;/date&gt;&lt;/pub-dates&gt;&lt;/dates&gt;&lt;isbn&gt;0195-6663&lt;/isbn&gt;&lt;accession-num&gt;WOS:000311134900042&lt;/accession-num&gt;&lt;urls&gt;&lt;related-urls&gt;&lt;url&gt;&amp;lt;Go to ISI&amp;gt;://WOS:000311134900042&lt;/url&gt;&lt;/related-urls&gt;&lt;/urls&gt;&lt;electronic-resource-num&gt;10.1016/j.appet.2012.09.00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uller-Tyszkiewicz, Skouteris, Hardy, &amp; Halse, 2012)</w:t>
      </w:r>
      <w:r w:rsidRPr="005A3C27">
        <w:rPr>
          <w:rFonts w:ascii="Times New Roman" w:hAnsi="Times New Roman" w:cs="Times New Roman"/>
        </w:rPr>
        <w:fldChar w:fldCharType="end"/>
      </w:r>
      <w:r w:rsidRPr="005A3C27">
        <w:rPr>
          <w:rFonts w:ascii="Times New Roman" w:hAnsi="Times New Roman" w:cs="Times New Roman"/>
        </w:rPr>
        <w:t>. Girls as young as 5-years-old were found to be able to exhibit dietary restraint behaviors, or the ability to intentionally limit the amount of food</w:t>
      </w:r>
      <w:r w:rsidR="00F069DD" w:rsidRPr="005A3C27">
        <w:rPr>
          <w:rFonts w:ascii="Times New Roman" w:hAnsi="Times New Roman" w:cs="Times New Roman"/>
        </w:rPr>
        <w:t xml:space="preserve"> eaten, which was positively </w:t>
      </w:r>
      <w:r w:rsidRPr="005A3C27">
        <w:rPr>
          <w:rFonts w:ascii="Times New Roman" w:hAnsi="Times New Roman" w:cs="Times New Roman"/>
        </w:rPr>
        <w:t>r</w:t>
      </w:r>
      <w:r w:rsidR="00F069DD" w:rsidRPr="005A3C27">
        <w:rPr>
          <w:rFonts w:ascii="Times New Roman" w:hAnsi="Times New Roman" w:cs="Times New Roman"/>
        </w:rPr>
        <w:t xml:space="preserve">elated to BMI and negatively </w:t>
      </w:r>
      <w:r w:rsidRPr="005A3C27">
        <w:rPr>
          <w:rFonts w:ascii="Times New Roman" w:hAnsi="Times New Roman" w:cs="Times New Roman"/>
        </w:rPr>
        <w:t xml:space="preserve">related to dietary intake. These patterns are consistent with the literature on dietary restraint in adul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hunk&lt;/Author&gt;&lt;Year&gt;2004&lt;/Year&gt;&lt;RecNum&gt;4916&lt;/RecNum&gt;&lt;DisplayText&gt;(Shunk &amp;amp; Birch, 2004)&lt;/DisplayText&gt;&lt;record&gt;&lt;rec-number&gt;4916&lt;/rec-number&gt;&lt;foreign-keys&gt;&lt;key app="EN" db-id="r2rrptxt2w29drezxrj52et9sr02zaxepswe" timestamp="1484611468"&gt;4916&lt;/key&gt;&lt;/foreign-keys&gt;&lt;ref-type name="Journal Article"&gt;17&lt;/ref-type&gt;&lt;contributors&gt;&lt;authors&gt;&lt;author&gt;Shunk, J. A.&lt;/author&gt;&lt;author&gt;Birch, L. L.&lt;/author&gt;&lt;/authors&gt;&lt;/contributors&gt;&lt;titles&gt;&lt;title&gt;Validity of dietary restraint among 5-to 9-year old girls&lt;/title&gt;&lt;secondary-title&gt;Appetite&lt;/secondary-title&gt;&lt;/titles&gt;&lt;periodical&gt;&lt;full-title&gt;Appetite&lt;/full-title&gt;&lt;/periodical&gt;&lt;pages&gt;241-247&lt;/pages&gt;&lt;volume&gt;42&lt;/volume&gt;&lt;number&gt;3&lt;/number&gt;&lt;dates&gt;&lt;year&gt;2004&lt;/year&gt;&lt;pub-dates&gt;&lt;date&gt;Jun&lt;/date&gt;&lt;/pub-dates&gt;&lt;/dates&gt;&lt;isbn&gt;0195-6663&lt;/isbn&gt;&lt;accession-num&gt;WOS:000222328700001&lt;/accession-num&gt;&lt;urls&gt;&lt;related-urls&gt;&lt;url&gt;&amp;lt;Go to WoS&amp;gt;://WOS:000222328700001&lt;/url&gt;&lt;/related-urls&gt;&lt;/urls&gt;&lt;electronic-resource-num&gt;10.1016/j.appet.2003.11.00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hunk &amp; Birch, 2004)</w:t>
      </w:r>
      <w:r w:rsidRPr="005A3C27">
        <w:rPr>
          <w:rFonts w:ascii="Times New Roman" w:hAnsi="Times New Roman" w:cs="Times New Roman"/>
        </w:rPr>
        <w:fldChar w:fldCharType="end"/>
      </w:r>
      <w:r w:rsidRPr="005A3C27">
        <w:rPr>
          <w:rFonts w:ascii="Times New Roman" w:hAnsi="Times New Roman" w:cs="Times New Roman"/>
        </w:rPr>
        <w:t xml:space="preserve">. </w:t>
      </w:r>
    </w:p>
    <w:p w14:paraId="7147262A" w14:textId="45D7C237" w:rsidR="004038CD" w:rsidRPr="005A3C27" w:rsidRDefault="004038CD" w:rsidP="0038159B">
      <w:pPr>
        <w:spacing w:line="480" w:lineRule="auto"/>
        <w:ind w:firstLine="720"/>
        <w:rPr>
          <w:rFonts w:ascii="Times New Roman" w:eastAsia="Times New Roman" w:hAnsi="Times New Roman" w:cs="Times New Roman"/>
        </w:rPr>
      </w:pPr>
      <w:r w:rsidRPr="005A3C27">
        <w:rPr>
          <w:rStyle w:val="Heading3Char"/>
        </w:rPr>
        <w:t>2.2  Physical activity and sedentary behaviors.</w:t>
      </w:r>
      <w:r w:rsidRPr="005A3C27">
        <w:rPr>
          <w:rFonts w:ascii="Times New Roman" w:hAnsi="Times New Roman" w:cs="Times New Roman"/>
          <w:b/>
          <w:bCs/>
        </w:rPr>
        <w:t xml:space="preserve">  </w:t>
      </w:r>
      <w:r w:rsidRPr="005A3C27">
        <w:rPr>
          <w:rFonts w:ascii="Times New Roman" w:hAnsi="Times New Roman" w:cs="Times New Roman"/>
        </w:rPr>
        <w:t xml:space="preserve">The literature on physical activity in toddlers and young children is limited compared to that conducted with older children and adolescents. Among the studies we identified that included young children, there are both basic epidemiology designs and studies of intervention programs aimed at increasing physical activity. A review paper of published longitudinal studies concluded that the earlier children cease or limit exercise, the more difficult it is to implement successful interventions for excess weight gain later in lif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arizkova&lt;/Author&gt;&lt;Year&gt;2014&lt;/Year&gt;&lt;RecNum&gt;4886&lt;/RecNum&gt;&lt;DisplayText&gt;(Parizkova, 2014)&lt;/DisplayText&gt;&lt;record&gt;&lt;rec-number&gt;4886&lt;/rec-number&gt;&lt;foreign-keys&gt;&lt;key app="EN" db-id="r2rrptxt2w29drezxrj52et9sr02zaxepswe" timestamp="1484611467"&gt;4886&lt;/key&gt;&lt;/foreign-keys&gt;&lt;ref-type name="Journal Article"&gt;17&lt;/ref-type&gt;&lt;contributors&gt;&lt;authors&gt;&lt;author&gt;Parizkova, J.&lt;/author&gt;&lt;/authors&gt;&lt;/contributors&gt;&lt;titles&gt;&lt;title&gt;Fatness and fitness related to exercise in normal and obese children and adolescents&lt;/title&gt;&lt;secondary-title&gt;Journal of King Saud University Science&lt;/secondary-title&gt;&lt;/titles&gt;&lt;periodical&gt;&lt;full-title&gt;Journal of King Saud University Science&lt;/full-title&gt;&lt;/periodical&gt;&lt;pages&gt;245-253&lt;/pages&gt;&lt;volume&gt;26&lt;/volume&gt;&lt;number&gt;4&lt;/number&gt;&lt;dates&gt;&lt;year&gt;2014&lt;/year&gt;&lt;pub-dates&gt;&lt;date&gt;Oct&lt;/date&gt;&lt;/pub-dates&gt;&lt;/dates&gt;&lt;isbn&gt;1018-3647&lt;/isbn&gt;&lt;accession-num&gt;BCI:BCI201400717454&lt;/accession-num&gt;&lt;urls&gt;&lt;related-urls&gt;&lt;url&gt;&amp;lt;Go to WoS&amp;gt;://BCI:BCI201400717454&lt;/url&gt;&lt;/related-urls&gt;&lt;/urls&gt;&lt;electronic-resource-num&gt;10.1016/j.jksus.2014.03.002&lt;/electronic-resource-num&gt;&lt;/record&gt;&lt;/Cite&gt;&lt;/EndNote&gt;</w:instrText>
      </w:r>
      <w:r w:rsidRPr="005A3C27">
        <w:rPr>
          <w:rFonts w:ascii="Times New Roman" w:hAnsi="Times New Roman" w:cs="Times New Roman"/>
          <w:bCs/>
        </w:rPr>
        <w:fldChar w:fldCharType="separate"/>
      </w:r>
      <w:r w:rsidRPr="005A3C27">
        <w:rPr>
          <w:rFonts w:ascii="Times New Roman" w:hAnsi="Times New Roman" w:cs="Times New Roman"/>
          <w:noProof/>
        </w:rPr>
        <w:t>(Parizkova, 2014)</w:t>
      </w:r>
      <w:r w:rsidRPr="005A3C27">
        <w:rPr>
          <w:rFonts w:ascii="Times New Roman" w:hAnsi="Times New Roman" w:cs="Times New Roman"/>
        </w:rPr>
        <w:fldChar w:fldCharType="end"/>
      </w:r>
      <w:r w:rsidRPr="005A3C27">
        <w:rPr>
          <w:rFonts w:ascii="Times New Roman" w:hAnsi="Times New Roman" w:cs="Times New Roman"/>
        </w:rPr>
        <w:t>. A</w:t>
      </w:r>
      <w:r w:rsidRPr="005A3C27">
        <w:rPr>
          <w:rFonts w:ascii="Times New Roman" w:eastAsia="Times New Roman" w:hAnsi="Times New Roman" w:cs="Times New Roman"/>
        </w:rPr>
        <w:t xml:space="preserve"> study using a subsample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470; </w:t>
      </w:r>
      <w:r w:rsidRPr="005A3C27">
        <w:rPr>
          <w:rFonts w:ascii="Times New Roman" w:eastAsia="Times New Roman" w:hAnsi="Times New Roman" w:cs="Times New Roman"/>
          <w:i/>
          <w:iCs/>
        </w:rPr>
        <w:t>m</w:t>
      </w:r>
      <w:r w:rsidRPr="005A3C27">
        <w:rPr>
          <w:rFonts w:ascii="Times New Roman" w:eastAsia="Times New Roman" w:hAnsi="Times New Roman" w:cs="Times New Roman"/>
        </w:rPr>
        <w:t xml:space="preserve"> = 4-5 years; 50.8% female) from KOALA, found gender differences in the association between type of physical activity and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emmers&lt;/Author&gt;&lt;Year&gt;2014&lt;/Year&gt;&lt;RecNum&gt;4903&lt;/RecNum&gt;&lt;DisplayText&gt;(Remmers et al., 2014)&lt;/DisplayText&gt;&lt;record&gt;&lt;rec-number&gt;4903&lt;/rec-number&gt;&lt;foreign-keys&gt;&lt;key app="EN" db-id="r2rrptxt2w29drezxrj52et9sr02zaxepswe" timestamp="1484611467"&gt;4903&lt;/key&gt;&lt;/foreign-keys&gt;&lt;ref-type name="Journal Article"&gt;17&lt;/ref-type&gt;&lt;contributors&gt;&lt;authors&gt;&lt;author&gt;Remmers, Teun&lt;/author&gt;&lt;author&gt;Sleddens, Ester F. C.&lt;/author&gt;&lt;author&gt;Gubbels, Jessica S.&lt;/author&gt;&lt;author&gt;De Vries, Sanne I.&lt;/author&gt;&lt;author&gt;Mommers, Monique&lt;/author&gt;&lt;author&gt;Penders, John&lt;/author&gt;&lt;author&gt;Kremers, Stef P. J.&lt;/author&gt;&lt;author&gt;Thijs, Carel&lt;/author&gt;&lt;/authors&gt;&lt;/contributors&gt;&lt;titles&gt;&lt;title&gt;Relationship between Physical Activity and the Development of Body Mass Index in Children&lt;/title&gt;&lt;secondary-title&gt;Medicine and Science in Sports and Exercise&lt;/secondary-title&gt;&lt;/titles&gt;&lt;periodical&gt;&lt;full-title&gt;Medicine and Science in Sports and Exercise&lt;/full-title&gt;&lt;/periodical&gt;&lt;pages&gt;177-184&lt;/pages&gt;&lt;volume&gt;46&lt;/volume&gt;&lt;number&gt;1&lt;/number&gt;&lt;dates&gt;&lt;year&gt;2014&lt;/year&gt;&lt;pub-dates&gt;&lt;date&gt;Jan&lt;/date&gt;&lt;/pub-dates&gt;&lt;/dates&gt;&lt;isbn&gt;0195-9131&lt;/isbn&gt;&lt;accession-num&gt;WOS:000335839500024&lt;/accession-num&gt;&lt;urls&gt;&lt;related-urls&gt;&lt;url&gt;&amp;lt;Go to WoS&amp;gt;://WOS:000335839500024&lt;/url&gt;&lt;/related-urls&gt;&lt;/urls&gt;&lt;electronic-resource-num&gt;10.1249/MSS.0b013e3182a3670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Remmers et al., 2014)</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w:t>
      </w:r>
      <w:r w:rsidRPr="005A3C27">
        <w:rPr>
          <w:rFonts w:ascii="Times New Roman" w:hAnsi="Times New Roman" w:cs="Times New Roman"/>
        </w:rPr>
        <w:t xml:space="preserve">More vigorous physical activity was associated with greater decreases in BMI over time for heavier males and females; light physical activity was also associated with a decrease in BMI for heavier males; moderate to vigorous physical activity was associated with a decrease in BMI for normal weight males. A second study from a </w:t>
      </w:r>
      <w:r w:rsidRPr="005A3C27">
        <w:rPr>
          <w:rFonts w:ascii="Times New Roman" w:hAnsi="Times New Roman" w:cs="Times New Roman"/>
        </w:rPr>
        <w:lastRenderedPageBreak/>
        <w:t>subsample of KOALA (</w:t>
      </w:r>
      <w:r w:rsidRPr="005A3C27">
        <w:rPr>
          <w:rFonts w:ascii="Times New Roman" w:hAnsi="Times New Roman" w:cs="Times New Roman"/>
          <w:i/>
          <w:iCs/>
        </w:rPr>
        <w:t>n</w:t>
      </w:r>
      <w:r w:rsidRPr="005A3C27">
        <w:rPr>
          <w:rFonts w:ascii="Times New Roman" w:hAnsi="Times New Roman" w:cs="Times New Roman"/>
        </w:rPr>
        <w:t xml:space="preserve"> = 2074; </w:t>
      </w:r>
      <w:r w:rsidRPr="005A3C27">
        <w:rPr>
          <w:rFonts w:ascii="Times New Roman" w:hAnsi="Times New Roman" w:cs="Times New Roman"/>
          <w:i/>
          <w:iCs/>
        </w:rPr>
        <w:t>m</w:t>
      </w:r>
      <w:r w:rsidRPr="005A3C27">
        <w:rPr>
          <w:rFonts w:ascii="Times New Roman" w:hAnsi="Times New Roman" w:cs="Times New Roman"/>
        </w:rPr>
        <w:t xml:space="preserve"> = 5 years; 48.7% female) found that </w:t>
      </w:r>
      <w:r w:rsidRPr="005A3C27">
        <w:rPr>
          <w:rFonts w:ascii="Times New Roman" w:eastAsia="Times New Roman" w:hAnsi="Times New Roman" w:cs="Times New Roman"/>
        </w:rPr>
        <w:t xml:space="preserve">children who are both highly physically active and highly sedentary are more likely to gain weight compared to children with high physical activity and low sedentary behavio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bbels&lt;/Author&gt;&lt;Year&gt;2012&lt;/Year&gt;&lt;RecNum&gt;4800&lt;/RecNum&gt;&lt;DisplayText&gt;(Jessica S. Gubbels, Kremers, Goldbohm, et al., 2012)&lt;/DisplayText&gt;&lt;record&gt;&lt;rec-number&gt;4800&lt;/rec-number&gt;&lt;foreign-keys&gt;&lt;key app="EN" db-id="r2rrptxt2w29drezxrj52et9sr02zaxepswe" timestamp="1484611464"&gt;4800&lt;/key&gt;&lt;/foreign-keys&gt;&lt;ref-type name="Journal Article"&gt;17&lt;/ref-type&gt;&lt;contributors&gt;&lt;authors&gt;&lt;author&gt;Gubbels, Jessica S.&lt;/author&gt;&lt;author&gt;Kremers, Stef P. J.&lt;/author&gt;&lt;author&gt;Goldbohm, R. Alexandra&lt;/author&gt;&lt;author&gt;Stafleu, Annette&lt;/author&gt;&lt;author&gt;Thijs, Carel&lt;/author&gt;&lt;/authors&gt;&lt;/contributors&gt;&lt;titles&gt;&lt;title&gt;Energy balance-related behavioural patterns in 5-year-old children and the longitudinal association with weight status development in early childhood&lt;/title&gt;&lt;secondary-title&gt;Public Health Nutrition&lt;/secondary-title&gt;&lt;/titles&gt;&lt;periodical&gt;&lt;full-title&gt;Public Health Nutrition&lt;/full-title&gt;&lt;/periodical&gt;&lt;pages&gt;1402-1410&lt;/pages&gt;&lt;volume&gt;15&lt;/volume&gt;&lt;number&gt;8&lt;/number&gt;&lt;dates&gt;&lt;year&gt;2012&lt;/year&gt;&lt;pub-dates&gt;&lt;date&gt;Aug&lt;/date&gt;&lt;/pub-dates&gt;&lt;/dates&gt;&lt;isbn&gt;1368-9800&lt;/isbn&gt;&lt;accession-num&gt;WOS:000307187000011&lt;/accession-num&gt;&lt;urls&gt;&lt;related-urls&gt;&lt;url&gt;&amp;lt;Go to ISI&amp;gt;://WOS:000307187000011&lt;/url&gt;&lt;/related-urls&gt;&lt;/urls&gt;&lt;electronic-resource-num&gt;10.1017/s136898001100308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Gubbels, Kremers, Goldbohm, et al., 2012)</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Further, these patterns were related to parental education levels and parent’s BMI. In a third study of this KOALA subsample, physical activity in general was not associated with any of the energy balance-related identified behavioral eating patterns (e.g., ‘sedentary-snacking’, ‘healthy intake’, ‘sandwich’, ‘sporty-traditional’). Specifically, the ‘sedentary snacking’ pattern was related to growth in BMI over time. However, some specific types of child activities were related to these patterns, such as TV viewing with sedentary snacking and involvement in spor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ubbels&lt;/Author&gt;&lt;Year&gt;2012&lt;/Year&gt;&lt;RecNum&gt;4800&lt;/RecNum&gt;&lt;DisplayText&gt;(Jessica S. Gubbels, Kremers, Goldbohm, et al., 2012)&lt;/DisplayText&gt;&lt;record&gt;&lt;rec-number&gt;4800&lt;/rec-number&gt;&lt;foreign-keys&gt;&lt;key app="EN" db-id="r2rrptxt2w29drezxrj52et9sr02zaxepswe" timestamp="1484611464"&gt;4800&lt;/key&gt;&lt;/foreign-keys&gt;&lt;ref-type name="Journal Article"&gt;17&lt;/ref-type&gt;&lt;contributors&gt;&lt;authors&gt;&lt;author&gt;Gubbels, Jessica S.&lt;/author&gt;&lt;author&gt;Kremers, Stef P. J.&lt;/author&gt;&lt;author&gt;Goldbohm, R. Alexandra&lt;/author&gt;&lt;author&gt;Stafleu, Annette&lt;/author&gt;&lt;author&gt;Thijs, Carel&lt;/author&gt;&lt;/authors&gt;&lt;/contributors&gt;&lt;titles&gt;&lt;title&gt;Energy balance-related behavioural patterns in 5-year-old children and the longitudinal association with weight status development in early childhood&lt;/title&gt;&lt;secondary-title&gt;Public Health Nutrition&lt;/secondary-title&gt;&lt;/titles&gt;&lt;periodical&gt;&lt;full-title&gt;Public Health Nutrition&lt;/full-title&gt;&lt;/periodical&gt;&lt;pages&gt;1402-1410&lt;/pages&gt;&lt;volume&gt;15&lt;/volume&gt;&lt;number&gt;8&lt;/number&gt;&lt;dates&gt;&lt;year&gt;2012&lt;/year&gt;&lt;pub-dates&gt;&lt;date&gt;Aug&lt;/date&gt;&lt;/pub-dates&gt;&lt;/dates&gt;&lt;isbn&gt;1368-9800&lt;/isbn&gt;&lt;accession-num&gt;WOS:000307187000011&lt;/accession-num&gt;&lt;urls&gt;&lt;related-urls&gt;&lt;url&gt;&amp;lt;Go to ISI&amp;gt;://WOS:000307187000011&lt;/url&gt;&lt;/related-urls&gt;&lt;/urls&gt;&lt;electronic-resource-num&gt;10.1017/s136898001100308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 Gubbels, Kremers, Goldbohm, et al., 2012)</w:t>
      </w:r>
      <w:r w:rsidRPr="005A3C27">
        <w:rPr>
          <w:rFonts w:ascii="Times New Roman" w:hAnsi="Times New Roman" w:cs="Times New Roman"/>
        </w:rPr>
        <w:fldChar w:fldCharType="end"/>
      </w:r>
      <w:r w:rsidRPr="005A3C27">
        <w:rPr>
          <w:rFonts w:ascii="Times New Roman" w:eastAsia="Times New Roman" w:hAnsi="Times New Roman" w:cs="Times New Roman"/>
        </w:rPr>
        <w:t>.</w:t>
      </w:r>
    </w:p>
    <w:p w14:paraId="51901AE2" w14:textId="1D9158E3" w:rsidR="004038CD" w:rsidRPr="005A3C27" w:rsidRDefault="004038CD" w:rsidP="0038159B">
      <w:pPr>
        <w:spacing w:line="480" w:lineRule="auto"/>
        <w:ind w:firstLine="720"/>
        <w:rPr>
          <w:rFonts w:ascii="Times New Roman" w:hAnsi="Times New Roman" w:cs="Times New Roman"/>
        </w:rPr>
      </w:pPr>
      <w:r w:rsidRPr="005A3C27">
        <w:rPr>
          <w:rStyle w:val="Heading3Char"/>
        </w:rPr>
        <w:t xml:space="preserve">2.3  Self-regulation. </w:t>
      </w:r>
      <w:r w:rsidRPr="005A3C27">
        <w:rPr>
          <w:rFonts w:ascii="Times New Roman" w:hAnsi="Times New Roman" w:cs="Times New Roman"/>
        </w:rPr>
        <w:t xml:space="preserve">Poor self-regulation and related constructs such as child temperament, self-control, inhibitory control, and impulsivity, are generally associated with obesogenic risk factors. According to a systematic review of the literature, poor dietary self-regulation was specifically identified as a risk factor for pediatric obesity and the relationship between early temperament and unhealthy weight gain appears to remain stable over tim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meier&lt;/Author&gt;&lt;Year&gt;2014&lt;/Year&gt;&lt;RecNum&gt;4708&lt;/RecNum&gt;&lt;DisplayText&gt;(Bergmeier et al., 2014)&lt;/DisplayText&gt;&lt;record&gt;&lt;rec-number&gt;4708&lt;/rec-number&gt;&lt;foreign-keys&gt;&lt;key app="EN" db-id="r2rrptxt2w29drezxrj52et9sr02zaxepswe" timestamp="1484611461"&gt;4708&lt;/key&gt;&lt;/foreign-keys&gt;&lt;ref-type name="Journal Article"&gt;17&lt;/ref-type&gt;&lt;contributors&gt;&lt;authors&gt;&lt;author&gt;Bergmeier, Heidi&lt;/author&gt;&lt;author&gt;Skouteris, Helen&lt;/author&gt;&lt;author&gt;Horwood, Sharon&lt;/author&gt;&lt;author&gt;Hooley, Merrilyn&lt;/author&gt;&lt;author&gt;Richardson, Ben&lt;/author&gt;&lt;/authors&gt;&lt;/contributors&gt;&lt;titles&gt;&lt;title&gt;Child temperament and maternal predictors of preschool children&amp;apos;s eating and body mass index. A prospective study&lt;/title&gt;&lt;secondary-title&gt;Appetite&lt;/secondary-title&gt;&lt;/titles&gt;&lt;periodical&gt;&lt;full-title&gt;Appetite&lt;/full-title&gt;&lt;/periodical&gt;&lt;pages&gt;125-132&lt;/pages&gt;&lt;volume&gt;74&lt;/volume&gt;&lt;dates&gt;&lt;year&gt;2014&lt;/year&gt;&lt;pub-dates&gt;&lt;date&gt;Mar 1&lt;/date&gt;&lt;/pub-dates&gt;&lt;/dates&gt;&lt;isbn&gt;0195-6663&lt;/isbn&gt;&lt;accession-num&gt;WOS:000331481800017&lt;/accession-num&gt;&lt;urls&gt;&lt;related-urls&gt;&lt;url&gt;&amp;lt;Go to ISI&amp;gt;://WOS:000331481800017&lt;/url&gt;&lt;/related-urls&gt;&lt;/urls&gt;&lt;electronic-resource-num&gt;10.1016/j.appet.2013.12.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meier et al., 2014)</w:t>
      </w:r>
      <w:r w:rsidRPr="005A3C27">
        <w:rPr>
          <w:rFonts w:ascii="Times New Roman" w:hAnsi="Times New Roman" w:cs="Times New Roman"/>
        </w:rPr>
        <w:fldChar w:fldCharType="end"/>
      </w:r>
      <w:r w:rsidRPr="005A3C27">
        <w:rPr>
          <w:rFonts w:ascii="Times New Roman" w:hAnsi="Times New Roman" w:cs="Times New Roman"/>
        </w:rPr>
        <w:t>. A recent meta-analytic review involving 3898 participants (</w:t>
      </w:r>
      <w:r w:rsidRPr="005A3C27">
        <w:rPr>
          <w:rFonts w:ascii="Times New Roman" w:hAnsi="Times New Roman" w:cs="Times New Roman"/>
          <w:i/>
          <w:iCs/>
        </w:rPr>
        <w:t>m</w:t>
      </w:r>
      <w:r w:rsidRPr="005A3C27">
        <w:rPr>
          <w:rFonts w:ascii="Times New Roman" w:hAnsi="Times New Roman" w:cs="Times New Roman"/>
        </w:rPr>
        <w:t xml:space="preserve"> = 2-21 years, average 10.99 years) from 23 studies found a moderate effect (</w:t>
      </w:r>
      <w:r w:rsidRPr="005A3C27">
        <w:rPr>
          <w:rFonts w:ascii="Times New Roman" w:hAnsi="Times New Roman" w:cs="Times New Roman"/>
          <w:i/>
          <w:iCs/>
        </w:rPr>
        <w:t>g</w:t>
      </w:r>
      <w:r w:rsidRPr="005A3C27">
        <w:rPr>
          <w:rFonts w:ascii="Times New Roman" w:hAnsi="Times New Roman" w:cs="Times New Roman"/>
        </w:rPr>
        <w:t xml:space="preserve"> = 0.406) of the relationship between higher impulsivity in children who are overweight/obese compared to healthy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hamotharan&lt;/Author&gt;&lt;Year&gt;2013&lt;/Year&gt;&lt;RecNum&gt;517&lt;/RecNum&gt;&lt;DisplayText&gt;(Thamotharan, Lange, Zale, Huffhines, &amp;amp; Fields, 2013)&lt;/DisplayText&gt;&lt;record&gt;&lt;rec-number&gt;517&lt;/rec-number&gt;&lt;foreign-keys&gt;&lt;key app="EN" db-id="rw9w9adxqxr903ev2th55w0lafetfe0xw0vw" timestamp="1490823578"&gt;517&lt;/key&gt;&lt;/foreign-keys&gt;&lt;ref-type name="Journal Article"&gt;17&lt;/ref-type&gt;&lt;contributors&gt;&lt;authors&gt;&lt;author&gt;Thamotharan, Sneha&lt;/author&gt;&lt;author&gt;Lange, Krista&lt;/author&gt;&lt;author&gt;Zale, Emily L&lt;/author&gt;&lt;author&gt;Huffhines, Lindsay&lt;/author&gt;&lt;author&gt;Fields, Sherecce&lt;/author&gt;&lt;/authors&gt;&lt;/contributors&gt;&lt;auth-address&gt;Health Behavior Research Group, Department of Psychology, Texas A&amp;amp;M University, USA.&lt;/auth-address&gt;&lt;titles&gt;&lt;title&gt;The role of impulsivity in pediatric obesity and weight status: a meta-analytic review&lt;/title&gt;&lt;secondary-title&gt;Clinical psychology review&lt;/secondary-title&gt;&lt;/titles&gt;&lt;periodical&gt;&lt;full-title&gt;Clinical psychology review&lt;/full-title&gt;&lt;/periodical&gt;&lt;pages&gt;253-262&lt;/pages&gt;&lt;volume&gt;33&lt;/volume&gt;&lt;number&gt;2&lt;/number&gt;&lt;keywords&gt;&lt;keyword&gt;Adolescent&lt;/keyword&gt;&lt;keyword&gt;Child&lt;/keyword&gt;&lt;keyword&gt;Child, Preschool&lt;/keyword&gt;&lt;keyword&gt;Humans&lt;/keyword&gt;&lt;keyword&gt;Impulsive Behavior/*complications/psychology&lt;/keyword&gt;&lt;keyword&gt;Obesity/*etiology/psychology&lt;/keyword&gt;&lt;keyword&gt;Overweight/etiology/psychology&lt;/keyword&gt;&lt;keyword&gt;Young Adult&lt;/keyword&gt;&lt;/keywords&gt;&lt;dates&gt;&lt;year&gt;2013&lt;/year&gt;&lt;pub-dates&gt;&lt;date&gt;Mar&lt;/date&gt;&lt;/pub-dates&gt;&lt;/dates&gt;&lt;isbn&gt;0272-7358&lt;/isbn&gt;&lt;accession-num&gt;23313762&lt;/accession-num&gt;&lt;urls&gt;&lt;related-urls&gt;&lt;url&gt;https://www.ncbi.nlm.nih.gov/pubmed/23313762&lt;/url&gt;&lt;/related-urls&gt;&lt;/urls&gt;&lt;electronic-resource-num&gt;10.1016/j.cpr.2012.12.00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hamotharan, Lange, Zale, Huffhines, &amp; Fields, 2013)</w:t>
      </w:r>
      <w:r w:rsidRPr="005A3C27">
        <w:rPr>
          <w:rFonts w:ascii="Times New Roman" w:hAnsi="Times New Roman" w:cs="Times New Roman"/>
        </w:rPr>
        <w:fldChar w:fldCharType="end"/>
      </w:r>
      <w:r w:rsidRPr="005A3C27">
        <w:rPr>
          <w:rFonts w:ascii="Times New Roman" w:hAnsi="Times New Roman" w:cs="Times New Roman"/>
        </w:rPr>
        <w:t xml:space="preserve">. </w:t>
      </w:r>
    </w:p>
    <w:p w14:paraId="2064333C"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 xml:space="preserve">In a sample of 201 Australian children ages 2 to 5 (57.7% female), mothers’ reports of greater child temperamental difficulty, including level of cooperation, irritability, and approach behavior, were associated with less food fussiness approximately one year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meier&lt;/Author&gt;&lt;Year&gt;2014&lt;/Year&gt;&lt;RecNum&gt;4708&lt;/RecNum&gt;&lt;DisplayText&gt;(Bergmeier et al., 2014)&lt;/DisplayText&gt;&lt;record&gt;&lt;rec-number&gt;4708&lt;/rec-number&gt;&lt;foreign-keys&gt;&lt;key app="EN" db-id="r2rrptxt2w29drezxrj52et9sr02zaxepswe" timestamp="1484611461"&gt;4708&lt;/key&gt;&lt;/foreign-keys&gt;&lt;ref-type name="Journal Article"&gt;17&lt;/ref-type&gt;&lt;contributors&gt;&lt;authors&gt;&lt;author&gt;Bergmeier, Heidi&lt;/author&gt;&lt;author&gt;Skouteris, Helen&lt;/author&gt;&lt;author&gt;Horwood, Sharon&lt;/author&gt;&lt;author&gt;Hooley, Merrilyn&lt;/author&gt;&lt;author&gt;Richardson, Ben&lt;/author&gt;&lt;/authors&gt;&lt;/contributors&gt;&lt;titles&gt;&lt;title&gt;Child temperament and maternal predictors of preschool children&amp;apos;s eating and body mass index. A prospective study&lt;/title&gt;&lt;secondary-title&gt;Appetite&lt;/secondary-title&gt;&lt;/titles&gt;&lt;periodical&gt;&lt;full-title&gt;Appetite&lt;/full-title&gt;&lt;/periodical&gt;&lt;pages&gt;125-132&lt;/pages&gt;&lt;volume&gt;74&lt;/volume&gt;&lt;dates&gt;&lt;year&gt;2014&lt;/year&gt;&lt;pub-dates&gt;&lt;date&gt;Mar 1&lt;/date&gt;&lt;/pub-dates&gt;&lt;/dates&gt;&lt;isbn&gt;0195-6663&lt;/isbn&gt;&lt;accession-num&gt;WOS:000331481800017&lt;/accession-num&gt;&lt;urls&gt;&lt;related-urls&gt;&lt;url&gt;&amp;lt;Go to ISI&amp;gt;://WOS:000331481800017&lt;/url&gt;&lt;/related-urls&gt;&lt;/urls&gt;&lt;electronic-resource-num&gt;10.1016/j.appet.2013.12.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meier et al., 2014)</w:t>
      </w:r>
      <w:r w:rsidRPr="005A3C27">
        <w:rPr>
          <w:rFonts w:ascii="Times New Roman" w:hAnsi="Times New Roman" w:cs="Times New Roman"/>
        </w:rPr>
        <w:fldChar w:fldCharType="end"/>
      </w:r>
      <w:r w:rsidRPr="005A3C27">
        <w:rPr>
          <w:rFonts w:ascii="Times New Roman" w:hAnsi="Times New Roman" w:cs="Times New Roman"/>
        </w:rPr>
        <w:t xml:space="preserve">. Although difficult temperament was not associated with BMI over time, the authors </w:t>
      </w:r>
      <w:r w:rsidRPr="005A3C27">
        <w:rPr>
          <w:rFonts w:ascii="Times New Roman" w:hAnsi="Times New Roman" w:cs="Times New Roman"/>
        </w:rPr>
        <w:lastRenderedPageBreak/>
        <w:t xml:space="preserve">suggest that less food fussiness may impact the child when his or her growth rate decelerates due to associations with increased caloric and carbohydrate intake. In a study of 57 children (67% Caucasian, 27% African American; 44% female) obtained from three cohorts, self-regulation skills were measured by clinician ratings of videotaped frustration and delay of gratification task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raziano&lt;/Author&gt;&lt;Year&gt;2010&lt;/Year&gt;&lt;RecNum&gt;4796&lt;/RecNum&gt;&lt;DisplayText&gt;(Graziano, Calkins, &amp;amp; Keane, 2010)&lt;/DisplayText&gt;&lt;record&gt;&lt;rec-number&gt;4796&lt;/rec-number&gt;&lt;foreign-keys&gt;&lt;key app="EN" db-id="r2rrptxt2w29drezxrj52et9sr02zaxepswe" timestamp="1484611464"&gt;4796&lt;/key&gt;&lt;/foreign-keys&gt;&lt;ref-type name="Journal Article"&gt;17&lt;/ref-type&gt;&lt;contributors&gt;&lt;authors&gt;&lt;author&gt;Graziano, P. A.&lt;/author&gt;&lt;author&gt;Calkins, S. D.&lt;/author&gt;&lt;author&gt;Keane, S. P.&lt;/author&gt;&lt;/authors&gt;&lt;/contributors&gt;&lt;titles&gt;&lt;title&gt;Toddler self-regulation skills predict risk for pediatric obesity&lt;/title&gt;&lt;secondary-title&gt;International Journal of Obesity&lt;/secondary-title&gt;&lt;/titles&gt;&lt;periodical&gt;&lt;full-title&gt;International Journal of Obesity&lt;/full-title&gt;&lt;/periodical&gt;&lt;pages&gt;633-641&lt;/pages&gt;&lt;volume&gt;34&lt;/volume&gt;&lt;number&gt;4&lt;/number&gt;&lt;dates&gt;&lt;year&gt;2010&lt;/year&gt;&lt;pub-dates&gt;&lt;date&gt;Apr&lt;/date&gt;&lt;/pub-dates&gt;&lt;/dates&gt;&lt;isbn&gt;0307-0565&lt;/isbn&gt;&lt;accession-num&gt;WOS:000276481700005&lt;/accession-num&gt;&lt;urls&gt;&lt;related-urls&gt;&lt;url&gt;&amp;lt;Go to ISI&amp;gt;://WOS:000276481700005&lt;/url&gt;&lt;/related-urls&gt;&lt;/urls&gt;&lt;electronic-resource-num&gt;10.1038/ijo.2009.28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raziano, Calkins, &amp; Keane, 2010)</w:t>
      </w:r>
      <w:r w:rsidRPr="005A3C27">
        <w:rPr>
          <w:rFonts w:ascii="Times New Roman" w:hAnsi="Times New Roman" w:cs="Times New Roman"/>
        </w:rPr>
        <w:fldChar w:fldCharType="end"/>
      </w:r>
      <w:r w:rsidRPr="005A3C27">
        <w:rPr>
          <w:rFonts w:ascii="Times New Roman" w:hAnsi="Times New Roman" w:cs="Times New Roman"/>
        </w:rPr>
        <w:t xml:space="preserve">. Emotion regulation at age 2 was predictive of changes in BMI at age 5; however, children with </w:t>
      </w:r>
      <w:r w:rsidRPr="005A3C27">
        <w:rPr>
          <w:rFonts w:ascii="Times New Roman" w:hAnsi="Times New Roman" w:cs="Times New Roman"/>
          <w:i/>
          <w:iCs/>
        </w:rPr>
        <w:t>both</w:t>
      </w:r>
      <w:r w:rsidRPr="005A3C27">
        <w:rPr>
          <w:rFonts w:ascii="Times New Roman" w:hAnsi="Times New Roman" w:cs="Times New Roman"/>
        </w:rPr>
        <w:t xml:space="preserve"> poor emotion regulation and low inhibitory control at age 2 were more likely to be classified as overweight or at risk at age 5. Similarly, 1061 children (80% White, 13% Black; 48% female) participated in a video-recorded “waiting game” and delay of gratification tasks at age 3. Height and weight were measured at ages 5, 7, 9, 11, and 12. Children who demonstrated low behavioral self-control at age 3 and poor delay of gratification at age 5, assessed using age-appropriate “waiting game” tasks, gained significantly more weight by age 12 than children who were either high in regulation on both tasks or low on the delay of gratification task onl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rancis&lt;/Author&gt;&lt;Year&gt;2009&lt;/Year&gt;&lt;RecNum&gt;71&lt;/RecNum&gt;&lt;DisplayText&gt;(Francis &amp;amp; Susman, 2009)&lt;/DisplayText&gt;&lt;record&gt;&lt;rec-number&gt;71&lt;/rec-number&gt;&lt;foreign-keys&gt;&lt;key app="EN" db-id="2wx5e9fd6errwqe9t2mpdrfqa5wx0a25rt50" timestamp="1490817981"&gt;71&lt;/key&gt;&lt;/foreign-keys&gt;&lt;ref-type name="Journal Article"&gt;17&lt;/ref-type&gt;&lt;contributors&gt;&lt;authors&gt;&lt;author&gt;Francis, Lori A.&lt;/author&gt;&lt;author&gt;Susman, Elizabeth J.&lt;/author&gt;&lt;/authors&gt;&lt;/contributors&gt;&lt;titles&gt;&lt;title&gt;Self-regulation and rapid weight gain in children from age 3 to 12 years&lt;/title&gt;&lt;secondary-title&gt;Archives of Pediatrics &amp;amp; Adolescent Medicine&lt;/secondary-title&gt;&lt;short-title&gt;Self-regulation and Rapid Weight Gain in Children From Age 3 to 12 Years&lt;/short-title&gt;&lt;/titles&gt;&lt;periodical&gt;&lt;full-title&gt;Archives of Pediatrics &amp;amp; Adolescent Medicine&lt;/full-title&gt;&lt;/periodical&gt;&lt;pages&gt;297-302&lt;/pages&gt;&lt;volume&gt;163&lt;/volume&gt;&lt;number&gt;4&lt;/number&gt;&lt;dates&gt;&lt;year&gt;2009&lt;/year&gt;&lt;pub-dates&gt;&lt;date&gt;Apr&lt;/date&gt;&lt;/pub-dates&gt;&lt;/dates&gt;&lt;isbn&gt;1072-4710&lt;/isbn&gt;&lt;accession-num&gt;WOS:000264924500002&lt;/accession-num&gt;&lt;urls&gt;&lt;related-urls&gt;&lt;url&gt;&amp;lt;Go to ISI&amp;gt;://WOS:000264924500002&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rancis &amp; Susman, 2009)</w:t>
      </w:r>
      <w:r w:rsidRPr="005A3C27">
        <w:rPr>
          <w:rFonts w:ascii="Times New Roman" w:hAnsi="Times New Roman" w:cs="Times New Roman"/>
        </w:rPr>
        <w:fldChar w:fldCharType="end"/>
      </w:r>
      <w:r w:rsidRPr="005A3C27">
        <w:rPr>
          <w:rFonts w:ascii="Times New Roman" w:hAnsi="Times New Roman" w:cs="Times New Roman"/>
        </w:rPr>
        <w:t>, further implicating self-control in toddlerhood as an obesogenic risk factor.</w:t>
      </w:r>
    </w:p>
    <w:p w14:paraId="3F0E4430"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 xml:space="preserve">In a sample of 161 non-Hispanic White girls and their parents, lower inhibitory control at age 7 predicted higher BMI and greater weight gain between ages 7 and 15 (assessed at ages 7, 9, 11, 13, and 15)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nzman&lt;/Author&gt;&lt;Year&gt;2008&lt;/Year&gt;&lt;RecNum&gt;4682&lt;/RecNum&gt;&lt;DisplayText&gt;(S. Anzman &amp;amp; Birch, 2008)&lt;/DisplayText&gt;&lt;record&gt;&lt;rec-number&gt;4682&lt;/rec-number&gt;&lt;foreign-keys&gt;&lt;key app="EN" db-id="r2rrptxt2w29drezxrj52et9sr02zaxepswe" timestamp="1484611461"&gt;4682&lt;/key&gt;&lt;/foreign-keys&gt;&lt;ref-type name="Journal Article"&gt;17&lt;/ref-type&gt;&lt;contributors&gt;&lt;authors&gt;&lt;author&gt;Anzman, Stephanie&lt;/author&gt;&lt;author&gt;Birch, Leann&lt;/author&gt;&lt;/authors&gt;&lt;/contributors&gt;&lt;titles&gt;&lt;title&gt;Low Inhibitory Control Predicts Weight Gain and Overweight Risk in a Longitudinal Study of Girls&lt;/title&gt;&lt;secondary-title&gt;Obesity&lt;/secondary-title&gt;&lt;/titles&gt;&lt;periodical&gt;&lt;full-title&gt;Obesity&lt;/full-title&gt;&lt;/periodical&gt;&lt;pages&gt;S48-S48&lt;/pages&gt;&lt;volume&gt;16&lt;/volume&gt;&lt;dates&gt;&lt;year&gt;2008&lt;/year&gt;&lt;pub-dates&gt;&lt;date&gt;Oct&lt;/date&gt;&lt;/pub-dates&gt;&lt;/dates&gt;&lt;isbn&gt;1930-7381&lt;/isbn&gt;&lt;accession-num&gt;WOS:000259796600007&lt;/accession-num&gt;&lt;urls&gt;&lt;related-urls&gt;&lt;url&gt;&amp;lt;Go to ISI&amp;gt;://WOS:0002597966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nzman &amp; Birch, 2008)</w:t>
      </w:r>
      <w:r w:rsidRPr="005A3C27">
        <w:rPr>
          <w:rFonts w:ascii="Times New Roman" w:hAnsi="Times New Roman" w:cs="Times New Roman"/>
        </w:rPr>
        <w:fldChar w:fldCharType="end"/>
      </w:r>
      <w:r w:rsidRPr="005A3C27">
        <w:rPr>
          <w:rFonts w:ascii="Times New Roman" w:hAnsi="Times New Roman" w:cs="Times New Roman"/>
        </w:rPr>
        <w:t xml:space="preserve">. Among 844 adolescents (77% White, 12% Black, 6% Hispanic; 50% female), those who were rated higher by both teachers and parents on a measure of self-control at age 9 were less likely to be overweight at age 15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sukayama&lt;/Author&gt;&lt;Year&gt;2010&lt;/Year&gt;&lt;RecNum&gt;4932&lt;/RecNum&gt;&lt;DisplayText&gt;(Tsukayama, Toomey, Faith, &amp;amp; Duckworth, 2010)&lt;/DisplayText&gt;&lt;record&gt;&lt;rec-number&gt;4932&lt;/rec-number&gt;&lt;foreign-keys&gt;&lt;key app="EN" db-id="r2rrptxt2w29drezxrj52et9sr02zaxepswe" timestamp="1484611468"&gt;4932&lt;/key&gt;&lt;/foreign-keys&gt;&lt;ref-type name="Journal Article"&gt;17&lt;/ref-type&gt;&lt;contributors&gt;&lt;authors&gt;&lt;author&gt;Tsukayama, Eli&lt;/author&gt;&lt;author&gt;Toomey, Sara L.&lt;/author&gt;&lt;author&gt;Faith, Myles S.&lt;/author&gt;&lt;author&gt;Duckworth, Angela Lee&lt;/author&gt;&lt;/authors&gt;&lt;/contributors&gt;&lt;titles&gt;&lt;title&gt;Self-control as a Protective Factor Against Overweight Status in the Transition From Childhood to Adolescence&lt;/title&gt;&lt;secondary-title&gt;Archives of Pediatrics &amp;amp; Adolescent Medicine&lt;/secondary-title&gt;&lt;/titles&gt;&lt;periodical&gt;&lt;full-title&gt;Archives of Pediatrics &amp;amp; Adolescent Medicine&lt;/full-title&gt;&lt;/periodical&gt;&lt;pages&gt;631-635&lt;/pages&gt;&lt;volume&gt;164&lt;/volume&gt;&lt;number&gt;7&lt;/number&gt;&lt;dates&gt;&lt;year&gt;2010&lt;/year&gt;&lt;pub-dates&gt;&lt;date&gt;Jul&lt;/date&gt;&lt;/pub-dates&gt;&lt;/dates&gt;&lt;isbn&gt;1072-4710&lt;/isbn&gt;&lt;accession-num&gt;WOS:000279871600006&lt;/accession-num&gt;&lt;urls&gt;&lt;related-urls&gt;&lt;url&gt;&amp;lt;Go to WoS&amp;gt;://WOS:000279871600006&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sukayama, Toomey, Faith, &amp; Duckworth, 2010)</w:t>
      </w:r>
      <w:r w:rsidRPr="005A3C27">
        <w:rPr>
          <w:rFonts w:ascii="Times New Roman" w:hAnsi="Times New Roman" w:cs="Times New Roman"/>
        </w:rPr>
        <w:fldChar w:fldCharType="end"/>
      </w:r>
      <w:r w:rsidRPr="005A3C27">
        <w:rPr>
          <w:rFonts w:ascii="Times New Roman" w:hAnsi="Times New Roman" w:cs="Times New Roman"/>
        </w:rPr>
        <w:t xml:space="preserve">. Those who were overweight at age 15 were one-half standard deviation lower than same-aged peers on self-control at age 9. In a rare study of mediation, self-regulation mediated the association between cumulative risk exposure (e.g., poverty, living conditions, family stress) at age 9 and BMI at age 13 in a sample of 244 children (97% Caucasian; 45% </w:t>
      </w:r>
      <w:r w:rsidRPr="005A3C27">
        <w:rPr>
          <w:rFonts w:ascii="Times New Roman" w:hAnsi="Times New Roman" w:cs="Times New Roman"/>
        </w:rPr>
        <w:lastRenderedPageBreak/>
        <w:t xml:space="preserve">female) recruited from low-income families in rural counties of upstate New York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Evans&lt;/Author&gt;&lt;Year&gt;2012&lt;/Year&gt;&lt;RecNum&gt;518&lt;/RecNum&gt;&lt;DisplayText&gt;(Evans, Fuller-Rowell, &amp;amp; Doan, 2012)&lt;/DisplayText&gt;&lt;record&gt;&lt;rec-number&gt;518&lt;/rec-number&gt;&lt;foreign-keys&gt;&lt;key app="EN" db-id="rw9w9adxqxr903ev2th55w0lafetfe0xw0vw" timestamp="1490823625"&gt;518&lt;/key&gt;&lt;/foreign-keys&gt;&lt;ref-type name="Journal Article"&gt;17&lt;/ref-type&gt;&lt;contributors&gt;&lt;authors&gt;&lt;author&gt;Evans, Gary W&lt;/author&gt;&lt;author&gt;Fuller-Rowell, Thomas E&lt;/author&gt;&lt;author&gt;Doan, Stacey N&lt;/author&gt;&lt;/authors&gt;&lt;/contributors&gt;&lt;auth-address&gt;Design &amp;amp; Environmental Analysis and Human Development, Human Ecology, Cornell University, Ithaca, NY 14853-4401, USA. gwe1@cornell.edu&lt;/auth-address&gt;&lt;titles&gt;&lt;title&gt;Childhood cumulative risk and obesity: the mediating role of self-regulatory ability&lt;/title&gt;&lt;secondary-title&gt;Pediatrics&lt;/secondary-title&gt;&lt;/titles&gt;&lt;periodical&gt;&lt;full-title&gt;Pediatrics&lt;/full-title&gt;&lt;/periodical&gt;&lt;pages&gt;e68-e73&lt;/pages&gt;&lt;volume&gt;129&lt;/volume&gt;&lt;number&gt;1&lt;/number&gt;&lt;keywords&gt;&lt;keyword&gt;Adolescent&lt;/keyword&gt;&lt;keyword&gt;Body Mass Index&lt;/keyword&gt;&lt;keyword&gt;Child&lt;/keyword&gt;&lt;keyword&gt;*Child Behavior&lt;/keyword&gt;&lt;keyword&gt;Female&lt;/keyword&gt;&lt;keyword&gt;Humans&lt;/keyword&gt;&lt;keyword&gt;Male&lt;/keyword&gt;&lt;keyword&gt;Obesity/*psychology&lt;/keyword&gt;&lt;keyword&gt;Risk Factors&lt;/keyword&gt;&lt;keyword&gt;*Self Efficacy&lt;/keyword&gt;&lt;keyword&gt;Socioeconomic Factors&lt;/keyword&gt;&lt;keyword&gt;*Weight Gain&lt;/keyword&gt;&lt;/keywords&gt;&lt;dates&gt;&lt;year&gt;2012&lt;/year&gt;&lt;pub-dates&gt;&lt;date&gt;Jan&lt;/date&gt;&lt;/pub-dates&gt;&lt;/dates&gt;&lt;isbn&gt;0031-4005&lt;/isbn&gt;&lt;accession-num&gt;22144695&lt;/accession-num&gt;&lt;urls&gt;&lt;related-urls&gt;&lt;url&gt;https://www.ncbi.nlm.nih.gov/pubmed/22144695&lt;/url&gt;&lt;/related-urls&gt;&lt;/urls&gt;&lt;electronic-resource-num&gt;10.1542/peds.2010-364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Evans, Fuller-Rowell, &amp; Doan, 2012)</w:t>
      </w:r>
      <w:r w:rsidRPr="005A3C27">
        <w:rPr>
          <w:rFonts w:ascii="Times New Roman" w:hAnsi="Times New Roman" w:cs="Times New Roman"/>
        </w:rPr>
        <w:fldChar w:fldCharType="end"/>
      </w:r>
      <w:r w:rsidRPr="005A3C27">
        <w:rPr>
          <w:rFonts w:ascii="Times New Roman" w:hAnsi="Times New Roman" w:cs="Times New Roman"/>
        </w:rPr>
        <w:t>.</w:t>
      </w:r>
    </w:p>
    <w:p w14:paraId="215AB28A" w14:textId="40B09916" w:rsidR="004038CD" w:rsidRPr="005A3C27" w:rsidRDefault="004038CD" w:rsidP="0038159B">
      <w:pPr>
        <w:spacing w:line="480" w:lineRule="auto"/>
        <w:ind w:firstLine="720"/>
        <w:rPr>
          <w:rFonts w:ascii="Times New Roman" w:hAnsi="Times New Roman" w:cs="Times New Roman"/>
        </w:rPr>
      </w:pPr>
      <w:r w:rsidRPr="005A3C27">
        <w:rPr>
          <w:rStyle w:val="Heading3Char"/>
        </w:rPr>
        <w:t>2.4  Rapid weight gain and adiposity rebound.</w:t>
      </w:r>
      <w:r w:rsidRPr="005A3C27">
        <w:rPr>
          <w:rFonts w:ascii="Times New Roman" w:hAnsi="Times New Roman" w:cs="Times New Roman"/>
          <w:b/>
          <w:bCs/>
        </w:rPr>
        <w:t xml:space="preserve"> </w:t>
      </w:r>
      <w:r w:rsidRPr="005A3C27">
        <w:rPr>
          <w:rFonts w:ascii="Times New Roman" w:eastAsia="Times New Roman" w:hAnsi="Times New Roman" w:cs="Times New Roman"/>
          <w:shd w:val="clear" w:color="auto" w:fill="FFFFFF"/>
        </w:rPr>
        <w:t xml:space="preserve">A recent meta-analysis involving 47,661 participants from 10 cohort studies in 6 developed countries found that rapid weight gain during infancy (age birth–1 year) was predictive of a two-fold increase in risk of obesity in childhood (ages 6 to 14 years) and 23% higher risk in adultho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ruet&lt;/Author&gt;&lt;Year&gt;2012&lt;/Year&gt;&lt;RecNum&gt;515&lt;/RecNum&gt;&lt;DisplayText&gt;(Druet et al., 2012)&lt;/DisplayText&gt;&lt;record&gt;&lt;rec-number&gt;515&lt;/rec-number&gt;&lt;foreign-keys&gt;&lt;key app="EN" db-id="rw9w9adxqxr903ev2th55w0lafetfe0xw0vw" timestamp="1490823061"&gt;515&lt;/key&gt;&lt;/foreign-keys&gt;&lt;ref-type name="Journal Article"&gt;17&lt;/ref-type&gt;&lt;contributors&gt;&lt;authors&gt;&lt;author&gt;Druet, Céline&lt;/author&gt;&lt;author&gt;Stettler, Nicolas&lt;/author&gt;&lt;author&gt;Sharp, Stephen&lt;/author&gt;&lt;author&gt;Simmons, Rebecca K&lt;/author&gt;&lt;author&gt;Cooper, Cyrus&lt;/author&gt;&lt;author&gt;Davey Smith, George&lt;/author&gt;&lt;author&gt;Ekelund, Ulf&lt;/author&gt;&lt;author&gt;Lévy</w:instrText>
      </w:r>
      <w:r w:rsidRPr="005A3C27">
        <w:rPr>
          <w:rFonts w:ascii="Calibri" w:eastAsia="Calibri" w:hAnsi="Calibri" w:cs="Calibri"/>
        </w:rPr>
        <w:instrText>‐</w:instrText>
      </w:r>
      <w:r w:rsidRPr="005A3C27">
        <w:rPr>
          <w:rFonts w:ascii="Times New Roman" w:hAnsi="Times New Roman" w:cs="Times New Roman"/>
        </w:rPr>
        <w:instrText>Marchal, Claire&lt;/author&gt;&lt;author&gt;Jarvelin, Marjo</w:instrText>
      </w:r>
      <w:r w:rsidRPr="005A3C27">
        <w:rPr>
          <w:rFonts w:ascii="Calibri" w:eastAsia="Calibri" w:hAnsi="Calibri" w:cs="Calibri"/>
        </w:rPr>
        <w:instrText>‐</w:instrText>
      </w:r>
      <w:r w:rsidRPr="005A3C27">
        <w:rPr>
          <w:rFonts w:ascii="Times New Roman" w:hAnsi="Times New Roman" w:cs="Times New Roman"/>
        </w:rPr>
        <w:instrText>Ritta&lt;/author&gt;&lt;author&gt;Kuh, Diana&lt;/author&gt;&lt;/authors&gt;&lt;/contributors&gt;&lt;titles&gt;&lt;title&gt;Prediction of childhood obesity by infancy weight gain: an individual</w:instrText>
      </w:r>
      <w:r w:rsidRPr="005A3C27">
        <w:rPr>
          <w:rFonts w:ascii="Calibri" w:eastAsia="Calibri" w:hAnsi="Calibri" w:cs="Calibri"/>
        </w:rPr>
        <w:instrText>‐</w:instrText>
      </w:r>
      <w:r w:rsidRPr="005A3C27">
        <w:rPr>
          <w:rFonts w:ascii="Times New Roman" w:hAnsi="Times New Roman" w:cs="Times New Roman"/>
        </w:rPr>
        <w:instrText>level meta</w:instrText>
      </w:r>
      <w:r w:rsidRPr="005A3C27">
        <w:rPr>
          <w:rFonts w:ascii="Calibri" w:eastAsia="Calibri" w:hAnsi="Calibri" w:cs="Calibri"/>
        </w:rPr>
        <w:instrText>‐</w:instrText>
      </w:r>
      <w:r w:rsidRPr="005A3C27">
        <w:rPr>
          <w:rFonts w:ascii="Times New Roman" w:hAnsi="Times New Roman" w:cs="Times New Roman"/>
        </w:rPr>
        <w:instrText>analysis&lt;/title&gt;&lt;secondary-title&gt;Paediatric and perinatal epidemiology&lt;/secondary-title&gt;&lt;/titles&gt;&lt;periodical&gt;&lt;full-title&gt;Paediatric and perinatal epidemiology&lt;/full-title&gt;&lt;/periodical&gt;&lt;pages&gt;19-26&lt;/pages&gt;&lt;volume&gt;26&lt;/volume&gt;&lt;number&gt;1&lt;/number&gt;&lt;keywords&gt;&lt;keyword&gt;Age Factors&lt;/keyword&gt;&lt;keyword&gt;Birth Weight&lt;/keyword&gt;&lt;keyword&gt;Body Mass Index&lt;/keyword&gt;&lt;keyword&gt;Child&lt;/keyword&gt;&lt;keyword&gt;Cohort Studies&lt;/keyword&gt;&lt;keyword&gt;Humans&lt;/keyword&gt;&lt;keyword&gt;Infant&lt;/keyword&gt;&lt;keyword&gt;Obesity/*epidemiology&lt;/keyword&gt;&lt;keyword&gt;Predictive Value of Tests&lt;/keyword&gt;&lt;keyword&gt;Regression Analysis&lt;/keyword&gt;&lt;keyword&gt;Risk Assessment&lt;/keyword&gt;&lt;keyword&gt;Risk Factors&lt;/keyword&gt;&lt;keyword&gt;Weight Gain/*physiology&lt;/keyword&gt;&lt;/keywords&gt;&lt;dates&gt;&lt;year&gt;2012&lt;/year&gt;&lt;/dates&gt;&lt;isbn&gt;1365-3016&lt;/isbn&gt;&lt;accession-num&gt;22150704&lt;/accession-num&gt;&lt;urls&gt;&lt;related-urls&gt;&lt;url&gt;https://www.ncbi.nlm.nih.gov/pubmed/22150704&lt;/url&gt;&lt;/related-urls&gt;&lt;/urls&gt;&lt;electronic-resource-num&gt;10.1111/j.1365-3016.2011.01213.x&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Druet et al., 2012)</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Among our search results, a higher birth weight for gestational age and more rapid weight gain in infancy was predictive of higher BMI in childhood among a sample of 1178 children (72.1% non-Hispanic White; 47.3% female) with a genetic risk factor for developing type 1diabetes recruited from the Denver, CO metropolitan area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mb&lt;/Author&gt;&lt;Year&gt;2010&lt;/Year&gt;&lt;RecNum&gt;4841&lt;/RecNum&gt;&lt;DisplayText&gt;(Lamb et al., 2010)&lt;/DisplayText&gt;&lt;record&gt;&lt;rec-number&gt;4841&lt;/rec-number&gt;&lt;foreign-keys&gt;&lt;key app="EN" db-id="r2rrptxt2w29drezxrj52et9sr02zaxepswe" timestamp="1484611465"&gt;4841&lt;/key&gt;&lt;/foreign-keys&gt;&lt;ref-type name="Journal Article"&gt;17&lt;/ref-type&gt;&lt;contributors&gt;&lt;authors&gt;&lt;author&gt;Lamb, Molly M.&lt;/author&gt;&lt;author&gt;Dabelea, Dana&lt;/author&gt;&lt;author&gt;Yin, Xiang&lt;/author&gt;&lt;author&gt;Ogden, Lorraine G.&lt;/author&gt;&lt;author&gt;Klingensmith, Georgeanna J.&lt;/author&gt;&lt;author&gt;Rewers, Marian&lt;/author&gt;&lt;author&gt;Norris, Jill M.&lt;/author&gt;&lt;/authors&gt;&lt;/contributors&gt;&lt;titles&gt;&lt;title&gt;Early-Life Predictors of Higher Body Mass Index in Healthy Children&lt;/title&gt;&lt;secondary-title&gt;Annals of Nutrition and Metabolism&lt;/secondary-title&gt;&lt;/titles&gt;&lt;periodical&gt;&lt;full-title&gt;Annals of Nutrition and Metabolism&lt;/full-title&gt;&lt;/periodical&gt;&lt;pages&gt;16-22&lt;/pages&gt;&lt;volume&gt;56&lt;/volume&gt;&lt;number&gt;1&lt;/number&gt;&lt;dates&gt;&lt;year&gt;2010&lt;/year&gt;&lt;pub-dates&gt;&lt;date&gt;2010&lt;/date&gt;&lt;/pub-dates&gt;&lt;/dates&gt;&lt;isbn&gt;0250-6807&lt;/isbn&gt;&lt;accession-num&gt;WOS:000274313100003&lt;/accession-num&gt;&lt;urls&gt;&lt;related-urls&gt;&lt;url&gt;&amp;lt;Go to WoS&amp;gt;://WOS:000274313100003&lt;/url&gt;&lt;/related-urls&gt;&lt;/urls&gt;&lt;electronic-resource-num&gt;10.1159/000261899&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Lamb et al., 2010)</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Higher BMI between 8 and 43 months, weight gain in the first year, and birth weight were associated with increased risk for obesity at age 7 for 909 children from a larger birth cohort study of 8234 children (49% female; ALSPC) conducted in the UK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eilly&lt;/Author&gt;&lt;Year&gt;2005&lt;/Year&gt;&lt;RecNum&gt;4900&lt;/RecNum&gt;&lt;DisplayText&gt;(J. J. Reilly et al., 2005)&lt;/DisplayText&gt;&lt;record&gt;&lt;rec-number&gt;4900&lt;/rec-number&gt;&lt;foreign-keys&gt;&lt;key app="EN" db-id="r2rrptxt2w29drezxrj52et9sr02zaxepswe" timestamp="1484611467"&gt;4900&lt;/key&gt;&lt;/foreign-keys&gt;&lt;ref-type name="Journal Article"&gt;17&lt;/ref-type&gt;&lt;contributors&gt;&lt;authors&gt;&lt;author&gt;Reilly, J. J.&lt;/author&gt;&lt;author&gt;Armstrong, J.&lt;/author&gt;&lt;author&gt;Dorosty, A. R.&lt;/author&gt;&lt;author&gt;Emmett, P. M.&lt;/author&gt;&lt;author&gt;Ness, A.&lt;/author&gt;&lt;author&gt;Rogers, I.&lt;/author&gt;&lt;author&gt;Steer, C.&lt;/author&gt;&lt;author&gt;Sherriff, A.&lt;/author&gt;&lt;author&gt;Avon Longitudinal Study Parents,&lt;/author&gt;&lt;/authors&gt;&lt;/contributors&gt;&lt;titles&gt;&lt;title&gt;Early life risk factors for obesity in childhood: Cohort study&lt;/title&gt;&lt;secondary-title&gt;British Medical Journal&lt;/secondary-title&gt;&lt;/titles&gt;&lt;periodical&gt;&lt;full-title&gt;British Medical Journal&lt;/full-title&gt;&lt;/periodical&gt;&lt;pages&gt;1357-1359&lt;/pages&gt;&lt;volume&gt;330&lt;/volume&gt;&lt;number&gt;7504&lt;/number&gt;&lt;dates&gt;&lt;year&gt;2005&lt;/year&gt;&lt;pub-dates&gt;&lt;date&gt;Jun 11&lt;/date&gt;&lt;/pub-dates&gt;&lt;/dates&gt;&lt;isbn&gt;0959-535X&lt;/isbn&gt;&lt;accession-num&gt;WOS:000229840100017&lt;/accession-num&gt;&lt;urls&gt;&lt;related-urls&gt;&lt;url&gt;&amp;lt;Go to WoS&amp;gt;://WOS:000229840100017&lt;/url&gt;&lt;/related-urls&gt;&lt;/urls&gt;&lt;electronic-resource-num&gt;10.1136/bmj.38470.670903.E0&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 Reilly et al., 2005)</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Data analysis from a subsample of 9057 typically-developing children (49% female) from a birth cohort study in Ireland indicated higher dietary quality, lower maternal BMI, and less TV viewing were associated with lower odds of rapid weight gain between 9 months and 3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yte&lt;/Author&gt;&lt;Year&gt;2014&lt;/Year&gt;&lt;RecNum&gt;4845&lt;/RecNum&gt;&lt;DisplayText&gt;(Layte et al., 2014)&lt;/DisplayText&gt;&lt;record&gt;&lt;rec-number&gt;4845&lt;/rec-number&gt;&lt;foreign-keys&gt;&lt;key app="EN" db-id="r2rrptxt2w29drezxrj52et9sr02zaxepswe" timestamp="1484611465"&gt;4845&lt;/key&gt;&lt;/foreign-keys&gt;&lt;ref-type name="Journal Article"&gt;17&lt;/ref-type&gt;&lt;contributors&gt;&lt;authors&gt;&lt;author&gt;Layte, R.&lt;/author&gt;&lt;author&gt;Bennett, A.&lt;/author&gt;&lt;author&gt;McCrory, C.&lt;/author&gt;&lt;author&gt;Kearney, J.&lt;/author&gt;&lt;/authors&gt;&lt;/contributors&gt;&lt;titles&gt;&lt;title&gt;Social class variation in the predictors of rapid growth in infancy and obesity at age 3 years&lt;/title&gt;&lt;secondary-title&gt;International Journal of Obesity&lt;/secondary-title&gt;&lt;/titles&gt;&lt;periodical&gt;&lt;full-title&gt;International Journal of Obesity&lt;/full-title&gt;&lt;/periodical&gt;&lt;pages&gt;82-90&lt;/pages&gt;&lt;volume&gt;38&lt;/volume&gt;&lt;number&gt;1&lt;/number&gt;&lt;dates&gt;&lt;year&gt;2014&lt;/year&gt;&lt;pub-dates&gt;&lt;date&gt;Jan&lt;/date&gt;&lt;/pub-dates&gt;&lt;/dates&gt;&lt;isbn&gt;0307-0565&lt;/isbn&gt;&lt;accession-num&gt;WOS:000329345700013&lt;/accession-num&gt;&lt;urls&gt;&lt;related-urls&gt;&lt;url&gt;&amp;lt;Go to WoS&amp;gt;://WOS:000329345700013&lt;/url&gt;&lt;/related-urls&gt;&lt;/urls&gt;&lt;electronic-resource-num&gt;10.1038/ijo.2013.160&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Layte et al., 2014)</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In a number of studies, a longer breastfeeding duration was found to reduce the odds of rapid weight gain </w:t>
      </w:r>
      <w:r w:rsidRPr="005A3C27">
        <w:rPr>
          <w:rFonts w:ascii="Times New Roman" w:hAnsi="Times New Roman" w:cs="Times New Roman"/>
        </w:rPr>
        <w:fldChar w:fldCharType="begin">
          <w:fldData xml:space="preserve">PEVuZE5vdGU+PENpdGU+PEF1dGhvcj5LYXJhb2xpcy1EYW5ja2VydDwvQXV0aG9yPjxZZWFyPjIw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LYXJhb2xpcy1EYW5ja2VydDwvQXV0aG9yPjxZZWFyPjIw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Karaolis-Danckert, Guenther, Kroke, Hornberg, &amp; Buyken, 2007; Lamb et al., 2010; Layte et al., 2014)</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and one study, a nationally-representative prospective longitudinal cohort study in Ireland (</w:t>
      </w:r>
      <w:r w:rsidRPr="005A3C27">
        <w:rPr>
          <w:rFonts w:ascii="Times New Roman" w:eastAsia="Times New Roman" w:hAnsi="Times New Roman" w:cs="Times New Roman"/>
          <w:i/>
          <w:iCs/>
          <w:shd w:val="clear" w:color="auto" w:fill="FFFFFF"/>
        </w:rPr>
        <w:t>n</w:t>
      </w:r>
      <w:r w:rsidRPr="005A3C27">
        <w:rPr>
          <w:rFonts w:ascii="Times New Roman" w:eastAsia="Times New Roman" w:hAnsi="Times New Roman" w:cs="Times New Roman"/>
          <w:shd w:val="clear" w:color="auto" w:fill="FFFFFF"/>
        </w:rPr>
        <w:t xml:space="preserve"> = 11,134; 49% female), indicated that rapid weight gain mediated the relationship between longer breastfeeding duration and higher BMI in childho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yte&lt;/Author&gt;&lt;Year&gt;2014&lt;/Year&gt;&lt;RecNum&gt;4845&lt;/RecNum&gt;&lt;DisplayText&gt;(Layte et al., 2014)&lt;/DisplayText&gt;&lt;record&gt;&lt;rec-number&gt;4845&lt;/rec-number&gt;&lt;foreign-keys&gt;&lt;key app="EN" db-id="r2rrptxt2w29drezxrj52et9sr02zaxepswe" timestamp="1484611465"&gt;4845&lt;/key&gt;&lt;/foreign-keys&gt;&lt;ref-type name="Journal Article"&gt;17&lt;/ref-type&gt;&lt;contributors&gt;&lt;authors&gt;&lt;author&gt;Layte, R.&lt;/author&gt;&lt;author&gt;Bennett, A.&lt;/author&gt;&lt;author&gt;McCrory, C.&lt;/author&gt;&lt;author&gt;Kearney, J.&lt;/author&gt;&lt;/authors&gt;&lt;/contributors&gt;&lt;titles&gt;&lt;title&gt;Social class variation in the predictors of rapid growth in infancy and obesity at age 3 years&lt;/title&gt;&lt;secondary-title&gt;International Journal of Obesity&lt;/secondary-title&gt;&lt;/titles&gt;&lt;periodical&gt;&lt;full-title&gt;International Journal of Obesity&lt;/full-title&gt;&lt;/periodical&gt;&lt;pages&gt;82-90&lt;/pages&gt;&lt;volume&gt;38&lt;/volume&gt;&lt;number&gt;1&lt;/number&gt;&lt;dates&gt;&lt;year&gt;2014&lt;/year&gt;&lt;pub-dates&gt;&lt;date&gt;Jan&lt;/date&gt;&lt;/pub-dates&gt;&lt;/dates&gt;&lt;isbn&gt;0307-0565&lt;/isbn&gt;&lt;accession-num&gt;WOS:000329345700013&lt;/accession-num&gt;&lt;urls&gt;&lt;related-urls&gt;&lt;url&gt;&amp;lt;Go to WoS&amp;gt;://WOS:000329345700013&lt;/url&gt;&lt;/related-urls&gt;&lt;/urls&gt;&lt;electronic-resource-num&gt;10.1038/ijo.2013.160&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Layte et al., 2014)</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In ECLS-K (</w:t>
      </w:r>
      <w:r w:rsidRPr="005A3C27">
        <w:rPr>
          <w:rFonts w:ascii="Times New Roman" w:eastAsia="Times New Roman" w:hAnsi="Times New Roman" w:cs="Times New Roman"/>
          <w:i/>
          <w:iCs/>
          <w:shd w:val="clear" w:color="auto" w:fill="FFFFFF"/>
        </w:rPr>
        <w:t>n</w:t>
      </w:r>
      <w:r w:rsidRPr="005A3C27">
        <w:rPr>
          <w:rFonts w:ascii="Times New Roman" w:eastAsia="Times New Roman" w:hAnsi="Times New Roman" w:cs="Times New Roman"/>
          <w:shd w:val="clear" w:color="auto" w:fill="FFFFFF"/>
        </w:rPr>
        <w:t xml:space="preserve"> = 5380; children from 310 schools), the school environment during kindergarten and first grade was found to inhibit rapid weight gain compared to the summer vacation peri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on Hippel&lt;/Author&gt;&lt;Year&gt;2007&lt;/Year&gt;&lt;RecNum&gt;4937&lt;/RecNum&gt;&lt;DisplayText&gt;(von Hippel, Powell, Downey, &amp;amp; Rowland, 2007)&lt;/DisplayText&gt;&lt;record&gt;&lt;rec-number&gt;4937&lt;/rec-number&gt;&lt;foreign-keys&gt;&lt;key app="EN" db-id="r2rrptxt2w29drezxrj52et9sr02zaxepswe" timestamp="1484611469"&gt;4937&lt;/key&gt;&lt;/foreign-keys&gt;&lt;ref-type name="Journal Article"&gt;17&lt;/ref-type&gt;&lt;contributors&gt;&lt;authors&gt;&lt;author&gt;von Hippel, Paul T.&lt;/author&gt;&lt;author&gt;Powell, Brian&lt;/author&gt;&lt;author&gt;Downey, Douglas B.&lt;/author&gt;&lt;author&gt;Rowland, Nicholas J.&lt;/author&gt;&lt;/authors&gt;&lt;/contributors&gt;&lt;titles&gt;&lt;title&gt;The effect of school on overweight in childhood: Gains in children&amp;apos;s body mass index during the school year and during summer vacation&lt;/title&gt;&lt;secondary-title&gt;American Journal of Public Health&lt;/secondary-title&gt;&lt;/titles&gt;&lt;periodical&gt;&lt;full-title&gt;American Journal of Public Health&lt;/full-title&gt;&lt;/periodical&gt;&lt;pages&gt;696-702&lt;/pages&gt;&lt;volume&gt;97&lt;/volume&gt;&lt;number&gt;4&lt;/number&gt;&lt;dates&gt;&lt;year&gt;2007&lt;/year&gt;&lt;pub-dates&gt;&lt;date&gt;Apr&lt;/date&gt;&lt;/pub-dates&gt;&lt;/dates&gt;&lt;isbn&gt;0090-0036&lt;/isbn&gt;&lt;accession-num&gt;WOS:000255647500028&lt;/accession-num&gt;&lt;urls&gt;&lt;related-urls&gt;&lt;url&gt;&amp;lt;Go to WoS&amp;gt;://WOS:000255647500028&lt;/url&gt;&lt;/related-urls&gt;&lt;/urls&gt;&lt;electronic-resource-num&gt;10.2105/ajph.2005.080754&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 xml:space="preserve">(von Hippel, Powell, </w:t>
      </w:r>
      <w:r w:rsidRPr="005A3C27">
        <w:rPr>
          <w:rFonts w:ascii="Times New Roman" w:hAnsi="Times New Roman" w:cs="Times New Roman"/>
          <w:noProof/>
        </w:rPr>
        <w:lastRenderedPageBreak/>
        <w:t>Downey, &amp; Rowland, 2007)</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Further, compared to Whites, Black and Hispanic children had higher gains during summer vacation but not during the school yea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on Hippel&lt;/Author&gt;&lt;Year&gt;2007&lt;/Year&gt;&lt;RecNum&gt;4937&lt;/RecNum&gt;&lt;DisplayText&gt;(von Hippel et al., 2007)&lt;/DisplayText&gt;&lt;record&gt;&lt;rec-number&gt;4937&lt;/rec-number&gt;&lt;foreign-keys&gt;&lt;key app="EN" db-id="r2rrptxt2w29drezxrj52et9sr02zaxepswe" timestamp="1484611469"&gt;4937&lt;/key&gt;&lt;/foreign-keys&gt;&lt;ref-type name="Journal Article"&gt;17&lt;/ref-type&gt;&lt;contributors&gt;&lt;authors&gt;&lt;author&gt;von Hippel, Paul T.&lt;/author&gt;&lt;author&gt;Powell, Brian&lt;/author&gt;&lt;author&gt;Downey, Douglas B.&lt;/author&gt;&lt;author&gt;Rowland, Nicholas J.&lt;/author&gt;&lt;/authors&gt;&lt;/contributors&gt;&lt;titles&gt;&lt;title&gt;The effect of school on overweight in childhood: Gains in children&amp;apos;s body mass index during the school year and during summer vacation&lt;/title&gt;&lt;secondary-title&gt;American Journal of Public Health&lt;/secondary-title&gt;&lt;/titles&gt;&lt;periodical&gt;&lt;full-title&gt;American Journal of Public Health&lt;/full-title&gt;&lt;/periodical&gt;&lt;pages&gt;696-702&lt;/pages&gt;&lt;volume&gt;97&lt;/volume&gt;&lt;number&gt;4&lt;/number&gt;&lt;dates&gt;&lt;year&gt;2007&lt;/year&gt;&lt;pub-dates&gt;&lt;date&gt;Apr&lt;/date&gt;&lt;/pub-dates&gt;&lt;/dates&gt;&lt;isbn&gt;0090-0036&lt;/isbn&gt;&lt;accession-num&gt;WOS:000255647500028&lt;/accession-num&gt;&lt;urls&gt;&lt;related-urls&gt;&lt;url&gt;&amp;lt;Go to WoS&amp;gt;://WOS:000255647500028&lt;/url&gt;&lt;/related-urls&gt;&lt;/urls&gt;&lt;electronic-resource-num&gt;10.2105/ajph.2005.080754&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von Hippel et al., 2007)</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w:t>
      </w:r>
    </w:p>
    <w:p w14:paraId="2F802E74"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eastAsia="Times New Roman" w:hAnsi="Times New Roman" w:cs="Times New Roman"/>
          <w:shd w:val="clear" w:color="auto" w:fill="FFFFFF"/>
        </w:rPr>
        <w:t xml:space="preserve">Rapid weight gain is related, in part, to adiposity rebound, which is a developmental process where children's BMI typically increases during the first year of life, followed by a gradual decrease until it reaches the lowest point around 6 years of age, before increasing (rebounding) again. Studies in our search suggest that earlier adiposity rebound is associated with a higher gross weight around ages 3 to 4 years </w:t>
      </w:r>
      <w:r w:rsidRPr="005A3C27">
        <w:rPr>
          <w:rFonts w:ascii="Times New Roman" w:hAnsi="Times New Roman" w:cs="Times New Roman"/>
        </w:rPr>
        <w:fldChar w:fldCharType="begin">
          <w:fldData xml:space="preserve">PEVuZE5vdGU+PENpdGU+PEF1dGhvcj5Fcmlrc3NvbjwvQXV0aG9yPjxZZWFyPjIwMTQ8L1llYXI+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Fcmlrc3NvbjwvQXV0aG9yPjxZZWFyPjIwMTQ8L1llYXI+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Eriksson, Kajantie, Lampl, Osmond, &amp; Barker, 2014; Williams, 2005)</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A study of a subsample of the Dunedin Multidisciplinary Health and Development Study—a longitudinal cohort study in New Zealand—found that adiposity early rebound predicted growth in BMI from age 3 to adolescence and persisting into adulthood (age 26) compared to average or later reboun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Williams&lt;/Author&gt;&lt;Year&gt;2009&lt;/Year&gt;&lt;RecNum&gt;4945&lt;/RecNum&gt;&lt;DisplayText&gt;(Sheila M. Williams &amp;amp; Goulding, 2009)&lt;/DisplayText&gt;&lt;record&gt;&lt;rec-number&gt;4945&lt;/rec-number&gt;&lt;foreign-keys&gt;&lt;key app="EN" db-id="r2rrptxt2w29drezxrj52et9sr02zaxepswe" timestamp="1484611469"&gt;4945&lt;/key&gt;&lt;/foreign-keys&gt;&lt;ref-type name="Journal Article"&gt;17&lt;/ref-type&gt;&lt;contributors&gt;&lt;authors&gt;&lt;author&gt;Williams, Sheila M.&lt;/author&gt;&lt;author&gt;Goulding, Ailsa&lt;/author&gt;&lt;/authors&gt;&lt;/contributors&gt;&lt;titles&gt;&lt;title&gt;Patterns of Growth Associated With the Timing of Adiposity Rebound&lt;/title&gt;&lt;secondary-title&gt;Obesity&lt;/secondary-title&gt;&lt;/titles&gt;&lt;periodical&gt;&lt;full-title&gt;Obesity&lt;/full-title&gt;&lt;/periodical&gt;&lt;pages&gt;335-341&lt;/pages&gt;&lt;volume&gt;17&lt;/volume&gt;&lt;number&gt;2&lt;/number&gt;&lt;dates&gt;&lt;year&gt;2009&lt;/year&gt;&lt;pub-dates&gt;&lt;date&gt;Feb&lt;/date&gt;&lt;/pub-dates&gt;&lt;/dates&gt;&lt;isbn&gt;1930-7381&lt;/isbn&gt;&lt;accession-num&gt;WOS:000262897200020&lt;/accession-num&gt;&lt;urls&gt;&lt;related-urls&gt;&lt;url&gt;&amp;lt;Go to WoS&amp;gt;://WOS:000262897200020&lt;/url&gt;&lt;/related-urls&gt;&lt;/urls&gt;&lt;electronic-resource-num&gt;10.1038/oby.2008.547&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Williams &amp; Goulding, 2009)</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Further, the Fels Longitudinal Study (n = 855; 49% female) found a historical lowering of the age of adiposity rebound, based on BMI growth curves from age 2 to 18 years, that corresponded with the worldwide obesity epidemic and is characterized by lower BMI before rebound and a more rapid growth in BMI afterward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Johnson&lt;/Author&gt;&lt;Year&gt;2012&lt;/Year&gt;&lt;RecNum&gt;4830&lt;/RecNum&gt;&lt;DisplayText&gt;(W. Johnson et al., 2012)&lt;/DisplayText&gt;&lt;record&gt;&lt;rec-number&gt;4830&lt;/rec-number&gt;&lt;foreign-keys&gt;&lt;key app="EN" db-id="r2rrptxt2w29drezxrj52et9sr02zaxepswe" timestamp="1484611465"&gt;4830&lt;/key&gt;&lt;/foreign-keys&gt;&lt;ref-type name="Journal Article"&gt;17&lt;/ref-type&gt;&lt;contributors&gt;&lt;authors&gt;&lt;author&gt;Johnson, William&lt;/author&gt;&lt;author&gt;Soloway, Laura E.&lt;/author&gt;&lt;author&gt;Erickson, Darin&lt;/author&gt;&lt;author&gt;Choh, Audrey C.&lt;/author&gt;&lt;author&gt;Lee, Miryoung&lt;/author&gt;&lt;author&gt;Chumlea, William C.&lt;/author&gt;&lt;author&gt;Siervogel, Roger M.&lt;/author&gt;&lt;author&gt;Czerwinski, Stefan A.&lt;/author&gt;&lt;author&gt;Towne, Bradford&lt;/author&gt;&lt;author&gt;Demerath, Ellen W.&lt;/author&gt;&lt;/authors&gt;&lt;/contributors&gt;&lt;titles&gt;&lt;title&gt;A changing pattern of childhood BMI growth during the 20th century: 70 y of data from the Fels Longitudinal Study&lt;/title&gt;&lt;secondary-title&gt;American Journal of Clinical Nutrition&lt;/secondary-title&gt;&lt;/titles&gt;&lt;periodical&gt;&lt;full-title&gt;American Journal of Clinical Nutrition&lt;/full-title&gt;&lt;/periodical&gt;&lt;pages&gt;1136-1143&lt;/pages&gt;&lt;volume&gt;95&lt;/volume&gt;&lt;number&gt;5&lt;/number&gt;&lt;dates&gt;&lt;year&gt;2012&lt;/year&gt;&lt;pub-dates&gt;&lt;date&gt;May&lt;/date&gt;&lt;/pub-dates&gt;&lt;/dates&gt;&lt;isbn&gt;0002-9165&lt;/isbn&gt;&lt;accession-num&gt;WOS:000303140700018&lt;/accession-num&gt;&lt;urls&gt;&lt;related-urls&gt;&lt;url&gt;&amp;lt;Go to WoS&amp;gt;://WOS:000303140700018&lt;/url&gt;&lt;/related-urls&gt;&lt;/urls&gt;&lt;electronic-resource-num&gt;10.3945/ajcn.111.022269&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 Johnson et al., 2012)</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In a nationally-representative birth cohort study (</w:t>
      </w:r>
      <w:r w:rsidRPr="005A3C27">
        <w:rPr>
          <w:rFonts w:ascii="Times New Roman" w:eastAsia="Times New Roman" w:hAnsi="Times New Roman" w:cs="Times New Roman"/>
          <w:i/>
          <w:iCs/>
          <w:shd w:val="clear" w:color="auto" w:fill="FFFFFF"/>
        </w:rPr>
        <w:t>n</w:t>
      </w:r>
      <w:r w:rsidRPr="005A3C27">
        <w:rPr>
          <w:rFonts w:ascii="Times New Roman" w:eastAsia="Times New Roman" w:hAnsi="Times New Roman" w:cs="Times New Roman"/>
          <w:shd w:val="clear" w:color="auto" w:fill="FFFFFF"/>
        </w:rPr>
        <w:t xml:space="preserve"> = 249; </w:t>
      </w:r>
      <w:r w:rsidRPr="005A3C27">
        <w:rPr>
          <w:rFonts w:ascii="Times New Roman" w:eastAsia="Times New Roman" w:hAnsi="Times New Roman" w:cs="Times New Roman"/>
          <w:i/>
          <w:iCs/>
          <w:shd w:val="clear" w:color="auto" w:fill="FFFFFF"/>
        </w:rPr>
        <w:t>m</w:t>
      </w:r>
      <w:r w:rsidRPr="005A3C27">
        <w:rPr>
          <w:rFonts w:ascii="Times New Roman" w:eastAsia="Times New Roman" w:hAnsi="Times New Roman" w:cs="Times New Roman"/>
          <w:shd w:val="clear" w:color="auto" w:fill="FFFFFF"/>
        </w:rPr>
        <w:t xml:space="preserve"> = 1-5 years; 51.4% female; subsample of the Dortmund Nutritional and Anthropometric Longitudinally Designed Study [DONALD]), the rate of growth between birth and onset of adiposity rebound was found to differ by social class of the family, with children of parents with lesser skilled jobs were born lighter but were heavier at age 3 compared to a group of parents with skilled professional jobs and increase when children experienced longer breastfeeding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yte&lt;/Author&gt;&lt;Year&gt;2014&lt;/Year&gt;&lt;RecNum&gt;4845&lt;/RecNum&gt;&lt;DisplayText&gt;(Layte et al., 2014)&lt;/DisplayText&gt;&lt;record&gt;&lt;rec-number&gt;4845&lt;/rec-number&gt;&lt;foreign-keys&gt;&lt;key app="EN" db-id="r2rrptxt2w29drezxrj52et9sr02zaxepswe" timestamp="1484611465"&gt;4845&lt;/key&gt;&lt;/foreign-keys&gt;&lt;ref-type name="Journal Article"&gt;17&lt;/ref-type&gt;&lt;contributors&gt;&lt;authors&gt;&lt;author&gt;Layte, R.&lt;/author&gt;&lt;author&gt;Bennett, A.&lt;/author&gt;&lt;author&gt;McCrory, C.&lt;/author&gt;&lt;author&gt;Kearney, J.&lt;/author&gt;&lt;/authors&gt;&lt;/contributors&gt;&lt;titles&gt;&lt;title&gt;Social class variation in the predictors of rapid growth in infancy and obesity at age 3 years&lt;/title&gt;&lt;secondary-title&gt;International Journal of Obesity&lt;/secondary-title&gt;&lt;/titles&gt;&lt;periodical&gt;&lt;full-title&gt;International Journal of Obesity&lt;/full-title&gt;&lt;/periodical&gt;&lt;pages&gt;82-90&lt;/pages&gt;&lt;volume&gt;38&lt;/volume&gt;&lt;number&gt;1&lt;/number&gt;&lt;dates&gt;&lt;year&gt;2014&lt;/year&gt;&lt;pub-dates&gt;&lt;date&gt;Jan&lt;/date&gt;&lt;/pub-dates&gt;&lt;/dates&gt;&lt;isbn&gt;0307-0565&lt;/isbn&gt;&lt;accession-num&gt;WOS:000329345700013&lt;/accession-num&gt;&lt;urls&gt;&lt;related-urls&gt;&lt;url&gt;&amp;lt;Go to WoS&amp;gt;://WOS:000329345700013&lt;/url&gt;&lt;/related-urls&gt;&lt;/urls&gt;&lt;electronic-resource-num&gt;10.1038/ijo.2013.160&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Layte et al., 2014)</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In a second study from this dataset, higher fat intake during the second year of life inhibited the decrease in body fat percentage typically seen just prior to adiposity reboun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araolis-Danckert&lt;/Author&gt;&lt;Year&gt;2007&lt;/Year&gt;&lt;RecNum&gt;4831&lt;/RecNum&gt;&lt;DisplayText&gt;(Karaolis-Danckert et al., 2007)&lt;/DisplayText&gt;&lt;record&gt;&lt;rec-number&gt;4831&lt;/rec-number&gt;&lt;foreign-keys&gt;&lt;key app="EN" db-id="r2rrptxt2w29drezxrj52et9sr02zaxepswe" timestamp="1484611465"&gt;4831&lt;/key&gt;&lt;/foreign-keys&gt;&lt;ref-type name="Journal Article"&gt;17&lt;/ref-type&gt;&lt;contributors&gt;&lt;authors&gt;&lt;author&gt;Karaolis-Danckert, Nadina&lt;/author&gt;&lt;author&gt;Guenther, Anke L. B.&lt;/author&gt;&lt;author&gt;Kroke, Anja&lt;/author&gt;&lt;author&gt;Hornberg, Claudia&lt;/author&gt;&lt;author&gt;Buyken, Anette E.&lt;/author&gt;&lt;/authors&gt;&lt;/contributors&gt;&lt;titles&gt;&lt;title&gt;How early dietary factors modify the effect of rapid weight gain in infancy on subsequent body-composition development in term children whose birth weight was appropriate for gestational age&lt;/title&gt;&lt;secondary-title&gt;American Journal of Clinical Nutrition&lt;/secondary-title&gt;&lt;/titles&gt;&lt;periodical&gt;&lt;full-title&gt;American Journal of Clinical Nutrition&lt;/full-title&gt;&lt;/periodical&gt;&lt;pages&gt;1700-1708&lt;/pages&gt;&lt;volume&gt;86&lt;/volume&gt;&lt;number&gt;6&lt;/number&gt;&lt;dates&gt;&lt;year&gt;2007&lt;/year&gt;&lt;pub-dates&gt;&lt;date&gt;Dec&lt;/date&gt;&lt;/pub-dates&gt;&lt;/dates&gt;&lt;isbn&gt;0002-9165&lt;/isbn&gt;&lt;accession-num&gt;WOS:000251575500019&lt;/accession-num&gt;&lt;urls&gt;&lt;related-urls&gt;&lt;url&gt;&amp;lt;Go to WoS&amp;gt;://WOS:000251575500019&lt;/url&gt;&lt;/related-urls&gt;&lt;/urls&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Karaolis-Danckert et al., 2007)</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xml:space="preserve">. Last, </w:t>
      </w:r>
      <w:r w:rsidRPr="005A3C27">
        <w:rPr>
          <w:rFonts w:ascii="Times New Roman" w:hAnsi="Times New Roman" w:cs="Times New Roman"/>
        </w:rPr>
        <w:t xml:space="preserve">a birth cohort study in Helsinki, Finland </w:t>
      </w:r>
      <w:r w:rsidRPr="005A3C27">
        <w:rPr>
          <w:rFonts w:ascii="Times New Roman" w:hAnsi="Times New Roman" w:cs="Times New Roman"/>
        </w:rPr>
        <w:lastRenderedPageBreak/>
        <w:t>between 1934 and 1944 (</w:t>
      </w:r>
      <w:r w:rsidRPr="005A3C27">
        <w:rPr>
          <w:rFonts w:ascii="Times New Roman" w:hAnsi="Times New Roman" w:cs="Times New Roman"/>
          <w:i/>
          <w:iCs/>
        </w:rPr>
        <w:t>n</w:t>
      </w:r>
      <w:r w:rsidRPr="005A3C27">
        <w:rPr>
          <w:rFonts w:ascii="Times New Roman" w:hAnsi="Times New Roman" w:cs="Times New Roman"/>
        </w:rPr>
        <w:t xml:space="preserve"> = 2877; 49.3% female) included birth size, maternal body size, SES, and body measurements from birth to 11 years old as variables to estimate the age of adiposity rebound. Earlier adiposity rebound was associated with a small head circumference, but not other measurements of birth size, and also with high maternal BMI and height. The study’s authors theorized that this was because children of mothers of greater height and weight grow more quickly at the beginning of pregnancy, so they are more likely to be undernourished in the last stage of pregnancy and then have to play catch-up once they are born, leading to earlier adiposity reboun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Eriksson&lt;/Author&gt;&lt;Year&gt;2014&lt;/Year&gt;&lt;RecNum&gt;4760&lt;/RecNum&gt;&lt;DisplayText&gt;(Eriksson et al., 2014)&lt;/DisplayText&gt;&lt;record&gt;&lt;rec-number&gt;4760&lt;/rec-number&gt;&lt;foreign-keys&gt;&lt;key app="EN" db-id="r2rrptxt2w29drezxrj52et9sr02zaxepswe" timestamp="1484611463"&gt;4760&lt;/key&gt;&lt;/foreign-keys&gt;&lt;ref-type name="Journal Article"&gt;17&lt;/ref-type&gt;&lt;contributors&gt;&lt;authors&gt;&lt;author&gt;Eriksson, J. G.&lt;/author&gt;&lt;author&gt;Kajantie, E.&lt;/author&gt;&lt;author&gt;Lampl, M.&lt;/author&gt;&lt;author&gt;Osmond, C.&lt;/author&gt;&lt;author&gt;Barker, D. J. P.&lt;/author&gt;&lt;/authors&gt;&lt;/contributors&gt;&lt;titles&gt;&lt;title&gt;Small head circumference at birth and early age at adiposity rebound&lt;/title&gt;&lt;secondary-title&gt;Acta Physiologica&lt;/secondary-title&gt;&lt;/titles&gt;&lt;periodical&gt;&lt;full-title&gt;Acta Physiologica&lt;/full-title&gt;&lt;/periodical&gt;&lt;pages&gt;154-160&lt;/pages&gt;&lt;volume&gt;210&lt;/volume&gt;&lt;number&gt;1&lt;/number&gt;&lt;dates&gt;&lt;year&gt;2014&lt;/year&gt;&lt;pub-dates&gt;&lt;date&gt;Jan&lt;/date&gt;&lt;/pub-dates&gt;&lt;/dates&gt;&lt;isbn&gt;1748-1708&lt;/isbn&gt;&lt;accession-num&gt;WOS:000328226400014&lt;/accession-num&gt;&lt;urls&gt;&lt;related-urls&gt;&lt;url&gt;&amp;lt;Go to WoS&amp;gt;://WOS:000328226400014&lt;/url&gt;&lt;/related-urls&gt;&lt;/urls&gt;&lt;electronic-resource-num&gt;10.1111/apha.1214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Eriksson et al., 2014)</w:t>
      </w:r>
      <w:r w:rsidRPr="005A3C27">
        <w:rPr>
          <w:rFonts w:ascii="Times New Roman" w:hAnsi="Times New Roman" w:cs="Times New Roman"/>
        </w:rPr>
        <w:fldChar w:fldCharType="end"/>
      </w:r>
      <w:r w:rsidRPr="005A3C27">
        <w:rPr>
          <w:rFonts w:ascii="Times New Roman" w:hAnsi="Times New Roman" w:cs="Times New Roman"/>
        </w:rPr>
        <w:t>.</w:t>
      </w:r>
      <w:r w:rsidRPr="005A3C27">
        <w:rPr>
          <w:rFonts w:ascii="Times New Roman" w:eastAsia="Times New Roman" w:hAnsi="Times New Roman" w:cs="Times New Roman"/>
          <w:shd w:val="clear" w:color="auto" w:fill="FFFFFF"/>
        </w:rPr>
        <w:t xml:space="preserve">     </w:t>
      </w:r>
    </w:p>
    <w:p w14:paraId="6382D535" w14:textId="443EF28B" w:rsidR="004038CD" w:rsidRPr="005A3C27" w:rsidRDefault="004038CD" w:rsidP="0038159B">
      <w:pPr>
        <w:spacing w:line="480" w:lineRule="auto"/>
        <w:ind w:firstLine="720"/>
        <w:rPr>
          <w:rFonts w:ascii="Times New Roman" w:hAnsi="Times New Roman" w:cs="Times New Roman"/>
        </w:rPr>
      </w:pPr>
      <w:r w:rsidRPr="005A3C27">
        <w:rPr>
          <w:rStyle w:val="Heading3Char"/>
        </w:rPr>
        <w:t>2.5  Externalizing behaviors.</w:t>
      </w:r>
      <w:r w:rsidRPr="005A3C27">
        <w:rPr>
          <w:rFonts w:ascii="Times New Roman" w:hAnsi="Times New Roman" w:cs="Times New Roman"/>
          <w:b/>
          <w:bCs/>
        </w:rPr>
        <w:t xml:space="preserve">  </w:t>
      </w:r>
      <w:r w:rsidRPr="005A3C27">
        <w:rPr>
          <w:rFonts w:ascii="Times New Roman" w:hAnsi="Times New Roman" w:cs="Times New Roman"/>
        </w:rPr>
        <w:t xml:space="preserve">The longitudinal relations between externalizing behaviors and weight appear to begin in and be most salient in the toddlerhood and early childhood period. In a sample of 167 toddlers (78.4% White, 18.9% bi-/multiracial; 45% female) in the Oregon Infant Development Study, higher mother-reported externalizing behaviors at child age 24 months significantly predicted larger mother-reported (subjective) ratings of body size/shape at age 10, after controlling for child gender, child’s BMI at 24 months, family income, and parents’ psychopatholog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olm-Denoma&lt;/Author&gt;&lt;Year&gt;2014&lt;/Year&gt;&lt;RecNum&gt;4813&lt;/RecNum&gt;&lt;DisplayText&gt;(Holm-Denoma, Smith, Lewinsohn, &amp;amp; Pettit, 2014)&lt;/DisplayText&gt;&lt;record&gt;&lt;rec-number&gt;4813&lt;/rec-number&gt;&lt;foreign-keys&gt;&lt;key app="EN" db-id="r2rrptxt2w29drezxrj52et9sr02zaxepswe" timestamp="1484611464"&gt;4813&lt;/key&gt;&lt;/foreign-keys&gt;&lt;ref-type name="Journal Article"&gt;17&lt;/ref-type&gt;&lt;contributors&gt;&lt;authors&gt;&lt;author&gt;Holm-Denoma, Jill M.&lt;/author&gt;&lt;author&gt;Smith, April&lt;/author&gt;&lt;author&gt;Lewinsohn, Peter M.&lt;/author&gt;&lt;author&gt;Pettit, Jeremy W.&lt;/author&gt;&lt;/authors&gt;&lt;/contributors&gt;&lt;titles&gt;&lt;title&gt;Psychosocial predictors of body mass index at late childhood: A longitudinal investigation&lt;/title&gt;&lt;secondary-title&gt;Journal of Health Psychology&lt;/secondary-title&gt;&lt;/titles&gt;&lt;periodical&gt;&lt;full-title&gt;Journal of Health Psychology&lt;/full-title&gt;&lt;/periodical&gt;&lt;pages&gt;754-764&lt;/pages&gt;&lt;volume&gt;19&lt;/volume&gt;&lt;number&gt;6&lt;/number&gt;&lt;dates&gt;&lt;year&gt;2014&lt;/year&gt;&lt;pub-dates&gt;&lt;date&gt;Jun&lt;/date&gt;&lt;/pub-dates&gt;&lt;/dates&gt;&lt;isbn&gt;1359-1053&lt;/isbn&gt;&lt;accession-num&gt;WOS:000337598300006&lt;/accession-num&gt;&lt;urls&gt;&lt;related-urls&gt;&lt;url&gt;&amp;lt;Go to WoS&amp;gt;://WOS:000337598300006&lt;/url&gt;&lt;/related-urls&gt;&lt;/urls&gt;&lt;electronic-resource-num&gt;10.1177/135910531347962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olm-Denoma, Smith, Lewinsohn, &amp; Pettit, 2014)</w:t>
      </w:r>
      <w:r w:rsidRPr="005A3C27">
        <w:rPr>
          <w:rFonts w:ascii="Times New Roman" w:hAnsi="Times New Roman" w:cs="Times New Roman"/>
        </w:rPr>
        <w:fldChar w:fldCharType="end"/>
      </w:r>
      <w:r w:rsidRPr="005A3C27">
        <w:rPr>
          <w:rFonts w:ascii="Times New Roman" w:hAnsi="Times New Roman" w:cs="Times New Roman"/>
        </w:rPr>
        <w:t>. Follow-up assessment of specific types of externalizing behaviors indicated that higher mother-reported ratings of aggressive behavior and anger at 24 months significantly predicted higher child BMI percentile at age 10. Among a nationally-representative sample of 755 children and their mothers in the US, a significant relationship between clinically meaningful behavior problems (in the 90</w:t>
      </w:r>
      <w:r w:rsidRPr="005A3C27">
        <w:rPr>
          <w:rFonts w:ascii="Times New Roman" w:hAnsi="Times New Roman" w:cs="Times New Roman"/>
          <w:vertAlign w:val="superscript"/>
        </w:rPr>
        <w:t>th</w:t>
      </w:r>
      <w:r w:rsidRPr="005A3C27">
        <w:rPr>
          <w:rFonts w:ascii="Times New Roman" w:hAnsi="Times New Roman" w:cs="Times New Roman"/>
        </w:rPr>
        <w:t xml:space="preserve"> percentile of the cohort on the Behavior Problem Index) and child overweight was confounded by maternal obesity and maternal education, such that maternal obesity and lower education were associated with a stronger relationship between the child variab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umeng&lt;/Author&gt;&lt;Year&gt;2003&lt;/Year&gt;&lt;RecNum&gt;51&lt;/RecNum&gt;&lt;DisplayText&gt;(Lumeng, Gannon, Cabral, Frank, &amp;amp; Zuckerman, 2003)&lt;/DisplayText&gt;&lt;record&gt;&lt;rec-number&gt;51&lt;/rec-number&gt;&lt;foreign-keys&gt;&lt;key app="EN" db-id="2wx5e9fd6errwqe9t2mpdrfqa5wx0a25rt50" timestamp="1490817981"&gt;51&lt;/key&gt;&lt;/foreign-keys&gt;&lt;ref-type name="Journal Article"&gt;17&lt;/ref-type&gt;&lt;contributors&gt;&lt;authors&gt;&lt;author&gt;Lumeng, J. C.&lt;/author&gt;&lt;author&gt;Gannon, K.&lt;/author&gt;&lt;author&gt;Cabral, H. J.&lt;/author&gt;&lt;author&gt;Frank, D. A.&lt;/author&gt;&lt;author&gt;Zuckerman, B.&lt;/author&gt;&lt;/authors&gt;&lt;/contributors&gt;&lt;titles&gt;&lt;title&gt;Association between clinically meaningful behavior problems and overweight in children&lt;/title&gt;&lt;secondary-title&gt;Pediatrics&lt;/secondary-title&gt;&lt;short-title&gt;Association between clinically meaningful behavior problems and overweight in children&lt;/short-title&gt;&lt;/titles&gt;&lt;periodical&gt;&lt;full-title&gt;Pediatrics&lt;/full-title&gt;&lt;/periodical&gt;&lt;pages&gt;1138-1145&lt;/pages&gt;&lt;volume&gt;112&lt;/volume&gt;&lt;number&gt;5&lt;/number&gt;&lt;dates&gt;&lt;year&gt;2003&lt;/year&gt;&lt;pub-dates&gt;&lt;date&gt;Nov 1&lt;/date&gt;&lt;/pub-dates&gt;&lt;/dates&gt;&lt;isbn&gt;0031-4005&lt;/isbn&gt;&lt;accession-num&gt;WOS:000186312100021&lt;/accession-num&gt;&lt;urls&gt;&lt;/urls&gt;&lt;electronic-resource-num&gt;10.1542/peds.112.5.11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umeng, Gannon, Cabral, Frank, &amp; Zuckerman, 2003)</w:t>
      </w:r>
      <w:r w:rsidRPr="005A3C27">
        <w:rPr>
          <w:rFonts w:ascii="Times New Roman" w:hAnsi="Times New Roman" w:cs="Times New Roman"/>
        </w:rPr>
        <w:fldChar w:fldCharType="end"/>
      </w:r>
      <w:r w:rsidRPr="005A3C27">
        <w:rPr>
          <w:rFonts w:ascii="Times New Roman" w:hAnsi="Times New Roman" w:cs="Times New Roman"/>
        </w:rPr>
        <w:t xml:space="preserve">. </w:t>
      </w:r>
    </w:p>
    <w:p w14:paraId="2D3A2D85"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lastRenderedPageBreak/>
        <w:t xml:space="preserve">A few studies examining the effect of obesity on externalizing behavior provide support for the co-occurrence of overweight status and externalizing behaviors but the longitudinal associations are inconsistent and may differ by child sex. For example, in a nationally-representative sample of 9949 kindergarten and first-grade children (63.7% White; 50% female), there was a significant association at baseline between overweight status and teacher-reported externalizing behavior problems in girls, but not boy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atar&lt;/Author&gt;&lt;Year&gt;2004&lt;/Year&gt;&lt;RecNum&gt;4746&lt;/RecNum&gt;&lt;DisplayText&gt;(Datar, Sturm, &amp;amp; Magnabosco, 2004)&lt;/DisplayText&gt;&lt;record&gt;&lt;rec-number&gt;4746&lt;/rec-number&gt;&lt;foreign-keys&gt;&lt;key app="EN" db-id="r2rrptxt2w29drezxrj52et9sr02zaxepswe" timestamp="1484611463"&gt;4746&lt;/key&gt;&lt;/foreign-keys&gt;&lt;ref-type name="Journal Article"&gt;17&lt;/ref-type&gt;&lt;contributors&gt;&lt;authors&gt;&lt;author&gt;Datar, A.&lt;/author&gt;&lt;author&gt;Sturm, R.&lt;/author&gt;&lt;author&gt;Magnabosco, J. L.&lt;/author&gt;&lt;/authors&gt;&lt;/contributors&gt;&lt;titles&gt;&lt;title&gt;Childhood overweight and academic performance: National study of kindergartners and first-graders&lt;/title&gt;&lt;secondary-title&gt;Obesity Research&lt;/secondary-title&gt;&lt;/titles&gt;&lt;periodical&gt;&lt;full-title&gt;Obesity Research&lt;/full-title&gt;&lt;/periodical&gt;&lt;pages&gt;58-68&lt;/pages&gt;&lt;volume&gt;12&lt;/volume&gt;&lt;number&gt;1&lt;/number&gt;&lt;dates&gt;&lt;year&gt;2004&lt;/year&gt;&lt;pub-dates&gt;&lt;date&gt;Jan&lt;/date&gt;&lt;/pub-dates&gt;&lt;/dates&gt;&lt;isbn&gt;1071-7323&lt;/isbn&gt;&lt;accession-num&gt;WOS:000188535900009&lt;/accession-num&gt;&lt;urls&gt;&lt;related-urls&gt;&lt;url&gt;&amp;lt;Go to WoS&amp;gt;://WOS:000188535900009&lt;/url&gt;&lt;/related-urls&gt;&lt;/urls&gt;&lt;electronic-resource-num&gt;10.1038/oby.2004.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Datar, Sturm, &amp; Magnabosco, 2004)</w:t>
      </w:r>
      <w:r w:rsidRPr="005A3C27">
        <w:rPr>
          <w:rFonts w:ascii="Times New Roman" w:hAnsi="Times New Roman" w:cs="Times New Roman"/>
        </w:rPr>
        <w:fldChar w:fldCharType="end"/>
      </w:r>
      <w:r w:rsidRPr="005A3C27">
        <w:rPr>
          <w:rFonts w:ascii="Times New Roman" w:hAnsi="Times New Roman" w:cs="Times New Roman"/>
        </w:rPr>
        <w:t xml:space="preserve">. However, overweight status was not a risk factor for the onset of new behavior problems two years later for either sex. Among 11,202 children in the Millennium Cohort Study (89.5% White; UK; 50% female), obesity status of 3-year-old boys was not associated with significantly more conduct problems than their normal-weight peers at age 5 after controlling for conduct problems at baseline and overweight status at age 5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riffiths&lt;/Author&gt;&lt;Year&gt;2011&lt;/Year&gt;&lt;RecNum&gt;4797&lt;/RecNum&gt;&lt;DisplayText&gt;(Griffiths, Dezateux, &amp;amp; Hill, 2011)&lt;/DisplayText&gt;&lt;record&gt;&lt;rec-number&gt;4797&lt;/rec-number&gt;&lt;foreign-keys&gt;&lt;key app="EN" db-id="r2rrptxt2w29drezxrj52et9sr02zaxepswe" timestamp="1484611464"&gt;4797&lt;/key&gt;&lt;/foreign-keys&gt;&lt;ref-type name="Journal Article"&gt;17&lt;/ref-type&gt;&lt;contributors&gt;&lt;authors&gt;&lt;author&gt;Griffiths, Lucy J.&lt;/author&gt;&lt;author&gt;Dezateux, Carol&lt;/author&gt;&lt;author&gt;Hill, Andrew&lt;/author&gt;&lt;/authors&gt;&lt;/contributors&gt;&lt;titles&gt;&lt;title&gt;Is obesity associated with emotional and behavioural problems in children? Findings from the Millennium Cohort Study&lt;/title&gt;&lt;secondary-title&gt;International Journal of Pediatric Obesity&lt;/secondary-title&gt;&lt;/titles&gt;&lt;periodical&gt;&lt;full-title&gt;International Journal of Pediatric Obesity&lt;/full-title&gt;&lt;/periodical&gt;&lt;pages&gt;E423-E432&lt;/pages&gt;&lt;volume&gt;6&lt;/volume&gt;&lt;number&gt;2-2&lt;/number&gt;&lt;dates&gt;&lt;year&gt;2011&lt;/year&gt;&lt;pub-dates&gt;&lt;date&gt;Jun&lt;/date&gt;&lt;/pub-dates&gt;&lt;/dates&gt;&lt;isbn&gt;1747-7166&lt;/isbn&gt;&lt;accession-num&gt;WOS:000292704500052&lt;/accession-num&gt;&lt;urls&gt;&lt;related-urls&gt;&lt;url&gt;&amp;lt;Go to ISI&amp;gt;://WOS:000292704500052&lt;/url&gt;&lt;/related-urls&gt;&lt;/urls&gt;&lt;electronic-resource-num&gt;10.3109/17477166.2010.52622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riffiths, Dezateux, &amp; Hill, 2011)</w:t>
      </w:r>
      <w:r w:rsidRPr="005A3C27">
        <w:rPr>
          <w:rFonts w:ascii="Times New Roman" w:hAnsi="Times New Roman" w:cs="Times New Roman"/>
        </w:rPr>
        <w:fldChar w:fldCharType="end"/>
      </w:r>
      <w:r w:rsidRPr="005A3C27">
        <w:rPr>
          <w:rFonts w:ascii="Times New Roman" w:hAnsi="Times New Roman" w:cs="Times New Roman"/>
        </w:rPr>
        <w:t xml:space="preserve">. In another study of 8000 children (63% White, 10% African American, 16% Hispanic; 52% female; ECLS-K) in the US, assessed at four times points from kindergarten to the third grade, the moderating effect of sex was also foun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able&lt;/Author&gt;&lt;Year&gt;2009&lt;/Year&gt;&lt;RecNum&gt;4783&lt;/RecNum&gt;&lt;DisplayText&gt;(Gable, Krull, &amp;amp; Chang, 2009)&lt;/DisplayText&gt;&lt;record&gt;&lt;rec-number&gt;4783&lt;/rec-number&gt;&lt;foreign-keys&gt;&lt;key app="EN" db-id="r2rrptxt2w29drezxrj52et9sr02zaxepswe" timestamp="1484611464"&gt;4783&lt;/key&gt;&lt;/foreign-keys&gt;&lt;ref-type name="Journal Article"&gt;17&lt;/ref-type&gt;&lt;contributors&gt;&lt;authors&gt;&lt;author&gt;Gable, Sara&lt;/author&gt;&lt;author&gt;Krull, Jennifer L.&lt;/author&gt;&lt;author&gt;Chang, Yiting&lt;/author&gt;&lt;/authors&gt;&lt;/contributors&gt;&lt;titles&gt;&lt;title&gt;Implications of Overweight Onset and Persistence for Social and Behavioral Development Between Kindergarten Entry and Third Grade&lt;/title&gt;&lt;secondary-title&gt;Applied Developmental Science&lt;/secondary-title&gt;&lt;/titles&gt;&lt;periodical&gt;&lt;full-title&gt;Applied Developmental Science&lt;/full-title&gt;&lt;/periodical&gt;&lt;pages&gt;88-103&lt;/pages&gt;&lt;volume&gt;13&lt;/volume&gt;&lt;number&gt;2&lt;/number&gt;&lt;dates&gt;&lt;year&gt;2009&lt;/year&gt;&lt;pub-dates&gt;&lt;date&gt;2009&lt;/date&gt;&lt;/pub-dates&gt;&lt;/dates&gt;&lt;isbn&gt;1088-8691&lt;/isbn&gt;&lt;accession-num&gt;WOS:000265968800003&lt;/accession-num&gt;&lt;urls&gt;&lt;related-urls&gt;&lt;url&gt;&amp;lt;Go to ISI&amp;gt;://WOS:000265968800003&lt;/url&gt;&lt;/related-urls&gt;&lt;/urls&gt;&lt;electronic-resource-num&gt;10.1080/1088869090280197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able, Krull, &amp; Chang, 2009)</w:t>
      </w:r>
      <w:r w:rsidRPr="005A3C27">
        <w:rPr>
          <w:rFonts w:ascii="Times New Roman" w:hAnsi="Times New Roman" w:cs="Times New Roman"/>
        </w:rPr>
        <w:fldChar w:fldCharType="end"/>
      </w:r>
      <w:r w:rsidRPr="005A3C27">
        <w:rPr>
          <w:rFonts w:ascii="Times New Roman" w:hAnsi="Times New Roman" w:cs="Times New Roman"/>
        </w:rPr>
        <w:t>. Teacher-reported behavior problems increased over time among boys who were either never overweight or found to be overweight in the third grade only. The externalizing behaviors of boys who were persistently overweight from kindergarten to third grade did not change over time. In comparison, girls who were either persistently overweight or overweight in the third grade only had significantly more teacher-reported behavior problems than peers who were never overweight during this period. Additionally, externalizing behavior increased over time for girls who were overweight in the third grade only.</w:t>
      </w:r>
    </w:p>
    <w:p w14:paraId="2BF103EF" w14:textId="77777777" w:rsidR="004038CD" w:rsidRPr="005A3C27" w:rsidRDefault="004038CD" w:rsidP="0038159B">
      <w:pPr>
        <w:spacing w:line="480" w:lineRule="auto"/>
        <w:ind w:firstLine="720"/>
        <w:rPr>
          <w:rFonts w:ascii="Times New Roman" w:hAnsi="Times New Roman" w:cs="Times New Roman"/>
          <w:b/>
          <w:bCs/>
        </w:rPr>
      </w:pPr>
      <w:r w:rsidRPr="005A3C27">
        <w:rPr>
          <w:rFonts w:ascii="Times New Roman" w:hAnsi="Times New Roman" w:cs="Times New Roman"/>
        </w:rPr>
        <w:t xml:space="preserve">Additional research suggests that this relationship is also found in later developmental periods but appears to be more salient to early childhood. In a nationally-representative sample </w:t>
      </w:r>
      <w:r w:rsidRPr="005A3C27">
        <w:rPr>
          <w:rFonts w:ascii="Times New Roman" w:hAnsi="Times New Roman" w:cs="Times New Roman"/>
        </w:rPr>
        <w:lastRenderedPageBreak/>
        <w:t xml:space="preserve">of 629 normal-weight children (53% White, 27% Black, 20% Hispanic; 47% female) from the 1998 NLSY, mother-reported behavior problems at age 8 were associated with overweight BMI status two years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umeng&lt;/Author&gt;&lt;Year&gt;2003&lt;/Year&gt;&lt;RecNum&gt;51&lt;/RecNum&gt;&lt;DisplayText&gt;(Lumeng et al., 2003)&lt;/DisplayText&gt;&lt;record&gt;&lt;rec-number&gt;51&lt;/rec-number&gt;&lt;foreign-keys&gt;&lt;key app="EN" db-id="2wx5e9fd6errwqe9t2mpdrfqa5wx0a25rt50" timestamp="1490817981"&gt;51&lt;/key&gt;&lt;/foreign-keys&gt;&lt;ref-type name="Journal Article"&gt;17&lt;/ref-type&gt;&lt;contributors&gt;&lt;authors&gt;&lt;author&gt;Lumeng, J. C.&lt;/author&gt;&lt;author&gt;Gannon, K.&lt;/author&gt;&lt;author&gt;Cabral, H. J.&lt;/author&gt;&lt;author&gt;Frank, D. A.&lt;/author&gt;&lt;author&gt;Zuckerman, B.&lt;/author&gt;&lt;/authors&gt;&lt;/contributors&gt;&lt;titles&gt;&lt;title&gt;Association between clinically meaningful behavior problems and overweight in children&lt;/title&gt;&lt;secondary-title&gt;Pediatrics&lt;/secondary-title&gt;&lt;short-title&gt;Association between clinically meaningful behavior problems and overweight in children&lt;/short-title&gt;&lt;/titles&gt;&lt;periodical&gt;&lt;full-title&gt;Pediatrics&lt;/full-title&gt;&lt;/periodical&gt;&lt;pages&gt;1138-1145&lt;/pages&gt;&lt;volume&gt;112&lt;/volume&gt;&lt;number&gt;5&lt;/number&gt;&lt;dates&gt;&lt;year&gt;2003&lt;/year&gt;&lt;pub-dates&gt;&lt;date&gt;Nov 1&lt;/date&gt;&lt;/pub-dates&gt;&lt;/dates&gt;&lt;isbn&gt;0031-4005&lt;/isbn&gt;&lt;accession-num&gt;WOS:000186312100021&lt;/accession-num&gt;&lt;urls&gt;&lt;/urls&gt;&lt;electronic-resource-num&gt;10.1542/peds.112.5.11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umeng et al., 2003)</w:t>
      </w:r>
      <w:r w:rsidRPr="005A3C27">
        <w:rPr>
          <w:rFonts w:ascii="Times New Roman" w:hAnsi="Times New Roman" w:cs="Times New Roman"/>
        </w:rPr>
        <w:fldChar w:fldCharType="end"/>
      </w:r>
      <w:r w:rsidRPr="005A3C27">
        <w:rPr>
          <w:rFonts w:ascii="Times New Roman" w:hAnsi="Times New Roman" w:cs="Times New Roman"/>
        </w:rPr>
        <w:t xml:space="preserve">. Among 655 adolescents in a prospective cohort study (New York, US; Children in the Community Study), those with disruptive behavior disorders (e.g., attention deficit hyperactivity disorder, oppositional defiant disorder, conduct disorder) at 9–16 years of age had higher concurrent BMI scores than their peers at ages 11–20, 16–26, and 27–38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nderson&lt;/Author&gt;&lt;Year&gt;2006&lt;/Year&gt;&lt;RecNum&gt;4678&lt;/RecNum&gt;&lt;DisplayText&gt;(Anderson, Cohen, Naumova, &amp;amp; Must, 2006)&lt;/DisplayText&gt;&lt;record&gt;&lt;rec-number&gt;4678&lt;/rec-number&gt;&lt;foreign-keys&gt;&lt;key app="EN" db-id="r2rrptxt2w29drezxrj52et9sr02zaxepswe" timestamp="1484611461"&gt;4678&lt;/key&gt;&lt;/foreign-keys&gt;&lt;ref-type name="Journal Article"&gt;17&lt;/ref-type&gt;&lt;contributors&gt;&lt;authors&gt;&lt;author&gt;Anderson, Sarah E.&lt;/author&gt;&lt;author&gt;Cohen, Patricia&lt;/author&gt;&lt;author&gt;Naumova, Elena N.&lt;/author&gt;&lt;author&gt;Must, Aviva&lt;/author&gt;&lt;/authors&gt;&lt;/contributors&gt;&lt;titles&gt;&lt;title&gt;Relationship of childhood behavior disorders to weight gain from childhood into adulthood&lt;/title&gt;&lt;secondary-title&gt;Ambulatory Pediatrics&lt;/secondary-title&gt;&lt;/titles&gt;&lt;periodical&gt;&lt;full-title&gt;Ambulatory Pediatrics&lt;/full-title&gt;&lt;/periodical&gt;&lt;pages&gt;297-301&lt;/pages&gt;&lt;volume&gt;6&lt;/volume&gt;&lt;number&gt;5&lt;/number&gt;&lt;dates&gt;&lt;year&gt;2006&lt;/year&gt;&lt;pub-dates&gt;&lt;date&gt;Sep-Oct&lt;/date&gt;&lt;/pub-dates&gt;&lt;/dates&gt;&lt;isbn&gt;1530-1567&lt;/isbn&gt;&lt;accession-num&gt;WOS:000240889300009&lt;/accession-num&gt;&lt;urls&gt;&lt;related-urls&gt;&lt;url&gt;&amp;lt;Go to ISI&amp;gt;://WOS:000240889300009&lt;/url&gt;&lt;/related-urls&gt;&lt;/urls&gt;&lt;electronic-resource-num&gt;10.1016/j.ambp.2006.06.00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nderson, Cohen, Naumova, &amp; Must, 2006)</w:t>
      </w:r>
      <w:r w:rsidRPr="005A3C27">
        <w:rPr>
          <w:rFonts w:ascii="Times New Roman" w:hAnsi="Times New Roman" w:cs="Times New Roman"/>
        </w:rPr>
        <w:fldChar w:fldCharType="end"/>
      </w:r>
      <w:r w:rsidRPr="005A3C27">
        <w:rPr>
          <w:rFonts w:ascii="Times New Roman" w:hAnsi="Times New Roman" w:cs="Times New Roman"/>
        </w:rPr>
        <w:t xml:space="preserve">. However, disruptive behavior disorders were not associated with annual change in BMI over time, suggesting that both the presence of a disruptive behavior disorder and elevated weight status begin earlier in childhood and persist until adolescence and adulthood. A 20-year longitudinal cohort study that began as a randomized trial of a universal preventive intervention for behavior problems in the first grade provides further support for this relationship, demonstrating that behavioral symptoms (i.e., attention deficit hyperactivity disorder &amp; conduct disorder) in 655 adolescents at age 10 (85% White; 51% female) predicted overweight status at age 14, which persisted into early adultho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cClure&lt;/Author&gt;&lt;Year&gt;2012&lt;/Year&gt;&lt;RecNum&gt;4860&lt;/RecNum&gt;&lt;DisplayText&gt;(McClure, Eddy, Kjellstrand, Snodgrass, &amp;amp; Martinez, 2012)&lt;/DisplayText&gt;&lt;record&gt;&lt;rec-number&gt;4860&lt;/rec-number&gt;&lt;foreign-keys&gt;&lt;key app="EN" db-id="r2rrptxt2w29drezxrj52et9sr02zaxepswe" timestamp="1484611466"&gt;4860&lt;/key&gt;&lt;/foreign-keys&gt;&lt;ref-type name="Journal Article"&gt;17&lt;/ref-type&gt;&lt;contributors&gt;&lt;authors&gt;&lt;author&gt;McClure, Heather H.&lt;/author&gt;&lt;author&gt;Eddy, J. Mark&lt;/author&gt;&lt;author&gt;Kjellstrand, Jean M.&lt;/author&gt;&lt;author&gt;Snodgrass, J. Josh&lt;/author&gt;&lt;author&gt;Martinez, Charles R., Jr.&lt;/author&gt;&lt;/authors&gt;&lt;/contributors&gt;&lt;titles&gt;&lt;title&gt;Child and Adolescent Affective and Behavioral Distress and Elevated Adult Body Mass Index&lt;/title&gt;&lt;secondary-title&gt;Child Psychiatry &amp;amp; Human Development&lt;/secondary-title&gt;&lt;/titles&gt;&lt;periodical&gt;&lt;full-title&gt;Child Psychiatry &amp;amp; Human Development&lt;/full-title&gt;&lt;abbr-1&gt;Child Psychiatry Hum Dev&lt;/abbr-1&gt;&lt;/periodical&gt;&lt;pages&gt;837-854&lt;/pages&gt;&lt;volume&gt;43&lt;/volume&gt;&lt;number&gt;6&lt;/number&gt;&lt;dates&gt;&lt;year&gt;2012&lt;/year&gt;&lt;pub-dates&gt;&lt;date&gt;Dec&lt;/date&gt;&lt;/pub-dates&gt;&lt;/dates&gt;&lt;isbn&gt;0009-398X&lt;/isbn&gt;&lt;accession-num&gt;WOS:000309866100002&lt;/accession-num&gt;&lt;urls&gt;&lt;related-urls&gt;&lt;url&gt;&amp;lt;Go to WoS&amp;gt;://WOS:000309866100002&lt;/url&gt;&lt;/related-urls&gt;&lt;/urls&gt;&lt;electronic-resource-num&gt;10.1007/s10578-012-0299-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cClure, Eddy, Kjellstrand, Snodgrass, &amp; Martinez, 2012)</w:t>
      </w:r>
      <w:r w:rsidRPr="005A3C27">
        <w:rPr>
          <w:rFonts w:ascii="Times New Roman" w:hAnsi="Times New Roman" w:cs="Times New Roman"/>
        </w:rPr>
        <w:fldChar w:fldCharType="end"/>
      </w:r>
      <w:r w:rsidRPr="005A3C27">
        <w:rPr>
          <w:rFonts w:ascii="Times New Roman" w:hAnsi="Times New Roman" w:cs="Times New Roman"/>
        </w:rPr>
        <w:t>.</w:t>
      </w:r>
    </w:p>
    <w:p w14:paraId="5830BFA4" w14:textId="57580D95" w:rsidR="004038CD" w:rsidRPr="005A3C27" w:rsidRDefault="004038CD" w:rsidP="0038159B">
      <w:pPr>
        <w:spacing w:line="480" w:lineRule="auto"/>
        <w:ind w:firstLine="720"/>
        <w:rPr>
          <w:rFonts w:ascii="Times New Roman" w:hAnsi="Times New Roman" w:cs="Times New Roman"/>
          <w:b/>
          <w:bCs/>
        </w:rPr>
      </w:pPr>
      <w:r w:rsidRPr="005A3C27">
        <w:rPr>
          <w:rStyle w:val="Heading3Char"/>
        </w:rPr>
        <w:t>2.6  Adverse events.</w:t>
      </w:r>
      <w:r w:rsidRPr="005A3C27">
        <w:rPr>
          <w:rFonts w:ascii="Times New Roman" w:hAnsi="Times New Roman" w:cs="Times New Roman"/>
          <w:b/>
          <w:bCs/>
        </w:rPr>
        <w:t xml:space="preserve"> </w:t>
      </w:r>
      <w:r w:rsidRPr="005A3C27">
        <w:rPr>
          <w:rFonts w:ascii="Times New Roman" w:hAnsi="Times New Roman" w:cs="Times New Roman"/>
        </w:rPr>
        <w:t>Our literature search yielded two studies on the relation between adverse events (e.g., trauma, neglect, abuse) in childhood and weight status later in life. A study of 20- to 27-year-old women who were sexually abused in childhood (</w:t>
      </w:r>
      <w:r w:rsidRPr="005A3C27">
        <w:rPr>
          <w:rFonts w:ascii="Times New Roman" w:hAnsi="Times New Roman" w:cs="Times New Roman"/>
          <w:i/>
          <w:iCs/>
        </w:rPr>
        <w:t>n</w:t>
      </w:r>
      <w:r w:rsidRPr="005A3C27">
        <w:rPr>
          <w:rFonts w:ascii="Times New Roman" w:hAnsi="Times New Roman" w:cs="Times New Roman"/>
        </w:rPr>
        <w:t xml:space="preserve"> = 84; </w:t>
      </w:r>
      <w:r w:rsidRPr="005A3C27">
        <w:rPr>
          <w:rFonts w:ascii="Times New Roman" w:hAnsi="Times New Roman" w:cs="Times New Roman"/>
          <w:i/>
          <w:iCs/>
        </w:rPr>
        <w:t>m[at abuse]</w:t>
      </w:r>
      <w:r w:rsidRPr="005A3C27">
        <w:rPr>
          <w:rFonts w:ascii="Times New Roman" w:hAnsi="Times New Roman" w:cs="Times New Roman"/>
        </w:rPr>
        <w:t xml:space="preserve"> = 7.8 years) gained body mass at a higher rate from childhood through adulthood and were significantly more likely to become obese compared to a control group with no abuse histor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Noll&lt;/Author&gt;&lt;Year&gt;2007&lt;/Year&gt;&lt;RecNum&gt;4882&lt;/RecNum&gt;&lt;DisplayText&gt;(Noll, Zeller, Trickett, &amp;amp; Putnam, 2007)&lt;/DisplayText&gt;&lt;record&gt;&lt;rec-number&gt;4882&lt;/rec-number&gt;&lt;foreign-keys&gt;&lt;key app="EN" db-id="r2rrptxt2w29drezxrj52et9sr02zaxepswe" timestamp="1484611466"&gt;4882&lt;/key&gt;&lt;/foreign-keys&gt;&lt;ref-type name="Journal Article"&gt;17&lt;/ref-type&gt;&lt;contributors&gt;&lt;authors&gt;&lt;author&gt;Noll, Jennie G.&lt;/author&gt;&lt;author&gt;Zeller, Meg H.&lt;/author&gt;&lt;author&gt;Trickett, Penelope K.&lt;/author&gt;&lt;author&gt;Putnam, Frank W.&lt;/author&gt;&lt;/authors&gt;&lt;/contributors&gt;&lt;titles&gt;&lt;title&gt;Obesity risk for female victims of childhood sexual abuse: A prospective study&lt;/title&gt;&lt;secondary-title&gt;Pediatrics&lt;/secondary-title&gt;&lt;/titles&gt;&lt;periodical&gt;&lt;full-title&gt;Pediatrics&lt;/full-title&gt;&lt;/periodical&gt;&lt;pages&gt;E61-E67&lt;/pages&gt;&lt;volume&gt;120&lt;/volume&gt;&lt;number&gt;1&lt;/number&gt;&lt;dates&gt;&lt;year&gt;2007&lt;/year&gt;&lt;pub-dates&gt;&lt;date&gt;Jul&lt;/date&gt;&lt;/pub-dates&gt;&lt;/dates&gt;&lt;isbn&gt;0031-4005&lt;/isbn&gt;&lt;accession-num&gt;WOS:000247719300061&lt;/accession-num&gt;&lt;urls&gt;&lt;related-urls&gt;&lt;url&gt;&amp;lt;Go to WoS&amp;gt;://WOS:000247719300061&lt;/url&gt;&lt;/related-urls&gt;&lt;/urls&gt;&lt;electronic-resource-num&gt;10.1542/peds.2006-305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Noll, Zeller, Trickett, &amp; Putnam, 2007)</w:t>
      </w:r>
      <w:r w:rsidRPr="005A3C27">
        <w:rPr>
          <w:rFonts w:ascii="Times New Roman" w:hAnsi="Times New Roman" w:cs="Times New Roman"/>
        </w:rPr>
        <w:fldChar w:fldCharType="end"/>
      </w:r>
      <w:r w:rsidRPr="005A3C27">
        <w:rPr>
          <w:rFonts w:ascii="Times New Roman" w:hAnsi="Times New Roman" w:cs="Times New Roman"/>
        </w:rPr>
        <w:t>. A study from Add Health (</w:t>
      </w:r>
      <w:r w:rsidRPr="005A3C27">
        <w:rPr>
          <w:rFonts w:ascii="Times New Roman" w:hAnsi="Times New Roman" w:cs="Times New Roman"/>
          <w:i/>
          <w:iCs/>
        </w:rPr>
        <w:t>n</w:t>
      </w:r>
      <w:r w:rsidRPr="005A3C27">
        <w:rPr>
          <w:rFonts w:ascii="Times New Roman" w:hAnsi="Times New Roman" w:cs="Times New Roman"/>
        </w:rPr>
        <w:t xml:space="preserve"> = 8471; </w:t>
      </w:r>
      <w:r w:rsidRPr="005A3C27">
        <w:rPr>
          <w:rFonts w:ascii="Times New Roman" w:hAnsi="Times New Roman" w:cs="Times New Roman"/>
          <w:i/>
          <w:iCs/>
        </w:rPr>
        <w:t>m</w:t>
      </w:r>
      <w:r w:rsidRPr="005A3C27">
        <w:rPr>
          <w:rFonts w:ascii="Times New Roman" w:hAnsi="Times New Roman" w:cs="Times New Roman"/>
        </w:rPr>
        <w:t xml:space="preserve"> = 15.5 years; 59% White; 53% female; pooled from 1995–2008) included retrospective measurement of physical abuse, sexual abuse, and neglect as indicators of child maltreatment before sixth grade, </w:t>
      </w:r>
      <w:r w:rsidRPr="005A3C27">
        <w:rPr>
          <w:rFonts w:ascii="Times New Roman" w:hAnsi="Times New Roman" w:cs="Times New Roman"/>
        </w:rPr>
        <w:lastRenderedPageBreak/>
        <w:t xml:space="preserve">which was positively associated with greater rates of growth in BMI into adolescenc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hin&lt;/Author&gt;&lt;Year&gt;2012&lt;/Year&gt;&lt;RecNum&gt;4915&lt;/RecNum&gt;&lt;DisplayText&gt;(Shin &amp;amp; Miller, 2012)&lt;/DisplayText&gt;&lt;record&gt;&lt;rec-number&gt;4915&lt;/rec-number&gt;&lt;foreign-keys&gt;&lt;key app="EN" db-id="r2rrptxt2w29drezxrj52et9sr02zaxepswe" timestamp="1484611468"&gt;4915&lt;/key&gt;&lt;/foreign-keys&gt;&lt;ref-type name="Journal Article"&gt;17&lt;/ref-type&gt;&lt;contributors&gt;&lt;authors&gt;&lt;author&gt;Shin, Sunny Hyucksun&lt;/author&gt;&lt;author&gt;Miller, Daniel P.&lt;/author&gt;&lt;/authors&gt;&lt;/contributors&gt;&lt;titles&gt;&lt;title&gt;A longitudinal examination of childhood maltreatment and adolescent obesity: Results from the National Longitudinal Study of Adolescent Health (AddHealth) Study&lt;/title&gt;&lt;secondary-title&gt;Child Abuse &amp;amp; Neglect&lt;/secondary-title&gt;&lt;/titles&gt;&lt;periodical&gt;&lt;full-title&gt;Child Abuse &amp;amp; Neglect&lt;/full-title&gt;&lt;/periodical&gt;&lt;pages&gt;84-94&lt;/pages&gt;&lt;volume&gt;36&lt;/volume&gt;&lt;number&gt;2&lt;/number&gt;&lt;dates&gt;&lt;year&gt;2012&lt;/year&gt;&lt;pub-dates&gt;&lt;date&gt;Feb&lt;/date&gt;&lt;/pub-dates&gt;&lt;/dates&gt;&lt;isbn&gt;0145-2134&lt;/isbn&gt;&lt;accession-num&gt;WOS:000302108600002&lt;/accession-num&gt;&lt;urls&gt;&lt;related-urls&gt;&lt;url&gt;&amp;lt;Go to WoS&amp;gt;://WOS:000302108600002&lt;/url&gt;&lt;/related-urls&gt;&lt;/urls&gt;&lt;electronic-resource-num&gt;10.1016/j.chiabu.2011.08.00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hin &amp; Miller, 2012)</w:t>
      </w:r>
      <w:r w:rsidRPr="005A3C27">
        <w:rPr>
          <w:rFonts w:ascii="Times New Roman" w:hAnsi="Times New Roman" w:cs="Times New Roman"/>
        </w:rPr>
        <w:fldChar w:fldCharType="end"/>
      </w:r>
      <w:r w:rsidRPr="005A3C27">
        <w:rPr>
          <w:rFonts w:ascii="Times New Roman" w:hAnsi="Times New Roman" w:cs="Times New Roman"/>
        </w:rPr>
        <w:t>. Further, neglect and physical abuse, when examined independently, were associated with baseline BMI but not the BMI growth rate. Although not identified in our formal search, a second study from Add Health (</w:t>
      </w:r>
      <w:r w:rsidRPr="005A3C27">
        <w:rPr>
          <w:rFonts w:ascii="Times New Roman" w:hAnsi="Times New Roman" w:cs="Times New Roman"/>
          <w:i/>
          <w:iCs/>
        </w:rPr>
        <w:t>n</w:t>
      </w:r>
      <w:r w:rsidRPr="005A3C27">
        <w:rPr>
          <w:rFonts w:ascii="Times New Roman" w:hAnsi="Times New Roman" w:cs="Times New Roman"/>
        </w:rPr>
        <w:t xml:space="preserve"> = 15,197) using the same retrospective data found that a history of child sexual abuse that occurred prior to the 6</w:t>
      </w:r>
      <w:r w:rsidRPr="005A3C27">
        <w:rPr>
          <w:rFonts w:ascii="Times New Roman" w:hAnsi="Times New Roman" w:cs="Times New Roman"/>
          <w:vertAlign w:val="superscript"/>
        </w:rPr>
        <w:t>th</w:t>
      </w:r>
      <w:r w:rsidRPr="005A3C27">
        <w:rPr>
          <w:rFonts w:ascii="Times New Roman" w:hAnsi="Times New Roman" w:cs="Times New Roman"/>
        </w:rPr>
        <w:t xml:space="preserve"> grade increased the risk for overweight and obesity at age 22 years among boys in the sample, but not for girl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uemmeler&lt;/Author&gt;&lt;Year&gt;2009&lt;/Year&gt;&lt;RecNum&gt;4778&lt;/RecNum&gt;&lt;DisplayText&gt;(Fuemmeler et al., 2009)&lt;/DisplayText&gt;&lt;record&gt;&lt;rec-number&gt;4778&lt;/rec-number&gt;&lt;foreign-keys&gt;&lt;key app="EN" db-id="r2rrptxt2w29drezxrj52et9sr02zaxepswe" timestamp="1484611463"&gt;4778&lt;/key&gt;&lt;/foreign-keys&gt;&lt;ref-type name="Journal Article"&gt;17&lt;/ref-type&gt;&lt;contributors&gt;&lt;authors&gt;&lt;author&gt;Fuemmeler, Bernard F.&lt;/author&gt;&lt;author&gt;Agurs-Collins, Tanya&lt;/author&gt;&lt;author&gt;McClernon, F. Joseph&lt;/author&gt;&lt;author&gt;Kollins, Scott H.&lt;/author&gt;&lt;author&gt;Garrett, Melanie E.&lt;/author&gt;&lt;author&gt;Ashley-Koch, Allison E.&lt;/author&gt;&lt;/authors&gt;&lt;/contributors&gt;&lt;titles&gt;&lt;title&gt;Interactions Between Genotype and Depressive Symptoms on Obesity&lt;/title&gt;&lt;secondary-title&gt;Behavior Genetics&lt;/secondary-title&gt;&lt;/titles&gt;&lt;periodical&gt;&lt;full-title&gt;Behavior Genetics&lt;/full-title&gt;&lt;/periodical&gt;&lt;pages&gt;296-305&lt;/pages&gt;&lt;volume&gt;39&lt;/volume&gt;&lt;number&gt;3&lt;/number&gt;&lt;dates&gt;&lt;year&gt;2009&lt;/year&gt;&lt;pub-dates&gt;&lt;date&gt;May&lt;/date&gt;&lt;/pub-dates&gt;&lt;/dates&gt;&lt;isbn&gt;0001-8244&lt;/isbn&gt;&lt;accession-num&gt;WOS:000265683300007&lt;/accession-num&gt;&lt;urls&gt;&lt;related-urls&gt;&lt;url&gt;&amp;lt;Go to ISI&amp;gt;://WOS:000265683300007&lt;/url&gt;&lt;/related-urls&gt;&lt;/urls&gt;&lt;electronic-resource-num&gt;10.1007/s10519-009-9266-z&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uemmeler et al., 2009)</w:t>
      </w:r>
      <w:r w:rsidRPr="005A3C27">
        <w:rPr>
          <w:rFonts w:ascii="Times New Roman" w:hAnsi="Times New Roman" w:cs="Times New Roman"/>
        </w:rPr>
        <w:fldChar w:fldCharType="end"/>
      </w:r>
      <w:r w:rsidRPr="005A3C27">
        <w:rPr>
          <w:rFonts w:ascii="Times New Roman" w:hAnsi="Times New Roman" w:cs="Times New Roman"/>
        </w:rPr>
        <w:t>. Among women with a history of physical abuse, higher rates of skipping meals to lose weight and problematic eating were found. These studies are consistent with the findings of a meta-analysis of 4 prospective and 19 retrospective cohort studies (</w:t>
      </w:r>
      <w:r w:rsidRPr="005A3C27">
        <w:rPr>
          <w:rFonts w:ascii="Times New Roman" w:hAnsi="Times New Roman" w:cs="Times New Roman"/>
          <w:i/>
          <w:iCs/>
        </w:rPr>
        <w:t>n</w:t>
      </w:r>
      <w:r w:rsidRPr="005A3C27">
        <w:rPr>
          <w:rFonts w:ascii="Times New Roman" w:hAnsi="Times New Roman" w:cs="Times New Roman"/>
        </w:rPr>
        <w:t xml:space="preserve"> = 112,708; </w:t>
      </w:r>
      <w:r w:rsidRPr="005A3C27">
        <w:rPr>
          <w:rFonts w:ascii="Times New Roman" w:hAnsi="Times New Roman" w:cs="Times New Roman"/>
          <w:i/>
          <w:iCs/>
        </w:rPr>
        <w:t>m</w:t>
      </w:r>
      <w:r w:rsidRPr="005A3C27">
        <w:rPr>
          <w:rFonts w:ascii="Times New Roman" w:hAnsi="Times New Roman" w:cs="Times New Roman"/>
        </w:rPr>
        <w:t xml:space="preserve"> = 19-57 years) reporting the association between adverse events during childhood on adult obe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emmingsson&lt;/Author&gt;&lt;Year&gt;2014&lt;/Year&gt;&lt;RecNum&gt;520&lt;/RecNum&gt;&lt;DisplayText&gt;(Hemmingsson, Johansson, &amp;amp; Reynisdottir, 2014)&lt;/DisplayText&gt;&lt;record&gt;&lt;rec-number&gt;520&lt;/rec-number&gt;&lt;foreign-keys&gt;&lt;key app="EN" db-id="rw9w9adxqxr903ev2th55w0lafetfe0xw0vw" timestamp="1490823841"&gt;520&lt;/key&gt;&lt;/foreign-keys&gt;&lt;ref-type name="Journal Article"&gt;17&lt;/ref-type&gt;&lt;contributors&gt;&lt;authors&gt;&lt;author&gt;Hemmingsson, E&lt;/author&gt;&lt;author&gt;Johansson, K&lt;/author&gt;&lt;author&gt;Reynisdottir, S&lt;/author&gt;&lt;/authors&gt;&lt;/contributors&gt;&lt;titles&gt;&lt;title&gt;Effects of childhood abuse on adult obesity: a systematic review and meta</w:instrText>
      </w:r>
      <w:r w:rsidRPr="005A3C27">
        <w:rPr>
          <w:rFonts w:ascii="Calibri" w:eastAsia="Calibri" w:hAnsi="Calibri" w:cs="Calibri"/>
        </w:rPr>
        <w:instrText>‐</w:instrText>
      </w:r>
      <w:r w:rsidRPr="005A3C27">
        <w:rPr>
          <w:rFonts w:ascii="Times New Roman" w:hAnsi="Times New Roman" w:cs="Times New Roman"/>
        </w:rPr>
        <w:instrText>analysis&lt;/title&gt;&lt;secondary-title&gt;Obesity Reviews&lt;/secondary-title&gt;&lt;/titles&gt;&lt;periodical&gt;&lt;full-title&gt;Obesity Reviews&lt;/full-title&gt;&lt;/periodical&gt;&lt;pages&gt;882-893&lt;/pages&gt;&lt;volume&gt;15&lt;/volume&gt;&lt;number&gt;11&lt;/number&gt;&lt;keywords&gt;&lt;keyword&gt;Adaptation, Psychological&lt;/keyword&gt;&lt;keyword&gt;Adult&lt;/keyword&gt;&lt;keyword&gt;Age of Onset&lt;/keyword&gt;&lt;keyword&gt;Child&lt;/keyword&gt;&lt;keyword&gt;Child Abuse/*psychology&lt;/keyword&gt;&lt;keyword&gt;Child, Preschool&lt;/keyword&gt;&lt;keyword&gt;Humans&lt;/keyword&gt;&lt;keyword&gt;Mental Health&lt;/keyword&gt;&lt;keyword&gt;Obesity/etiology/*psychology&lt;/keyword&gt;&lt;keyword&gt;Observational Studies as Topic&lt;/keyword&gt;&lt;keyword&gt;Odds Ratio&lt;/keyword&gt;&lt;keyword&gt;Prospective Studies&lt;/keyword&gt;&lt;keyword&gt;Retrospective Studies&lt;/keyword&gt;&lt;keyword&gt;Risk Factors&lt;/keyword&gt;&lt;keyword&gt;Substance-Related Disorders/etiology/*psychology&lt;/keyword&gt;&lt;keyword&gt;Time Factors&lt;/keyword&gt;&lt;keyword&gt;*Weight Gain&lt;/keyword&gt;&lt;keyword&gt;Childhood abuse&lt;/keyword&gt;&lt;keyword&gt;meta-analysis&lt;/keyword&gt;&lt;keyword&gt;obesity&lt;/keyword&gt;&lt;keyword&gt;weight gain&lt;/keyword&gt;&lt;/keywords&gt;&lt;dates&gt;&lt;year&gt;2014&lt;/year&gt;&lt;/dates&gt;&lt;isbn&gt;1467-789X&lt;/isbn&gt;&lt;accession-num&gt;25123205&lt;/accession-num&gt;&lt;urls&gt;&lt;related-urls&gt;&lt;url&gt;https://www.ncbi.nlm.nih.gov/pubmed/25123205&lt;/url&gt;&lt;/related-urls&gt;&lt;/urls&gt;&lt;electronic-resource-num&gt;10.1111/obr.1221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emmingsson, Johansson, &amp; Reynisdottir, 2014)</w:t>
      </w:r>
      <w:r w:rsidRPr="005A3C27">
        <w:rPr>
          <w:rFonts w:ascii="Times New Roman" w:hAnsi="Times New Roman" w:cs="Times New Roman"/>
        </w:rPr>
        <w:fldChar w:fldCharType="end"/>
      </w:r>
      <w:r w:rsidRPr="005A3C27">
        <w:rPr>
          <w:rFonts w:ascii="Times New Roman" w:hAnsi="Times New Roman" w:cs="Times New Roman"/>
        </w:rPr>
        <w:t xml:space="preserve">. A significant effect of childhood adverse life events on likelihood of being obese in adulthood was found. Further, there was no differential effect on this finding when general, physical, emotional, or sexual abuse were examined independently but severe abuse was significantly more associated with risk for obesity compared to light/moderate abuse. </w:t>
      </w:r>
    </w:p>
    <w:p w14:paraId="6134CBEB" w14:textId="442D463F" w:rsidR="004038CD" w:rsidRPr="005A3C27" w:rsidRDefault="004038CD" w:rsidP="0038159B">
      <w:pPr>
        <w:pStyle w:val="Heading2"/>
      </w:pPr>
      <w:bookmarkStart w:id="2" w:name="_Toc351106923"/>
      <w:r w:rsidRPr="005A3C27">
        <w:t xml:space="preserve">3.  Factors in the School Age Children </w:t>
      </w:r>
      <w:bookmarkEnd w:id="2"/>
      <w:r w:rsidRPr="005A3C27">
        <w:t>Stage</w:t>
      </w:r>
    </w:p>
    <w:p w14:paraId="417FF24D" w14:textId="635A0B76" w:rsidR="004038CD" w:rsidRPr="005A3C27" w:rsidRDefault="004038CD" w:rsidP="0038159B">
      <w:pPr>
        <w:spacing w:line="480" w:lineRule="auto"/>
        <w:ind w:firstLine="720"/>
        <w:rPr>
          <w:rFonts w:ascii="Times New Roman" w:hAnsi="Times New Roman" w:cs="Times New Roman"/>
        </w:rPr>
      </w:pPr>
      <w:r w:rsidRPr="005A3C27">
        <w:rPr>
          <w:rStyle w:val="Heading3Char"/>
        </w:rPr>
        <w:t>3.1  Nutrition and dietary intake.</w:t>
      </w:r>
      <w:r w:rsidRPr="005A3C27">
        <w:rPr>
          <w:rFonts w:ascii="Times New Roman" w:hAnsi="Times New Roman" w:cs="Times New Roman"/>
          <w:b/>
          <w:bCs/>
        </w:rPr>
        <w:t xml:space="preserve"> </w:t>
      </w:r>
      <w:r w:rsidR="004248A5" w:rsidRPr="005A3C27">
        <w:rPr>
          <w:rFonts w:ascii="Times New Roman" w:hAnsi="Times New Roman" w:cs="Times New Roman"/>
        </w:rPr>
        <w:t>A number of studies with varied</w:t>
      </w:r>
      <w:r w:rsidRPr="005A3C27">
        <w:rPr>
          <w:rFonts w:ascii="Times New Roman" w:hAnsi="Times New Roman" w:cs="Times New Roman"/>
        </w:rPr>
        <w:t xml:space="preserve"> designs and research questions have attempted to shed light on the nuanced relationship between childhood dietary intake and weight. A recent meta-analysis found moderately strong evidence from methodologically rigorous longitudinal cohort studies in children and adolescents to suggest that there is a positive association between dietary energy density and increased adipo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erez-Escamilla&lt;/Author&gt;&lt;Year&gt;2012&lt;/Year&gt;&lt;RecNum&gt;4888&lt;/RecNum&gt;&lt;DisplayText&gt;(Perez-Escamilla et al., 2012)&lt;/DisplayText&gt;&lt;record&gt;&lt;rec-number&gt;4888&lt;/rec-number&gt;&lt;foreign-keys&gt;&lt;key app="EN" db-id="r2rrptxt2w29drezxrj52et9sr02zaxepswe" timestamp="1484611467"&gt;4888&lt;/key&gt;&lt;/foreign-keys&gt;&lt;ref-type name="Journal Article"&gt;17&lt;/ref-type&gt;&lt;contributors&gt;&lt;authors&gt;&lt;author&gt;Perez-Escamilla, Rafael&lt;/author&gt;&lt;author&gt;Obbagy, Julie E.&lt;/author&gt;&lt;author&gt;Altman, Jean M.&lt;/author&gt;&lt;author&gt;Essery, Eve V.&lt;/author&gt;&lt;author&gt;McGrane, Mary M.&lt;/author&gt;&lt;author&gt;Wong, Yat Ping&lt;/author&gt;&lt;author&gt;Spahn, Joanne M.&lt;/author&gt;&lt;author&gt;Williams, Christine L.&lt;/author&gt;&lt;/authors&gt;&lt;/contributors&gt;&lt;titles&gt;&lt;title&gt;Dietary Energy Density and Body Weight in Adults and Children: A Systematic Review&lt;/title&gt;&lt;secondary-title&gt;Journal of the Academy of Nutrition and Dietetics&lt;/secondary-title&gt;&lt;/titles&gt;&lt;periodical&gt;&lt;full-title&gt;Journal of the Academy of Nutrition and Dietetics&lt;/full-title&gt;&lt;/periodical&gt;&lt;pages&gt;671-684&lt;/pages&gt;&lt;volume&gt;112&lt;/volume&gt;&lt;number&gt;5&lt;/number&gt;&lt;dates&gt;&lt;year&gt;2012&lt;/year&gt;&lt;pub-dates&gt;&lt;date&gt;May&lt;/date&gt;&lt;/pub-dates&gt;&lt;/dates&gt;&lt;isbn&gt;2212-2672&lt;/isbn&gt;&lt;accession-num&gt;WOS:000304131200014&lt;/accession-num&gt;&lt;urls&gt;&lt;related-urls&gt;&lt;url&gt;&amp;lt;Go to WoS&amp;gt;://WOS:000304131200014&lt;/url&gt;&lt;/related-urls&gt;&lt;/urls&gt;&lt;electronic-resource-num&gt;10.1016/j.jand.2012.01.02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Perez-Escamilla et al., 2012)</w:t>
      </w:r>
      <w:r w:rsidRPr="005A3C27">
        <w:rPr>
          <w:rFonts w:ascii="Times New Roman" w:hAnsi="Times New Roman" w:cs="Times New Roman"/>
        </w:rPr>
        <w:fldChar w:fldCharType="end"/>
      </w:r>
      <w:r w:rsidRPr="005A3C27">
        <w:rPr>
          <w:rFonts w:ascii="Times New Roman" w:hAnsi="Times New Roman" w:cs="Times New Roman"/>
        </w:rPr>
        <w:t>. In a</w:t>
      </w:r>
      <w:r w:rsidRPr="005A3C27">
        <w:rPr>
          <w:rFonts w:ascii="Times New Roman" w:hAnsi="Times New Roman" w:cs="Times New Roman"/>
          <w:shd w:val="clear" w:color="auto" w:fill="FFFFFF"/>
        </w:rPr>
        <w:t xml:space="preserve"> yearlong longitudinal study of 10,769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9-14 years; 57% female) </w:t>
      </w:r>
      <w:r w:rsidRPr="005A3C27">
        <w:rPr>
          <w:rFonts w:ascii="Times New Roman" w:hAnsi="Times New Roman" w:cs="Times New Roman"/>
        </w:rPr>
        <w:t xml:space="preserve">found that a rise in caloric intake during the study period was associated with an increase </w:t>
      </w:r>
      <w:r w:rsidRPr="005A3C27">
        <w:rPr>
          <w:rFonts w:ascii="Times New Roman" w:hAnsi="Times New Roman" w:cs="Times New Roman"/>
        </w:rPr>
        <w:lastRenderedPageBreak/>
        <w:t xml:space="preserve">in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key&lt;/Author&gt;&lt;Year&gt;2000&lt;/Year&gt;&lt;RecNum&gt;4709&lt;/RecNum&gt;&lt;DisplayText&gt;(Berkey et al., 2000)&lt;/DisplayText&gt;&lt;record&gt;&lt;rec-number&gt;4709&lt;/rec-number&gt;&lt;foreign-keys&gt;&lt;key app="EN" db-id="r2rrptxt2w29drezxrj52et9sr02zaxepswe" timestamp="1484611461"&gt;4709&lt;/key&gt;&lt;/foreign-keys&gt;&lt;ref-type name="Journal Article"&gt;17&lt;/ref-type&gt;&lt;contributors&gt;&lt;authors&gt;&lt;author&gt;Berkey, C. S.&lt;/author&gt;&lt;author&gt;Rockett, H. R. H.&lt;/author&gt;&lt;author&gt;Field, A. E.&lt;/author&gt;&lt;author&gt;Gillman, M. W.&lt;/author&gt;&lt;author&gt;Frazier, A. L.&lt;/author&gt;&lt;author&gt;Camargo, C. A.&lt;/author&gt;&lt;author&gt;Colditz, G. A.&lt;/author&gt;&lt;/authors&gt;&lt;/contributors&gt;&lt;titles&gt;&lt;title&gt;Activity, dietary intake, and weight changes in a longitudinal study of preadolescent and adolescent boys and girls&lt;/title&gt;&lt;secondary-title&gt;Pediatrics&lt;/secondary-title&gt;&lt;/titles&gt;&lt;periodical&gt;&lt;full-title&gt;Pediatrics&lt;/full-title&gt;&lt;/periodical&gt;&lt;volume&gt;105&lt;/volume&gt;&lt;number&gt;4&lt;/number&gt;&lt;dates&gt;&lt;year&gt;2000&lt;/year&gt;&lt;pub-dates&gt;&lt;date&gt;Apr&lt;/date&gt;&lt;/pub-dates&gt;&lt;/dates&gt;&lt;isbn&gt;0031-4005&lt;/isbn&gt;&lt;accession-num&gt;WOS:000086189400014&lt;/accession-num&gt;&lt;urls&gt;&lt;related-urls&gt;&lt;url&gt;&amp;lt;Go to WoS&amp;gt;://WOS:000086189400014&lt;/url&gt;&lt;/related-urls&gt;&lt;/urls&gt;&lt;custom7&gt;e56&lt;/custom7&gt;&lt;electronic-resource-num&gt;10.1542/peds.105.4.e5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key et al., 2000)</w:t>
      </w:r>
      <w:r w:rsidRPr="005A3C27">
        <w:rPr>
          <w:rFonts w:ascii="Times New Roman" w:hAnsi="Times New Roman" w:cs="Times New Roman"/>
        </w:rPr>
        <w:fldChar w:fldCharType="end"/>
      </w:r>
      <w:r w:rsidRPr="005A3C27">
        <w:rPr>
          <w:rFonts w:ascii="Times New Roman" w:hAnsi="Times New Roman" w:cs="Times New Roman"/>
        </w:rPr>
        <w:t xml:space="preserve">. Additionally, girls who reported a higher caloric intake also had larger increases in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key&lt;/Author&gt;&lt;Year&gt;2000&lt;/Year&gt;&lt;RecNum&gt;4709&lt;/RecNum&gt;&lt;DisplayText&gt;(Berkey et al., 2000)&lt;/DisplayText&gt;&lt;record&gt;&lt;rec-number&gt;4709&lt;/rec-number&gt;&lt;foreign-keys&gt;&lt;key app="EN" db-id="r2rrptxt2w29drezxrj52et9sr02zaxepswe" timestamp="1484611461"&gt;4709&lt;/key&gt;&lt;/foreign-keys&gt;&lt;ref-type name="Journal Article"&gt;17&lt;/ref-type&gt;&lt;contributors&gt;&lt;authors&gt;&lt;author&gt;Berkey, C. S.&lt;/author&gt;&lt;author&gt;Rockett, H. R. H.&lt;/author&gt;&lt;author&gt;Field, A. E.&lt;/author&gt;&lt;author&gt;Gillman, M. W.&lt;/author&gt;&lt;author&gt;Frazier, A. L.&lt;/author&gt;&lt;author&gt;Camargo, C. A.&lt;/author&gt;&lt;author&gt;Colditz, G. A.&lt;/author&gt;&lt;/authors&gt;&lt;/contributors&gt;&lt;titles&gt;&lt;title&gt;Activity, dietary intake, and weight changes in a longitudinal study of preadolescent and adolescent boys and girls&lt;/title&gt;&lt;secondary-title&gt;Pediatrics&lt;/secondary-title&gt;&lt;/titles&gt;&lt;periodical&gt;&lt;full-title&gt;Pediatrics&lt;/full-title&gt;&lt;/periodical&gt;&lt;volume&gt;105&lt;/volume&gt;&lt;number&gt;4&lt;/number&gt;&lt;dates&gt;&lt;year&gt;2000&lt;/year&gt;&lt;pub-dates&gt;&lt;date&gt;Apr&lt;/date&gt;&lt;/pub-dates&gt;&lt;/dates&gt;&lt;isbn&gt;0031-4005&lt;/isbn&gt;&lt;accession-num&gt;WOS:000086189400014&lt;/accession-num&gt;&lt;urls&gt;&lt;related-urls&gt;&lt;url&gt;&amp;lt;Go to WoS&amp;gt;://WOS:000086189400014&lt;/url&gt;&lt;/related-urls&gt;&lt;/urls&gt;&lt;custom7&gt;e56&lt;/custom7&gt;&lt;electronic-resource-num&gt;10.1542/peds.105.4.e5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key et al., 2000)</w:t>
      </w:r>
      <w:r w:rsidRPr="005A3C27">
        <w:rPr>
          <w:rFonts w:ascii="Times New Roman" w:hAnsi="Times New Roman" w:cs="Times New Roman"/>
        </w:rPr>
        <w:fldChar w:fldCharType="end"/>
      </w:r>
      <w:r w:rsidRPr="005A3C27">
        <w:rPr>
          <w:rFonts w:ascii="Times New Roman" w:hAnsi="Times New Roman" w:cs="Times New Roman"/>
        </w:rPr>
        <w:t>. This relationship did not hold for boys. A study using a sample of 216 economically disadvantaged children (</w:t>
      </w:r>
      <w:r w:rsidRPr="005A3C27">
        <w:rPr>
          <w:rFonts w:ascii="Times New Roman" w:hAnsi="Times New Roman" w:cs="Times New Roman"/>
          <w:i/>
          <w:iCs/>
        </w:rPr>
        <w:t>m</w:t>
      </w:r>
      <w:r w:rsidRPr="005A3C27">
        <w:rPr>
          <w:rFonts w:ascii="Times New Roman" w:hAnsi="Times New Roman" w:cs="Times New Roman"/>
        </w:rPr>
        <w:t xml:space="preserve"> = 9 years; </w:t>
      </w:r>
      <w:r w:rsidRPr="005A3C27">
        <w:rPr>
          <w:rFonts w:ascii="Times New Roman" w:hAnsi="Times New Roman" w:cs="Times New Roman"/>
          <w:shd w:val="clear" w:color="auto" w:fill="FFFFFF"/>
        </w:rPr>
        <w:t>56% female</w:t>
      </w:r>
      <w:r w:rsidRPr="005A3C27">
        <w:rPr>
          <w:rFonts w:ascii="Times New Roman" w:hAnsi="Times New Roman" w:cs="Times New Roman"/>
        </w:rPr>
        <w:t xml:space="preserve">) found no relationship between dietary quality and change in BMI in the full sample, although improvements in dietary quality for children who were overweight at baseline were associated with lower BMIs at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oret&lt;/Author&gt;&lt;Year&gt;2014&lt;/Year&gt;&lt;RecNum&gt;4849&lt;/RecNum&gt;&lt;DisplayText&gt;(Lioret et al., 2014)&lt;/DisplayText&gt;&lt;record&gt;&lt;rec-number&gt;4849&lt;/rec-number&gt;&lt;foreign-keys&gt;&lt;key app="EN" db-id="r2rrptxt2w29drezxrj52et9sr02zaxepswe" timestamp="1484611465"&gt;4849&lt;/key&gt;&lt;/foreign-keys&gt;&lt;ref-type name="Journal Article"&gt;17&lt;/ref-type&gt;&lt;contributors&gt;&lt;authors&gt;&lt;author&gt;Lioret, Sandrine&lt;/author&gt;&lt;author&gt;McNaughton, Sarah A.&lt;/author&gt;&lt;author&gt;Cameron, Adrian J.&lt;/author&gt;&lt;author&gt;Crawford, David&lt;/author&gt;&lt;author&gt;Campbell, Karen J.&lt;/author&gt;&lt;author&gt;Cleland, Verity J.&lt;/author&gt;&lt;author&gt;Ball, Kylie&lt;/author&gt;&lt;/authors&gt;&lt;/contributors&gt;&lt;titles&gt;&lt;title&gt;Three-year change in diet quality and associated changes in BMI among schoolchildren living in socio-economically disadvantaged neighbourhoods&lt;/title&gt;&lt;secondary-title&gt;British Journal of Nutrition&lt;/secondary-title&gt;&lt;/titles&gt;&lt;periodical&gt;&lt;full-title&gt;British Journal of Nutrition&lt;/full-title&gt;&lt;/periodical&gt;&lt;pages&gt;260-268&lt;/pages&gt;&lt;volume&gt;112&lt;/volume&gt;&lt;number&gt;2&lt;/number&gt;&lt;dates&gt;&lt;year&gt;2014&lt;/year&gt;&lt;pub-dates&gt;&lt;date&gt;Jul 28&lt;/date&gt;&lt;/pub-dates&gt;&lt;/dates&gt;&lt;isbn&gt;0007-1145&lt;/isbn&gt;&lt;accession-num&gt;WOS:000337756100013&lt;/accession-num&gt;&lt;urls&gt;&lt;related-urls&gt;&lt;url&gt;&amp;lt;Go to WoS&amp;gt;://WOS:000337756100013&lt;/url&gt;&lt;/related-urls&gt;&lt;/urls&gt;&lt;electronic-resource-num&gt;10.1017/s000711451400074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ioret et al., 2014)</w:t>
      </w:r>
      <w:r w:rsidRPr="005A3C27">
        <w:rPr>
          <w:rFonts w:ascii="Times New Roman" w:hAnsi="Times New Roman" w:cs="Times New Roman"/>
        </w:rPr>
        <w:fldChar w:fldCharType="end"/>
      </w:r>
      <w:r w:rsidRPr="005A3C27">
        <w:rPr>
          <w:rFonts w:ascii="Times New Roman" w:hAnsi="Times New Roman" w:cs="Times New Roman"/>
        </w:rPr>
        <w:t xml:space="preserve">. </w:t>
      </w:r>
    </w:p>
    <w:p w14:paraId="647F5E72" w14:textId="77777777" w:rsidR="004038CD" w:rsidRPr="005A3C27" w:rsidRDefault="004038CD" w:rsidP="0038159B">
      <w:pPr>
        <w:spacing w:line="480" w:lineRule="auto"/>
        <w:ind w:firstLine="720"/>
        <w:rPr>
          <w:rFonts w:ascii="Times New Roman" w:hAnsi="Times New Roman" w:cs="Times New Roman"/>
          <w:shd w:val="clear" w:color="auto" w:fill="FFFFFF"/>
        </w:rPr>
      </w:pPr>
      <w:r w:rsidRPr="005A3C27">
        <w:rPr>
          <w:rFonts w:ascii="Times New Roman" w:hAnsi="Times New Roman" w:cs="Times New Roman"/>
        </w:rPr>
        <w:t xml:space="preserve">A number of longitudinal studies have examined overall dietary intake in relation to child BMI change and have found no evidence for the relationship. </w:t>
      </w:r>
      <w:r w:rsidRPr="005A3C27">
        <w:rPr>
          <w:rFonts w:ascii="Times New Roman" w:hAnsi="Times New Roman" w:cs="Times New Roman"/>
          <w:shd w:val="clear" w:color="auto" w:fill="FFFFFF"/>
        </w:rPr>
        <w:t>One study of 384 Danish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 years; 55% female) examined fat intake and subsequent weight change nine years later and found no relat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rixval&lt;/Author&gt;&lt;Year&gt;2009&lt;/Year&gt;&lt;RecNum&gt;4719&lt;/RecNum&gt;&lt;DisplayText&gt;(Brixval, Andersen, &amp;amp; Heitmann, 2009)&lt;/DisplayText&gt;&lt;record&gt;&lt;rec-number&gt;4719&lt;/rec-number&gt;&lt;foreign-keys&gt;&lt;key app="EN" db-id="r2rrptxt2w29drezxrj52et9sr02zaxepswe" timestamp="1484611462"&gt;4719&lt;/key&gt;&lt;/foreign-keys&gt;&lt;ref-type name="Journal Article"&gt;17&lt;/ref-type&gt;&lt;contributors&gt;&lt;authors&gt;&lt;author&gt;Brixval, Carina Sjoberg&lt;/author&gt;&lt;author&gt;Andersen, Lars Bo&lt;/author&gt;&lt;author&gt;Heitmann, Berit Lilienthal&lt;/author&gt;&lt;/authors&gt;&lt;/contributors&gt;&lt;titles&gt;&lt;title&gt;Fat Intake and Weight Development from 9 to 16 Years of Age: The European Youth Heart Study - a Longitudinal Study&lt;/title&gt;&lt;secondary-title&gt;Obesity Facts&lt;/secondary-title&gt;&lt;/titles&gt;&lt;periodical&gt;&lt;full-title&gt;Obesity Facts&lt;/full-title&gt;&lt;/periodical&gt;&lt;pages&gt;166-170&lt;/pages&gt;&lt;volume&gt;2&lt;/volume&gt;&lt;number&gt;3&lt;/number&gt;&lt;dates&gt;&lt;year&gt;2009&lt;/year&gt;&lt;pub-dates&gt;&lt;date&gt;2009&lt;/date&gt;&lt;/pub-dates&gt;&lt;/dates&gt;&lt;isbn&gt;1662-4025&lt;/isbn&gt;&lt;accession-num&gt;WOS:000268189000005&lt;/accession-num&gt;&lt;urls&gt;&lt;related-urls&gt;&lt;url&gt;&amp;lt;Go to WoS&amp;gt;://WOS:000268189000005&lt;/url&gt;&lt;/related-urls&gt;&lt;/urls&gt;&lt;electronic-resource-num&gt;10.1159/000219134&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Brixval, Andersen, &amp; Heitmann, 2009)</w:t>
      </w:r>
      <w:r w:rsidRPr="005A3C27">
        <w:rPr>
          <w:rFonts w:ascii="Times New Roman" w:hAnsi="Times New Roman" w:cs="Times New Roman"/>
        </w:rPr>
        <w:fldChar w:fldCharType="end"/>
      </w:r>
      <w:r w:rsidRPr="005A3C27">
        <w:rPr>
          <w:rFonts w:ascii="Times New Roman" w:hAnsi="Times New Roman" w:cs="Times New Roman"/>
          <w:shd w:val="clear" w:color="auto" w:fill="FFFFFF"/>
        </w:rPr>
        <w:t>. Another study looked at cross-sectional and longitudinal associations between energy intake and BMI in a sample of 1349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1 years; 54% female) and found no significant association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orradaile&lt;/Author&gt;&lt;Year&gt;2008&lt;/Year&gt;&lt;RecNum&gt;4716&lt;/RecNum&gt;&lt;DisplayText&gt;(Borradaile et al., 2008)&lt;/DisplayText&gt;&lt;record&gt;&lt;rec-number&gt;4716&lt;/rec-number&gt;&lt;foreign-keys&gt;&lt;key app="EN" db-id="r2rrptxt2w29drezxrj52et9sr02zaxepswe" timestamp="1484611462"&gt;4716&lt;/key&gt;&lt;/foreign-keys&gt;&lt;ref-type name="Journal Article"&gt;17&lt;/ref-type&gt;&lt;contributors&gt;&lt;authors&gt;&lt;author&gt;Borradaile, Kelley E.&lt;/author&gt;&lt;author&gt;Foster, Gary D.&lt;/author&gt;&lt;author&gt;May, Henry&lt;/author&gt;&lt;author&gt;Karpyn, Allison&lt;/author&gt;&lt;author&gt;Sherman, Sandy&lt;/author&gt;&lt;author&gt;Grundy, Karen&lt;/author&gt;&lt;author&gt;Nachmani, Joan&lt;/author&gt;&lt;author&gt;Veur, Stephanie Vander&lt;/author&gt;&lt;author&gt;Boruch, Robert F.&lt;/author&gt;&lt;/authors&gt;&lt;/contributors&gt;&lt;titles&gt;&lt;title&gt;Associations between the Youth/Adolescent Questionnaire, the Youth/Adolescent Activity Questionnaire, and body mass index z score in low-income inner-city fourth through sixth grade children&lt;/title&gt;&lt;secondary-title&gt;American Journal of Clinical Nutrition&lt;/secondary-title&gt;&lt;/titles&gt;&lt;periodical&gt;&lt;full-title&gt;American Journal of Clinical Nutrition&lt;/full-title&gt;&lt;/periodical&gt;&lt;pages&gt;1650-1655&lt;/pages&gt;&lt;volume&gt;87&lt;/volume&gt;&lt;number&gt;6&lt;/number&gt;&lt;dates&gt;&lt;year&gt;2008&lt;/year&gt;&lt;pub-dates&gt;&lt;date&gt;Jun&lt;/date&gt;&lt;/pub-dates&gt;&lt;/dates&gt;&lt;isbn&gt;0002-9165&lt;/isbn&gt;&lt;accession-num&gt;WOS:000256724600011&lt;/accession-num&gt;&lt;urls&gt;&lt;related-urls&gt;&lt;url&gt;&amp;lt;Go to ISI&amp;gt;://WOS:000256724600011&lt;/url&gt;&lt;/related-urls&gt;&lt;/urls&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Borradaile et al., 2008)</w:t>
      </w:r>
      <w:r w:rsidRPr="005A3C27">
        <w:rPr>
          <w:rFonts w:ascii="Times New Roman" w:hAnsi="Times New Roman" w:cs="Times New Roman"/>
        </w:rPr>
        <w:fldChar w:fldCharType="end"/>
      </w:r>
      <w:r w:rsidRPr="005A3C27">
        <w:rPr>
          <w:rFonts w:ascii="Times New Roman" w:hAnsi="Times New Roman" w:cs="Times New Roman"/>
          <w:shd w:val="clear" w:color="auto" w:fill="FFFFFF"/>
        </w:rPr>
        <w:t>. Similar findings emerged from an 18-month study of 268 children in rural communities in the Western US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 years; 46%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urson&lt;/Author&gt;&lt;Year&gt;2008&lt;/Year&gt;&lt;RecNum&gt;4844&lt;/RecNum&gt;&lt;DisplayText&gt;(Laurson, Eisenmann, &amp;amp; Moore, 2008)&lt;/DisplayText&gt;&lt;record&gt;&lt;rec-number&gt;4844&lt;/rec-number&gt;&lt;foreign-keys&gt;&lt;key app="EN" db-id="r2rrptxt2w29drezxrj52et9sr02zaxepswe" timestamp="1484611465"&gt;4844&lt;/key&gt;&lt;/foreign-keys&gt;&lt;ref-type name="Journal Article"&gt;17&lt;/ref-type&gt;&lt;contributors&gt;&lt;authors&gt;&lt;author&gt;Laurson, Kelly&lt;/author&gt;&lt;author&gt;Eisenmann, Joey C.&lt;/author&gt;&lt;author&gt;Moore, Sylvia&lt;/author&gt;&lt;/authors&gt;&lt;/contributors&gt;&lt;titles&gt;&lt;title&gt;Lack of association between television viewing, soft drinks, physical activity and body mass index in children&lt;/title&gt;&lt;secondary-title&gt;Acta Paediatrica&lt;/secondary-title&gt;&lt;/titles&gt;&lt;periodical&gt;&lt;full-title&gt;Acta Paediatrica&lt;/full-title&gt;&lt;/periodical&gt;&lt;pages&gt;795-800&lt;/pages&gt;&lt;volume&gt;97&lt;/volume&gt;&lt;number&gt;6&lt;/number&gt;&lt;dates&gt;&lt;year&gt;2008&lt;/year&gt;&lt;pub-dates&gt;&lt;date&gt;Jun&lt;/date&gt;&lt;/pub-dates&gt;&lt;/dates&gt;&lt;isbn&gt;0803-5253&lt;/isbn&gt;&lt;accession-num&gt;WOS:000255528600025&lt;/accession-num&gt;&lt;urls&gt;&lt;related-urls&gt;&lt;url&gt;&amp;lt;Go to WoS&amp;gt;://WOS:000255528600025&lt;/url&gt;&lt;/related-urls&gt;&lt;/urls&gt;&lt;electronic-resource-num&gt;10.1111/j.1651-2227.2008.00713.x&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Laurson, Eisenmann, &amp; Moore, 2008)</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as well as a 10-year longitudinal study of 196 non-obese girls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 years) from the Cambridge, MA area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hillips&lt;/Author&gt;&lt;Year&gt;2004&lt;/Year&gt;&lt;RecNum&gt;4891&lt;/RecNum&gt;&lt;DisplayText&gt;(Phillips et al., 2004)&lt;/DisplayText&gt;&lt;record&gt;&lt;rec-number&gt;4891&lt;/rec-number&gt;&lt;foreign-keys&gt;&lt;key app="EN" db-id="r2rrptxt2w29drezxrj52et9sr02zaxepswe" timestamp="1484611467"&gt;4891&lt;/key&gt;&lt;/foreign-keys&gt;&lt;ref-type name="Journal Article"&gt;17&lt;/ref-type&gt;&lt;contributors&gt;&lt;authors&gt;&lt;author&gt;Phillips, S. M.&lt;/author&gt;&lt;author&gt;Bandini, L. G.&lt;/author&gt;&lt;author&gt;Naumova, E. N.&lt;/author&gt;&lt;author&gt;Cyr, H.&lt;/author&gt;&lt;author&gt;Colclough, S.&lt;/author&gt;&lt;author&gt;Dietz, W. H.&lt;/author&gt;&lt;author&gt;Must, A.&lt;/author&gt;&lt;/authors&gt;&lt;/contributors&gt;&lt;titles&gt;&lt;title&gt;Energy-dense snack food intake in adolescence: Longitudinal relationship to weight and fatness&lt;/title&gt;&lt;secondary-title&gt;Obesity Research&lt;/secondary-title&gt;&lt;/titles&gt;&lt;periodical&gt;&lt;full-title&gt;Obesity Research&lt;/full-title&gt;&lt;/periodical&gt;&lt;pages&gt;461-472&lt;/pages&gt;&lt;volume&gt;12&lt;/volume&gt;&lt;number&gt;3&lt;/number&gt;&lt;dates&gt;&lt;year&gt;2004&lt;/year&gt;&lt;pub-dates&gt;&lt;date&gt;Mar&lt;/date&gt;&lt;/pub-dates&gt;&lt;/dates&gt;&lt;isbn&gt;1071-7323&lt;/isbn&gt;&lt;accession-num&gt;WOS:000220553100006&lt;/accession-num&gt;&lt;urls&gt;&lt;related-urls&gt;&lt;url&gt;&amp;lt;Go to WoS&amp;gt;://WOS:000220553100006&lt;/url&gt;&lt;/related-urls&gt;&lt;/urls&gt;&lt;electronic-resource-num&gt;10.1038/oby.2004.5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Phillips et al., 2004)</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t>
      </w:r>
    </w:p>
    <w:p w14:paraId="05571987"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Another technique that has been used to explain the relationship between dietary intake, nutrition, and obesity in children is to describe clusters of health behaviors and observed relations to health outcomes. One study of 556 German children/adolescents (</w:t>
      </w:r>
      <w:r w:rsidRPr="005A3C27">
        <w:rPr>
          <w:rFonts w:ascii="Times New Roman" w:hAnsi="Times New Roman" w:cs="Times New Roman"/>
          <w:i/>
          <w:iCs/>
        </w:rPr>
        <w:t xml:space="preserve">m </w:t>
      </w:r>
      <w:r w:rsidRPr="005A3C27">
        <w:rPr>
          <w:rFonts w:ascii="Times New Roman" w:hAnsi="Times New Roman" w:cs="Times New Roman"/>
        </w:rPr>
        <w:t xml:space="preserve">= 11–17 years) identified four clusters of health-related behaviors (e.g., activity levels, dietary habits), noting that the prevalence of obesity increased in all four clusters at the 6-year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pengler&lt;/Author&gt;&lt;Year&gt;2014&lt;/Year&gt;&lt;RecNum&gt;4921&lt;/RecNum&gt;&lt;DisplayText&gt;(Spengler, Mess, Schmocker, &amp;amp; Woll, 2014)&lt;/DisplayText&gt;&lt;record&gt;&lt;rec-number&gt;4921&lt;/rec-number&gt;&lt;foreign-keys&gt;&lt;key app="EN" db-id="r2rrptxt2w29drezxrj52et9sr02zaxepswe" timestamp="1484611468"&gt;4921&lt;/key&gt;&lt;/foreign-keys&gt;&lt;ref-type name="Journal Article"&gt;17&lt;/ref-type&gt;&lt;contributors&gt;&lt;authors&gt;&lt;author&gt;Spengler, Sarah&lt;/author&gt;&lt;author&gt;Mess, Filip&lt;/author&gt;&lt;author&gt;Schmocker, Eliane&lt;/author&gt;&lt;author&gt;Woll, Alexander&lt;/author&gt;&lt;/authors&gt;&lt;/contributors&gt;&lt;titles&gt;&lt;title&gt;Longitudinal associations of health-related behavior patterns in adolescence with change of weight status and self-rated health over a period of 6 years: results of the MoMo longitudinal study&lt;/title&gt;&lt;secondary-title&gt;Bmc Pediatrics&lt;/secondary-title&gt;&lt;/titles&gt;&lt;periodical&gt;&lt;full-title&gt;BMC pediatrics&lt;/full-title&gt;&lt;/periodical&gt;&lt;volume&gt;14&lt;/volume&gt;&lt;dates&gt;&lt;year&gt;2014&lt;/year&gt;&lt;pub-dates&gt;&lt;date&gt;Sep 30&lt;/date&gt;&lt;/pub-dates&gt;&lt;/dates&gt;&lt;isbn&gt;1471-2431&lt;/isbn&gt;&lt;accession-num&gt;WOS:000342709200001&lt;/accession-num&gt;&lt;urls&gt;&lt;related-urls&gt;&lt;url&gt;&amp;lt;Go to WoS&amp;gt;://WOS:000342709200001&lt;/url&gt;&lt;/related-urls&gt;&lt;/urls&gt;&lt;custom7&gt;242&lt;/custom7&gt;&lt;electronic-resource-num&gt;10.1186/1471-2431-14-24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pengler, Mess, Schmocker, &amp; Woll, 2014)</w:t>
      </w:r>
      <w:r w:rsidRPr="005A3C27">
        <w:rPr>
          <w:rFonts w:ascii="Times New Roman" w:hAnsi="Times New Roman" w:cs="Times New Roman"/>
        </w:rPr>
        <w:fldChar w:fldCharType="end"/>
      </w:r>
      <w:r w:rsidRPr="005A3C27">
        <w:rPr>
          <w:rFonts w:ascii="Times New Roman" w:hAnsi="Times New Roman" w:cs="Times New Roman"/>
        </w:rPr>
        <w:t xml:space="preserve">. However, the cluster that included children/adolescents with low diet quality, low activity, and high media use had the highest increase in overweight during </w:t>
      </w:r>
      <w:r w:rsidRPr="005A3C27">
        <w:rPr>
          <w:rFonts w:ascii="Times New Roman" w:hAnsi="Times New Roman" w:cs="Times New Roman"/>
        </w:rPr>
        <w:lastRenderedPageBreak/>
        <w:t xml:space="preserve">the stud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pengler&lt;/Author&gt;&lt;Year&gt;2014&lt;/Year&gt;&lt;RecNum&gt;4921&lt;/RecNum&gt;&lt;DisplayText&gt;(Spengler et al., 2014)&lt;/DisplayText&gt;&lt;record&gt;&lt;rec-number&gt;4921&lt;/rec-number&gt;&lt;foreign-keys&gt;&lt;key app="EN" db-id="r2rrptxt2w29drezxrj52et9sr02zaxepswe" timestamp="1484611468"&gt;4921&lt;/key&gt;&lt;/foreign-keys&gt;&lt;ref-type name="Journal Article"&gt;17&lt;/ref-type&gt;&lt;contributors&gt;&lt;authors&gt;&lt;author&gt;Spengler, Sarah&lt;/author&gt;&lt;author&gt;Mess, Filip&lt;/author&gt;&lt;author&gt;Schmocker, Eliane&lt;/author&gt;&lt;author&gt;Woll, Alexander&lt;/author&gt;&lt;/authors&gt;&lt;/contributors&gt;&lt;titles&gt;&lt;title&gt;Longitudinal associations of health-related behavior patterns in adolescence with change of weight status and self-rated health over a period of 6 years: results of the MoMo longitudinal study&lt;/title&gt;&lt;secondary-title&gt;Bmc Pediatrics&lt;/secondary-title&gt;&lt;/titles&gt;&lt;periodical&gt;&lt;full-title&gt;BMC pediatrics&lt;/full-title&gt;&lt;/periodical&gt;&lt;volume&gt;14&lt;/volume&gt;&lt;dates&gt;&lt;year&gt;2014&lt;/year&gt;&lt;pub-dates&gt;&lt;date&gt;Sep 30&lt;/date&gt;&lt;/pub-dates&gt;&lt;/dates&gt;&lt;isbn&gt;1471-2431&lt;/isbn&gt;&lt;accession-num&gt;WOS:000342709200001&lt;/accession-num&gt;&lt;urls&gt;&lt;related-urls&gt;&lt;url&gt;&amp;lt;Go to WoS&amp;gt;://WOS:000342709200001&lt;/url&gt;&lt;/related-urls&gt;&lt;/urls&gt;&lt;custom7&gt;242&lt;/custom7&gt;&lt;electronic-resource-num&gt;10.1186/1471-2431-14-24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pengler et al., 2014)</w:t>
      </w:r>
      <w:r w:rsidRPr="005A3C27">
        <w:rPr>
          <w:rFonts w:ascii="Times New Roman" w:hAnsi="Times New Roman" w:cs="Times New Roman"/>
        </w:rPr>
        <w:fldChar w:fldCharType="end"/>
      </w:r>
      <w:r w:rsidRPr="005A3C27">
        <w:rPr>
          <w:rFonts w:ascii="Times New Roman" w:hAnsi="Times New Roman" w:cs="Times New Roman"/>
        </w:rPr>
        <w:t>. Other studies have sought to model the impact of changes in specific macronutrients and subsequent overweight/obesity. Emerging research from the transitional society of China can add important context to this research due to the unique opportunity to observe population-level trends in dietary intake and subsequent health outcomes. For example, a recent study with a group of 95 children (</w:t>
      </w:r>
      <w:r w:rsidRPr="005A3C27">
        <w:rPr>
          <w:rFonts w:ascii="Times New Roman" w:hAnsi="Times New Roman" w:cs="Times New Roman"/>
          <w:i/>
          <w:iCs/>
        </w:rPr>
        <w:t xml:space="preserve">m </w:t>
      </w:r>
      <w:r w:rsidRPr="005A3C27">
        <w:rPr>
          <w:rFonts w:ascii="Times New Roman" w:hAnsi="Times New Roman" w:cs="Times New Roman"/>
        </w:rPr>
        <w:t xml:space="preserve">= 6–13 years) found that higher meat and carbohydrate intake was related to later increases in adipos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Wang&lt;/Author&gt;&lt;Year&gt;2003&lt;/Year&gt;&lt;RecNum&gt;4940&lt;/RecNum&gt;&lt;DisplayText&gt;(Wang, Ge, &amp;amp; Popkin, 2003)&lt;/DisplayText&gt;&lt;record&gt;&lt;rec-number&gt;4940&lt;/rec-number&gt;&lt;foreign-keys&gt;&lt;key app="EN" db-id="r2rrptxt2w29drezxrj52et9sr02zaxepswe" timestamp="1484611469"&gt;4940&lt;/key&gt;&lt;/foreign-keys&gt;&lt;ref-type name="Journal Article"&gt;17&lt;/ref-type&gt;&lt;contributors&gt;&lt;authors&gt;&lt;author&gt;Wang, Y. F.&lt;/author&gt;&lt;author&gt;Ge, K. Y.&lt;/author&gt;&lt;author&gt;Popkin, B. M.&lt;/author&gt;&lt;/authors&gt;&lt;/contributors&gt;&lt;titles&gt;&lt;title&gt;Why do some overweight children remain overweight, whereas others do not?&lt;/title&gt;&lt;secondary-title&gt;Public Health Nutrition&lt;/secondary-title&gt;&lt;/titles&gt;&lt;periodical&gt;&lt;full-title&gt;Public Health Nutrition&lt;/full-title&gt;&lt;/periodical&gt;&lt;pages&gt;549-558&lt;/pages&gt;&lt;volume&gt;6&lt;/volume&gt;&lt;number&gt;6&lt;/number&gt;&lt;dates&gt;&lt;year&gt;2003&lt;/year&gt;&lt;pub-dates&gt;&lt;date&gt;Sep&lt;/date&gt;&lt;/pub-dates&gt;&lt;/dates&gt;&lt;isbn&gt;1368-9800&lt;/isbn&gt;&lt;accession-num&gt;WOS:000185649400005&lt;/accession-num&gt;&lt;urls&gt;&lt;related-urls&gt;&lt;url&gt;&amp;lt;Go to WoS&amp;gt;://WOS:000185649400005&lt;/url&gt;&lt;/related-urls&gt;&lt;/urls&gt;&lt;electronic-resource-num&gt;10.1079/phn200347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Wang, Ge, &amp; Popkin, 2003)</w:t>
      </w:r>
      <w:r w:rsidRPr="005A3C27">
        <w:rPr>
          <w:rFonts w:ascii="Times New Roman" w:hAnsi="Times New Roman" w:cs="Times New Roman"/>
        </w:rPr>
        <w:fldChar w:fldCharType="end"/>
      </w:r>
      <w:r w:rsidRPr="005A3C27">
        <w:rPr>
          <w:rFonts w:ascii="Times New Roman" w:hAnsi="Times New Roman" w:cs="Times New Roman"/>
        </w:rPr>
        <w:t xml:space="preserve">. </w:t>
      </w:r>
    </w:p>
    <w:p w14:paraId="797B08E9" w14:textId="77777777" w:rsidR="004038CD" w:rsidRPr="005A3C27" w:rsidRDefault="004038CD" w:rsidP="0038159B">
      <w:pPr>
        <w:spacing w:line="480" w:lineRule="auto"/>
        <w:ind w:firstLine="720"/>
        <w:rPr>
          <w:rFonts w:ascii="Times New Roman" w:hAnsi="Times New Roman" w:cs="Times New Roman"/>
          <w:shd w:val="clear" w:color="auto" w:fill="FFFFFF"/>
        </w:rPr>
      </w:pPr>
      <w:r w:rsidRPr="005A3C27">
        <w:rPr>
          <w:rFonts w:ascii="Times New Roman" w:hAnsi="Times New Roman" w:cs="Times New Roman"/>
          <w:shd w:val="clear" w:color="auto" w:fill="FFFFFF"/>
        </w:rPr>
        <w:t>Specific foods, food groups, and nutrients have also been investigated for their links to weight in childhood. We identified four longitudinal studies demonstrating a link between sugar-sweetened beverage consumption and percent body fat and/or BMI. One 10-year longitudinal study of 132 girls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 years) examined the impact of several energy-dense snack foods (e.g., ice cream, chips, soda) finding that soda was the only one related to BMI over tim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hillips&lt;/Author&gt;&lt;Year&gt;2004&lt;/Year&gt;&lt;RecNum&gt;4891&lt;/RecNum&gt;&lt;DisplayText&gt;(Phillips et al., 2004)&lt;/DisplayText&gt;&lt;record&gt;&lt;rec-number&gt;4891&lt;/rec-number&gt;&lt;foreign-keys&gt;&lt;key app="EN" db-id="r2rrptxt2w29drezxrj52et9sr02zaxepswe" timestamp="1484611467"&gt;4891&lt;/key&gt;&lt;/foreign-keys&gt;&lt;ref-type name="Journal Article"&gt;17&lt;/ref-type&gt;&lt;contributors&gt;&lt;authors&gt;&lt;author&gt;Phillips, S. M.&lt;/author&gt;&lt;author&gt;Bandini, L. G.&lt;/author&gt;&lt;author&gt;Naumova, E. N.&lt;/author&gt;&lt;author&gt;Cyr, H.&lt;/author&gt;&lt;author&gt;Colclough, S.&lt;/author&gt;&lt;author&gt;Dietz, W. H.&lt;/author&gt;&lt;author&gt;Must, A.&lt;/author&gt;&lt;/authors&gt;&lt;/contributors&gt;&lt;titles&gt;&lt;title&gt;Energy-dense snack food intake in adolescence: Longitudinal relationship to weight and fatness&lt;/title&gt;&lt;secondary-title&gt;Obesity Research&lt;/secondary-title&gt;&lt;/titles&gt;&lt;periodical&gt;&lt;full-title&gt;Obesity Research&lt;/full-title&gt;&lt;/periodical&gt;&lt;pages&gt;461-472&lt;/pages&gt;&lt;volume&gt;12&lt;/volume&gt;&lt;number&gt;3&lt;/number&gt;&lt;dates&gt;&lt;year&gt;2004&lt;/year&gt;&lt;pub-dates&gt;&lt;date&gt;Mar&lt;/date&gt;&lt;/pub-dates&gt;&lt;/dates&gt;&lt;isbn&gt;1071-7323&lt;/isbn&gt;&lt;accession-num&gt;WOS:000220553100006&lt;/accession-num&gt;&lt;urls&gt;&lt;related-urls&gt;&lt;url&gt;&amp;lt;Go to WoS&amp;gt;://WOS:000220553100006&lt;/url&gt;&lt;/related-urls&gt;&lt;/urls&gt;&lt;electronic-resource-num&gt;10.1038/oby.2004.5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Phillips et al., 2004)</w:t>
      </w:r>
      <w:r w:rsidRPr="005A3C27">
        <w:rPr>
          <w:rFonts w:ascii="Times New Roman" w:hAnsi="Times New Roman" w:cs="Times New Roman"/>
        </w:rPr>
        <w:fldChar w:fldCharType="end"/>
      </w:r>
      <w:r w:rsidRPr="005A3C27">
        <w:rPr>
          <w:rFonts w:ascii="Times New Roman" w:hAnsi="Times New Roman" w:cs="Times New Roman"/>
          <w:shd w:val="clear" w:color="auto" w:fill="FFFFFF"/>
        </w:rPr>
        <w:t>. Other longitudinal studies demonstrated broader impacts of energy dense foods. In a study of 14,355 children (</w:t>
      </w:r>
      <w:r w:rsidRPr="005A3C27">
        <w:rPr>
          <w:rFonts w:ascii="Times New Roman" w:hAnsi="Times New Roman" w:cs="Times New Roman"/>
          <w:i/>
          <w:iCs/>
          <w:shd w:val="clear" w:color="auto" w:fill="FFFFFF"/>
        </w:rPr>
        <w:t xml:space="preserve">m </w:t>
      </w:r>
      <w:r w:rsidRPr="005A3C27">
        <w:rPr>
          <w:rFonts w:ascii="Times New Roman" w:hAnsi="Times New Roman" w:cs="Times New Roman"/>
          <w:shd w:val="clear" w:color="auto" w:fill="FFFFFF"/>
        </w:rPr>
        <w:t xml:space="preserve">= 9-14 years; 54% female) increased consumption of fried foods away from the home was associated with increased BMI, as was greater intake of other unhealthy foods including sugar-sweetened beverages and trans fa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averas&lt;/Author&gt;&lt;Year&gt;2005&lt;/Year&gt;&lt;RecNum&gt;4927&lt;/RecNum&gt;&lt;DisplayText&gt;(Taveras et al., 2005)&lt;/DisplayText&gt;&lt;record&gt;&lt;rec-number&gt;4927&lt;/rec-number&gt;&lt;foreign-keys&gt;&lt;key app="EN" db-id="r2rrptxt2w29drezxrj52et9sr02zaxepswe" timestamp="1484611468"&gt;4927&lt;/key&gt;&lt;/foreign-keys&gt;&lt;ref-type name="Journal Article"&gt;17&lt;/ref-type&gt;&lt;contributors&gt;&lt;authors&gt;&lt;author&gt;Taveras, E. M.&lt;/author&gt;&lt;author&gt;Berkey, C. S.&lt;/author&gt;&lt;author&gt;Rifas-Shiman, S. L.&lt;/author&gt;&lt;author&gt;Ludwig, D. S.&lt;/author&gt;&lt;author&gt;Rockett, H. R. H.&lt;/author&gt;&lt;author&gt;Field, A. E.&lt;/author&gt;&lt;author&gt;Colditz, G. A.&lt;/author&gt;&lt;author&gt;Gillman, M. W.&lt;/author&gt;&lt;/authors&gt;&lt;/contributors&gt;&lt;titles&gt;&lt;title&gt;Association of consumption of fried food away from home with body mass index and diet quality in older children and adolescents&lt;/title&gt;&lt;secondary-title&gt;Pediatrics&lt;/secondary-title&gt;&lt;/titles&gt;&lt;periodical&gt;&lt;full-title&gt;Pediatrics&lt;/full-title&gt;&lt;/periodical&gt;&lt;pages&gt;E518-E524&lt;/pages&gt;&lt;volume&gt;116&lt;/volume&gt;&lt;number&gt;4&lt;/number&gt;&lt;dates&gt;&lt;year&gt;2005&lt;/year&gt;&lt;pub-dates&gt;&lt;date&gt;Oct&lt;/date&gt;&lt;/pub-dates&gt;&lt;/dates&gt;&lt;isbn&gt;0031-4005&lt;/isbn&gt;&lt;accession-num&gt;WOS:000232289700060&lt;/accession-num&gt;&lt;urls&gt;&lt;related-urls&gt;&lt;url&gt;&amp;lt;Go to WoS&amp;gt;://WOS:000232289700060&lt;/url&gt;&lt;/related-urls&gt;&lt;/urls&gt;&lt;electronic-resource-num&gt;10.1542/peds.2004-273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Taveras et al., 2005)</w:t>
      </w:r>
      <w:r w:rsidRPr="005A3C27">
        <w:rPr>
          <w:rFonts w:ascii="Times New Roman" w:hAnsi="Times New Roman" w:cs="Times New Roman"/>
        </w:rPr>
        <w:fldChar w:fldCharType="end"/>
      </w:r>
      <w:r w:rsidRPr="005A3C27">
        <w:rPr>
          <w:rFonts w:ascii="Times New Roman" w:hAnsi="Times New Roman" w:cs="Times New Roman"/>
          <w:shd w:val="clear" w:color="auto" w:fill="FFFFFF"/>
        </w:rPr>
        <w:t>. Another study of 1373 Australian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8 years; 50% female) found that the frequency of eating take-out foods was positively related to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esketh&lt;/Author&gt;&lt;Year&gt;2009&lt;/Year&gt;&lt;RecNum&gt;4812&lt;/RecNum&gt;&lt;DisplayText&gt;(Hesketh et al., 2009)&lt;/DisplayText&gt;&lt;record&gt;&lt;rec-number&gt;4812&lt;/rec-number&gt;&lt;foreign-keys&gt;&lt;key app="EN" db-id="r2rrptxt2w29drezxrj52et9sr02zaxepswe" timestamp="1484611464"&gt;4812&lt;/key&gt;&lt;/foreign-keys&gt;&lt;ref-type name="Journal Article"&gt;17&lt;/ref-type&gt;&lt;contributors&gt;&lt;authors&gt;&lt;author&gt;Hesketh, Kylie&lt;/author&gt;&lt;author&gt;Carlin, John&lt;/author&gt;&lt;author&gt;Wake, Melissa&lt;/author&gt;&lt;author&gt;Crawford, David&lt;/author&gt;&lt;/authors&gt;&lt;/contributors&gt;&lt;titles&gt;&lt;title&gt;Predictors of body mass index change in Australian primary school children&lt;/title&gt;&lt;secondary-title&gt;International Journal of Pediatric Obesity&lt;/secondary-title&gt;&lt;/titles&gt;&lt;periodical&gt;&lt;full-title&gt;International Journal of Pediatric Obesity&lt;/full-title&gt;&lt;/periodical&gt;&lt;pages&gt;45-53&lt;/pages&gt;&lt;volume&gt;4&lt;/volume&gt;&lt;number&gt;1&lt;/number&gt;&lt;dates&gt;&lt;year&gt;2009&lt;/year&gt;&lt;pub-dates&gt;&lt;date&gt;2009&lt;/date&gt;&lt;/pub-dates&gt;&lt;/dates&gt;&lt;isbn&gt;1747-7166&lt;/isbn&gt;&lt;accession-num&gt;WOS:000263267600004&lt;/accession-num&gt;&lt;urls&gt;&lt;related-urls&gt;&lt;url&gt;&amp;lt;Go to WoS&amp;gt;://WOS:000263267600004&lt;/url&gt;&lt;/related-urls&gt;&lt;/urls&gt;&lt;custom7&gt;Pii 794227664&lt;/custom7&gt;&lt;electronic-resource-num&gt;10.1080/1747716080219112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Hesketh et al., 2009)</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t>
      </w:r>
    </w:p>
    <w:p w14:paraId="0011CDAE" w14:textId="77777777" w:rsidR="004038CD" w:rsidRPr="005A3C27" w:rsidRDefault="004038CD" w:rsidP="0038159B">
      <w:pPr>
        <w:spacing w:line="480" w:lineRule="auto"/>
        <w:ind w:firstLine="720"/>
        <w:rPr>
          <w:rFonts w:ascii="Times New Roman" w:hAnsi="Times New Roman" w:cs="Times New Roman"/>
          <w:b/>
          <w:bCs/>
        </w:rPr>
      </w:pPr>
      <w:r w:rsidRPr="005A3C27">
        <w:rPr>
          <w:rFonts w:ascii="Times New Roman" w:hAnsi="Times New Roman" w:cs="Times New Roman"/>
          <w:shd w:val="clear" w:color="auto" w:fill="FFFFFF"/>
        </w:rPr>
        <w:t>A few studies have looked at meal timing and frequency in relation to child weight outcomes. One study of 807 Flemish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 years; 48% female) found that higher frequency of breakfast consumption across five years was associated with smaller increases in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erens&lt;/Author&gt;&lt;Year&gt;2010&lt;/Year&gt;&lt;RecNum&gt;4805&lt;/RecNum&gt;&lt;DisplayText&gt;(Haerens, Vereecken, Maes, &amp;amp; De Bourdeaudhuij, 2010)&lt;/DisplayText&gt;&lt;record&gt;&lt;rec-number&gt;4805&lt;/rec-number&gt;&lt;foreign-keys&gt;&lt;key app="EN" db-id="r2rrptxt2w29drezxrj52et9sr02zaxepswe" timestamp="1484611464"&gt;4805&lt;/key&gt;&lt;/foreign-keys&gt;&lt;ref-type name="Journal Article"&gt;17&lt;/ref-type&gt;&lt;contributors&gt;&lt;authors&gt;&lt;author&gt;Haerens, Leen&lt;/author&gt;&lt;author&gt;Vereecken, Carine&lt;/author&gt;&lt;author&gt;Maes, Lea&lt;/author&gt;&lt;author&gt;De Bourdeaudhuij, Ilse&lt;/author&gt;&lt;/authors&gt;&lt;/contributors&gt;&lt;titles&gt;&lt;title&gt;Relationship of physical activity and dietary habits with body mass index in the transition from childhood to adolescence: a 4-year longitudinal study&lt;/title&gt;&lt;secondary-title&gt;Public Health Nutrition&lt;/secondary-title&gt;&lt;/titles&gt;&lt;periodical&gt;&lt;full-title&gt;Public Health Nutrition&lt;/full-title&gt;&lt;/periodical&gt;&lt;pages&gt;1722-1728&lt;/pages&gt;&lt;volume&gt;13&lt;/volume&gt;&lt;number&gt;10A&lt;/number&gt;&lt;dates&gt;&lt;year&gt;2010&lt;/year&gt;&lt;pub-dates&gt;&lt;date&gt;Oct&lt;/date&gt;&lt;/pub-dates&gt;&lt;/dates&gt;&lt;isbn&gt;1368-9800&lt;/isbn&gt;&lt;accession-num&gt;WOS:000284046000009&lt;/accession-num&gt;&lt;urls&gt;&lt;related-urls&gt;&lt;url&gt;&amp;lt;Go to ISI&amp;gt;://WOS:000284046000009&lt;/url&gt;&lt;/related-urls&gt;&lt;/urls&gt;&lt;electronic-resource-num&gt;10.1017/s1368980010002284&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Haerens, Vereecken, Maes, &amp; De Bourdeaudhuij, 2010)</w:t>
      </w:r>
      <w:r w:rsidRPr="005A3C27">
        <w:rPr>
          <w:rFonts w:ascii="Times New Roman" w:hAnsi="Times New Roman" w:cs="Times New Roman"/>
        </w:rPr>
        <w:fldChar w:fldCharType="end"/>
      </w:r>
      <w:r w:rsidRPr="005A3C27">
        <w:rPr>
          <w:rFonts w:ascii="Times New Roman" w:hAnsi="Times New Roman" w:cs="Times New Roman"/>
          <w:shd w:val="clear" w:color="auto" w:fill="FFFFFF"/>
        </w:rPr>
        <w:t>.</w:t>
      </w:r>
      <w:r w:rsidRPr="005A3C27">
        <w:rPr>
          <w:rFonts w:ascii="Times New Roman" w:hAnsi="Times New Roman" w:cs="Times New Roman"/>
          <w:b/>
          <w:bCs/>
          <w:shd w:val="clear" w:color="auto" w:fill="FFFFFF"/>
        </w:rPr>
        <w:t xml:space="preserve"> </w:t>
      </w:r>
      <w:r w:rsidRPr="005A3C27">
        <w:rPr>
          <w:rFonts w:ascii="Times New Roman" w:hAnsi="Times New Roman" w:cs="Times New Roman"/>
          <w:shd w:val="clear" w:color="auto" w:fill="FFFFFF"/>
        </w:rPr>
        <w:t>Examining both meal timing and frequency, one study of 101 girls (</w:t>
      </w:r>
      <w:r w:rsidRPr="005A3C27">
        <w:rPr>
          <w:rFonts w:ascii="Times New Roman" w:hAnsi="Times New Roman" w:cs="Times New Roman"/>
          <w:i/>
          <w:iCs/>
          <w:shd w:val="clear" w:color="auto" w:fill="FFFFFF"/>
        </w:rPr>
        <w:t xml:space="preserve">m </w:t>
      </w:r>
      <w:r w:rsidRPr="005A3C27">
        <w:rPr>
          <w:rFonts w:ascii="Times New Roman" w:hAnsi="Times New Roman" w:cs="Times New Roman"/>
          <w:shd w:val="clear" w:color="auto" w:fill="FFFFFF"/>
        </w:rPr>
        <w:t xml:space="preserve">= 8-12 years) found that eating between 4.0 and 5.9 times </w:t>
      </w:r>
      <w:r w:rsidRPr="005A3C27">
        <w:rPr>
          <w:rFonts w:ascii="Times New Roman" w:hAnsi="Times New Roman" w:cs="Times New Roman"/>
          <w:shd w:val="clear" w:color="auto" w:fill="FFFFFF"/>
        </w:rPr>
        <w:lastRenderedPageBreak/>
        <w:t xml:space="preserve">per day, and limiting evening and night eating, was associated with smaller increases in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hompson&lt;/Author&gt;&lt;Year&gt;2006&lt;/Year&gt;&lt;RecNum&gt;4930&lt;/RecNum&gt;&lt;DisplayText&gt;(O. M. Thompson et al., 2006)&lt;/DisplayText&gt;&lt;record&gt;&lt;rec-number&gt;4930&lt;/rec-number&gt;&lt;foreign-keys&gt;&lt;key app="EN" db-id="r2rrptxt2w29drezxrj52et9sr02zaxepswe" timestamp="1484611468"&gt;4930&lt;/key&gt;&lt;/foreign-keys&gt;&lt;ref-type name="Journal Article"&gt;17&lt;/ref-type&gt;&lt;contributors&gt;&lt;authors&gt;&lt;author&gt;Thompson, O. M.&lt;/author&gt;&lt;author&gt;Ballew, C.&lt;/author&gt;&lt;author&gt;Resnicow, K.&lt;/author&gt;&lt;author&gt;Gillespie, C.&lt;/author&gt;&lt;author&gt;Must, A.&lt;/author&gt;&lt;author&gt;Bandini, L. G.&lt;/author&gt;&lt;author&gt;Cyr, H.&lt;/author&gt;&lt;author&gt;Dietz, W. H.&lt;/author&gt;&lt;/authors&gt;&lt;/contributors&gt;&lt;titles&gt;&lt;title&gt;Dietary pattern as a predictor of change in BMI z-score among girls&lt;/title&gt;&lt;secondary-title&gt;International Journal of Obesity&lt;/secondary-title&gt;&lt;/titles&gt;&lt;periodical&gt;&lt;full-title&gt;International Journal of Obesity&lt;/full-title&gt;&lt;/periodical&gt;&lt;pages&gt;176-182&lt;/pages&gt;&lt;volume&gt;30&lt;/volume&gt;&lt;number&gt;1&lt;/number&gt;&lt;dates&gt;&lt;year&gt;2006&lt;/year&gt;&lt;pub-dates&gt;&lt;date&gt;Jan&lt;/date&gt;&lt;/pub-dates&gt;&lt;/dates&gt;&lt;isbn&gt;0307-0565&lt;/isbn&gt;&lt;accession-num&gt;WOS:000233904700027&lt;/accession-num&gt;&lt;urls&gt;&lt;related-urls&gt;&lt;url&gt;&amp;lt;Go to WoS&amp;gt;://WOS:000233904700027&lt;/url&gt;&lt;/related-urls&gt;&lt;/urls&gt;&lt;electronic-resource-num&gt;10.1038/sj.ijo.080307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O. M. Thompson et al., 2006)</w:t>
      </w:r>
      <w:r w:rsidRPr="005A3C27">
        <w:rPr>
          <w:rFonts w:ascii="Times New Roman" w:hAnsi="Times New Roman" w:cs="Times New Roman"/>
        </w:rPr>
        <w:fldChar w:fldCharType="end"/>
      </w:r>
      <w:r w:rsidRPr="005A3C27">
        <w:rPr>
          <w:rFonts w:ascii="Times New Roman" w:hAnsi="Times New Roman" w:cs="Times New Roman"/>
          <w:shd w:val="clear" w:color="auto" w:fill="FFFFFF"/>
        </w:rPr>
        <w:t>.</w:t>
      </w:r>
    </w:p>
    <w:p w14:paraId="460C4994" w14:textId="67070663" w:rsidR="004038CD" w:rsidRPr="005A3C27" w:rsidRDefault="004038CD" w:rsidP="0038159B">
      <w:pPr>
        <w:spacing w:line="480" w:lineRule="auto"/>
        <w:ind w:firstLine="720"/>
        <w:rPr>
          <w:rFonts w:ascii="Times New Roman" w:hAnsi="Times New Roman" w:cs="Times New Roman"/>
          <w:shd w:val="clear" w:color="auto" w:fill="FFFFFF"/>
        </w:rPr>
      </w:pPr>
      <w:r w:rsidRPr="005A3C27">
        <w:rPr>
          <w:rStyle w:val="Heading3Char"/>
        </w:rPr>
        <w:t>3.2  Physical activity and sedentary behavior.</w:t>
      </w:r>
      <w:r w:rsidRPr="005A3C27">
        <w:rPr>
          <w:rFonts w:ascii="Times New Roman" w:hAnsi="Times New Roman" w:cs="Times New Roman"/>
          <w:b/>
          <w:bCs/>
        </w:rPr>
        <w:t xml:space="preserve"> </w:t>
      </w:r>
      <w:r w:rsidRPr="005A3C27">
        <w:rPr>
          <w:rFonts w:ascii="Times New Roman" w:hAnsi="Times New Roman" w:cs="Times New Roman"/>
        </w:rPr>
        <w:t xml:space="preserve">Collectively, research indicates that children are not meeting physical activity guidelin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oppinger&lt;/Author&gt;&lt;Year&gt;2010&lt;/Year&gt;&lt;RecNum&gt;4740&lt;/RecNum&gt;&lt;DisplayText&gt;(Coppinger, Jeanes, Dabinett, Voegele, &amp;amp; Reeves, 2010)&lt;/DisplayText&gt;&lt;record&gt;&lt;rec-number&gt;4740&lt;/rec-number&gt;&lt;foreign-keys&gt;&lt;key app="EN" db-id="r2rrptxt2w29drezxrj52et9sr02zaxepswe" timestamp="1484611462"&gt;4740&lt;/key&gt;&lt;/foreign-keys&gt;&lt;ref-type name="Journal Article"&gt;17&lt;/ref-type&gt;&lt;contributors&gt;&lt;authors&gt;&lt;author&gt;Coppinger, T.&lt;/author&gt;&lt;author&gt;Jeanes, Y. M.&lt;/author&gt;&lt;author&gt;Dabinett, J.&lt;/author&gt;&lt;author&gt;Voegele, C.&lt;/author&gt;&lt;author&gt;Reeves, S.&lt;/author&gt;&lt;/authors&gt;&lt;/contributors&gt;&lt;titles&gt;&lt;title&gt;Physical activity and dietary intake of children aged 9-11 years and the influence of peers on these behaviours: a 1-year follow-up&lt;/title&gt;&lt;secondary-title&gt;European Journal of Clinical Nutrition&lt;/secondary-title&gt;&lt;/titles&gt;&lt;periodical&gt;&lt;full-title&gt;European Journal of Clinical Nutrition&lt;/full-title&gt;&lt;/periodical&gt;&lt;pages&gt;776-781&lt;/pages&gt;&lt;volume&gt;64&lt;/volume&gt;&lt;number&gt;8&lt;/number&gt;&lt;dates&gt;&lt;year&gt;2010&lt;/year&gt;&lt;pub-dates&gt;&lt;date&gt;Aug&lt;/date&gt;&lt;/pub-dates&gt;&lt;/dates&gt;&lt;isbn&gt;0954-3007&lt;/isbn&gt;&lt;accession-num&gt;WOS:000280564400002&lt;/accession-num&gt;&lt;urls&gt;&lt;related-urls&gt;&lt;url&gt;&amp;lt;Go to ISI&amp;gt;://WOS:000280564400002&lt;/url&gt;&lt;/related-urls&gt;&lt;/urls&gt;&lt;electronic-resource-num&gt;10.1038/ejcn.2010.6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oppinger, Jeanes, Dabinett, Voegele, &amp; Reeves, 2010)</w:t>
      </w:r>
      <w:r w:rsidRPr="005A3C27">
        <w:rPr>
          <w:rFonts w:ascii="Times New Roman" w:hAnsi="Times New Roman" w:cs="Times New Roman"/>
        </w:rPr>
        <w:fldChar w:fldCharType="end"/>
      </w:r>
      <w:r w:rsidRPr="005A3C27">
        <w:rPr>
          <w:rFonts w:ascii="Times New Roman" w:hAnsi="Times New Roman" w:cs="Times New Roman"/>
        </w:rPr>
        <w:t xml:space="preserve"> and spend a great deal of time in sedentary behaviors, including high media use for examp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ideout&lt;/Author&gt;&lt;Year&gt;2016&lt;/Year&gt;&lt;RecNum&gt;521&lt;/RecNum&gt;&lt;DisplayText&gt;(Rideout, Foehr, &amp;amp; Roberts, 2016)&lt;/DisplayText&gt;&lt;record&gt;&lt;rec-number&gt;521&lt;/rec-number&gt;&lt;foreign-keys&gt;&lt;key app="EN" db-id="rw9w9adxqxr903ev2th55w0lafetfe0xw0vw" timestamp="1490823914"&gt;521&lt;/key&gt;&lt;/foreign-keys&gt;&lt;ref-type name="Generic"&gt;13&lt;/ref-type&gt;&lt;contributors&gt;&lt;authors&gt;&lt;author&gt;Rideout, VJ&lt;/author&gt;&lt;author&gt;Foehr, UG&lt;/author&gt;&lt;author&gt;Roberts, DF&lt;/author&gt;&lt;/authors&gt;&lt;/contributors&gt;&lt;titles&gt;&lt;title&gt;Generation M 2: media in the lives of 8-to 18-year-olds. Kaiser Family Foundation. 2010&lt;/title&gt;&lt;/titles&gt;&lt;dates&gt;&lt;year&gt;2016&lt;/year&gt;&lt;/dates&gt;&lt;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ideout, Foehr, &amp; Roberts, 2016)</w:t>
      </w:r>
      <w:r w:rsidRPr="005A3C27">
        <w:rPr>
          <w:rFonts w:ascii="Times New Roman" w:hAnsi="Times New Roman" w:cs="Times New Roman"/>
        </w:rPr>
        <w:fldChar w:fldCharType="end"/>
      </w:r>
      <w:r w:rsidRPr="005A3C27">
        <w:rPr>
          <w:rFonts w:ascii="Times New Roman" w:hAnsi="Times New Roman" w:cs="Times New Roman"/>
        </w:rPr>
        <w:t xml:space="preserve">. A number of longitudinal studies have shown that BMI and other measures of adiposity are negatively associated with physical activity over time </w:t>
      </w:r>
      <w:r w:rsidRPr="005A3C27">
        <w:rPr>
          <w:rFonts w:ascii="Times New Roman" w:hAnsi="Times New Roman" w:cs="Times New Roman"/>
        </w:rPr>
        <w:fldChar w:fldCharType="begin">
          <w:fldData xml:space="preserve">PEVuZE5vdGU+PENpdGU+PEF1dGhvcj5BcmE8L0F1dGhvcj48WWVhcj4yMDA2PC9ZZWFyPjxSZWNO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BcmE8L0F1dGhvcj48WWVhcj4yMDA2PC9ZZWFyPjxSZWNO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Ara et al., 2006; Berkey et al., 2000; Carlson, Crespo, Sallis, Patterson, &amp; Elder, 2012; Dunton et al., 2012; Fulton et al., 2009; Haerens et al., 2010; McGavock, Torrance, McGuire, Wozny, &amp; Lewanczuk, 2009; Richmond et al., 2014)</w:t>
      </w:r>
      <w:r w:rsidRPr="005A3C27">
        <w:rPr>
          <w:rFonts w:ascii="Times New Roman" w:hAnsi="Times New Roman" w:cs="Times New Roman"/>
        </w:rPr>
        <w:fldChar w:fldCharType="end"/>
      </w:r>
      <w:r w:rsidRPr="005A3C27">
        <w:rPr>
          <w:rFonts w:ascii="Times New Roman" w:hAnsi="Times New Roman" w:cs="Times New Roman"/>
        </w:rPr>
        <w:t xml:space="preserve"> and positively associated with sedentary behavior </w:t>
      </w:r>
      <w:r w:rsidRPr="005A3C27">
        <w:rPr>
          <w:rFonts w:ascii="Times New Roman" w:hAnsi="Times New Roman" w:cs="Times New Roman"/>
        </w:rPr>
        <w:fldChar w:fldCharType="begin">
          <w:fldData xml:space="preserve">PEVuZE5vdGU+PENpdGU+PEF1dGhvcj5GdWxsZXItVHlzemtpZXdpY3o8L0F1dGhvcj48WWVhcj4y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GdWxsZXItVHlzemtpZXdpY3o8L0F1dGhvcj48WWVhcj4y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Falbe et al., 2013; Fuller-Tyszkiewicz et al., 2012)</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t>
      </w:r>
      <w:r w:rsidRPr="005A3C27">
        <w:rPr>
          <w:rFonts w:ascii="Times New Roman" w:hAnsi="Times New Roman" w:cs="Times New Roman"/>
        </w:rPr>
        <w:t>A</w:t>
      </w:r>
      <w:r w:rsidRPr="005A3C27">
        <w:rPr>
          <w:rFonts w:ascii="Times New Roman" w:hAnsi="Times New Roman" w:cs="Times New Roman"/>
          <w:shd w:val="clear" w:color="auto" w:fill="FFFFFF"/>
        </w:rPr>
        <w:t xml:space="preserve"> year-long longitudinal study of 10,769 children (</w:t>
      </w:r>
      <w:r w:rsidRPr="005A3C27">
        <w:rPr>
          <w:rFonts w:ascii="Times New Roman" w:hAnsi="Times New Roman" w:cs="Times New Roman"/>
          <w:i/>
          <w:iCs/>
          <w:shd w:val="clear" w:color="auto" w:fill="FFFFFF"/>
        </w:rPr>
        <w:t xml:space="preserve">m </w:t>
      </w:r>
      <w:r w:rsidRPr="005A3C27">
        <w:rPr>
          <w:rFonts w:ascii="Times New Roman" w:hAnsi="Times New Roman" w:cs="Times New Roman"/>
          <w:shd w:val="clear" w:color="auto" w:fill="FFFFFF"/>
        </w:rPr>
        <w:t xml:space="preserve">= 9-14 years) found that girls who were less physically active had larger increases in BMI, though this relationship was not significant for boy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key&lt;/Author&gt;&lt;Year&gt;2000&lt;/Year&gt;&lt;RecNum&gt;4709&lt;/RecNum&gt;&lt;DisplayText&gt;(Berkey et al., 2000)&lt;/DisplayText&gt;&lt;record&gt;&lt;rec-number&gt;4709&lt;/rec-number&gt;&lt;foreign-keys&gt;&lt;key app="EN" db-id="r2rrptxt2w29drezxrj52et9sr02zaxepswe" timestamp="1484611461"&gt;4709&lt;/key&gt;&lt;/foreign-keys&gt;&lt;ref-type name="Journal Article"&gt;17&lt;/ref-type&gt;&lt;contributors&gt;&lt;authors&gt;&lt;author&gt;Berkey, C. S.&lt;/author&gt;&lt;author&gt;Rockett, H. R. H.&lt;/author&gt;&lt;author&gt;Field, A. E.&lt;/author&gt;&lt;author&gt;Gillman, M. W.&lt;/author&gt;&lt;author&gt;Frazier, A. L.&lt;/author&gt;&lt;author&gt;Camargo, C. A.&lt;/author&gt;&lt;author&gt;Colditz, G. A.&lt;/author&gt;&lt;/authors&gt;&lt;/contributors&gt;&lt;titles&gt;&lt;title&gt;Activity, dietary intake, and weight changes in a longitudinal study of preadolescent and adolescent boys and girls&lt;/title&gt;&lt;secondary-title&gt;Pediatrics&lt;/secondary-title&gt;&lt;/titles&gt;&lt;periodical&gt;&lt;full-title&gt;Pediatrics&lt;/full-title&gt;&lt;/periodical&gt;&lt;volume&gt;105&lt;/volume&gt;&lt;number&gt;4&lt;/number&gt;&lt;dates&gt;&lt;year&gt;2000&lt;/year&gt;&lt;pub-dates&gt;&lt;date&gt;Apr&lt;/date&gt;&lt;/pub-dates&gt;&lt;/dates&gt;&lt;isbn&gt;0031-4005&lt;/isbn&gt;&lt;accession-num&gt;WOS:000086189400014&lt;/accession-num&gt;&lt;urls&gt;&lt;related-urls&gt;&lt;url&gt;&amp;lt;Go to WoS&amp;gt;://WOS:000086189400014&lt;/url&gt;&lt;/related-urls&gt;&lt;/urls&gt;&lt;custom7&gt;e56&lt;/custom7&gt;&lt;electronic-resource-num&gt;10.1542/peds.105.4.e56&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Berkey et al., 2000)</w:t>
      </w:r>
      <w:r w:rsidRPr="005A3C27">
        <w:rPr>
          <w:rFonts w:ascii="Times New Roman" w:hAnsi="Times New Roman" w:cs="Times New Roman"/>
        </w:rPr>
        <w:fldChar w:fldCharType="end"/>
      </w:r>
      <w:r w:rsidRPr="005A3C27">
        <w:rPr>
          <w:rFonts w:ascii="Times New Roman" w:hAnsi="Times New Roman" w:cs="Times New Roman"/>
          <w:shd w:val="clear" w:color="auto" w:fill="FFFFFF"/>
        </w:rPr>
        <w:t>. A sample of 1670 Flemish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0 years, SD = 0.4; 48% female) followed for four years showed a significant negative relationship between self-reported sports participation and BMI z-score, and a positive relationship between decreased self-reported hours spent in physical education at school over time and increases in BMI z-scor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erens&lt;/Author&gt;&lt;Year&gt;2010&lt;/Year&gt;&lt;RecNum&gt;4805&lt;/RecNum&gt;&lt;DisplayText&gt;(Haerens et al., 2010)&lt;/DisplayText&gt;&lt;record&gt;&lt;rec-number&gt;4805&lt;/rec-number&gt;&lt;foreign-keys&gt;&lt;key app="EN" db-id="r2rrptxt2w29drezxrj52et9sr02zaxepswe" timestamp="1484611464"&gt;4805&lt;/key&gt;&lt;/foreign-keys&gt;&lt;ref-type name="Journal Article"&gt;17&lt;/ref-type&gt;&lt;contributors&gt;&lt;authors&gt;&lt;author&gt;Haerens, Leen&lt;/author&gt;&lt;author&gt;Vereecken, Carine&lt;/author&gt;&lt;author&gt;Maes, Lea&lt;/author&gt;&lt;author&gt;De Bourdeaudhuij, Ilse&lt;/author&gt;&lt;/authors&gt;&lt;/contributors&gt;&lt;titles&gt;&lt;title&gt;Relationship of physical activity and dietary habits with body mass index in the transition from childhood to adolescence: a 4-year longitudinal study&lt;/title&gt;&lt;secondary-title&gt;Public Health Nutrition&lt;/secondary-title&gt;&lt;/titles&gt;&lt;periodical&gt;&lt;full-title&gt;Public Health Nutrition&lt;/full-title&gt;&lt;/periodical&gt;&lt;pages&gt;1722-1728&lt;/pages&gt;&lt;volume&gt;13&lt;/volume&gt;&lt;number&gt;10A&lt;/number&gt;&lt;dates&gt;&lt;year&gt;2010&lt;/year&gt;&lt;pub-dates&gt;&lt;date&gt;Oct&lt;/date&gt;&lt;/pub-dates&gt;&lt;/dates&gt;&lt;isbn&gt;1368-9800&lt;/isbn&gt;&lt;accession-num&gt;WOS:000284046000009&lt;/accession-num&gt;&lt;urls&gt;&lt;related-urls&gt;&lt;url&gt;&amp;lt;Go to ISI&amp;gt;://WOS:000284046000009&lt;/url&gt;&lt;/related-urls&gt;&lt;/urls&gt;&lt;electronic-resource-num&gt;10.1017/s1368980010002284&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Haerens et al., 2010)</w:t>
      </w:r>
      <w:r w:rsidRPr="005A3C27">
        <w:rPr>
          <w:rFonts w:ascii="Times New Roman" w:hAnsi="Times New Roman" w:cs="Times New Roman"/>
        </w:rPr>
        <w:fldChar w:fldCharType="end"/>
      </w:r>
      <w:r w:rsidRPr="005A3C27">
        <w:rPr>
          <w:rFonts w:ascii="Times New Roman" w:hAnsi="Times New Roman" w:cs="Times New Roman"/>
          <w:shd w:val="clear" w:color="auto" w:fill="FFFFFF"/>
        </w:rPr>
        <w:t>. One study of 902 Canadian youth (</w:t>
      </w:r>
      <w:r w:rsidRPr="005A3C27">
        <w:rPr>
          <w:rFonts w:ascii="Times New Roman" w:hAnsi="Times New Roman" w:cs="Times New Roman"/>
          <w:i/>
          <w:iCs/>
          <w:shd w:val="clear" w:color="auto" w:fill="FFFFFF"/>
        </w:rPr>
        <w:t xml:space="preserve">m </w:t>
      </w:r>
      <w:r w:rsidRPr="005A3C27">
        <w:rPr>
          <w:rFonts w:ascii="Times New Roman" w:hAnsi="Times New Roman" w:cs="Times New Roman"/>
          <w:shd w:val="clear" w:color="auto" w:fill="FFFFFF"/>
        </w:rPr>
        <w:t xml:space="preserve">= 8-16 years; 54% female) found that both low cardiorespiratory fitness and decreases in fitness over time were significantly associated with weight gain over a two-year peri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cGavock&lt;/Author&gt;&lt;Year&gt;2009&lt;/Year&gt;&lt;RecNum&gt;4862&lt;/RecNum&gt;&lt;DisplayText&gt;(McGavock et al., 2009)&lt;/DisplayText&gt;&lt;record&gt;&lt;rec-number&gt;4862&lt;/rec-number&gt;&lt;foreign-keys&gt;&lt;key app="EN" db-id="r2rrptxt2w29drezxrj52et9sr02zaxepswe" timestamp="1484611466"&gt;4862&lt;/key&gt;&lt;/foreign-keys&gt;&lt;ref-type name="Journal Article"&gt;17&lt;/ref-type&gt;&lt;contributors&gt;&lt;authors&gt;&lt;author&gt;McGavock, Jonathan M.&lt;/author&gt;&lt;author&gt;Torrance, Brian D.&lt;/author&gt;&lt;author&gt;McGuire, K. Ashlee&lt;/author&gt;&lt;author&gt;Wozny, Paul D.&lt;/author&gt;&lt;author&gt;Lewanczuk, Richard Z.&lt;/author&gt;&lt;/authors&gt;&lt;/contributors&gt;&lt;titles&gt;&lt;title&gt;Cardiorespiratory Fitness and the Risk of Overweight in Youth: The Healthy Hearts Longitudinal Study of Cardiometabolic Health&lt;/title&gt;&lt;secondary-title&gt;Obesity&lt;/secondary-title&gt;&lt;/titles&gt;&lt;periodical&gt;&lt;full-title&gt;Obesity&lt;/full-title&gt;&lt;/periodical&gt;&lt;pages&gt;1802-1807&lt;/pages&gt;&lt;volume&gt;17&lt;/volume&gt;&lt;number&gt;9&lt;/number&gt;&lt;dates&gt;&lt;year&gt;2009&lt;/year&gt;&lt;pub-dates&gt;&lt;date&gt;Sep&lt;/date&gt;&lt;/pub-dates&gt;&lt;/dates&gt;&lt;isbn&gt;1930-7381&lt;/isbn&gt;&lt;accession-num&gt;WOS:000269527200025&lt;/accession-num&gt;&lt;urls&gt;&lt;related-urls&gt;&lt;url&gt;&amp;lt;Go to WoS&amp;gt;://WOS:000269527200025&lt;/url&gt;&lt;/related-urls&gt;&lt;/urls&gt;&lt;electronic-resource-num&gt;10.1038/oby.2009.59&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McGavock et al., 2009)</w:t>
      </w:r>
      <w:r w:rsidRPr="005A3C27">
        <w:rPr>
          <w:rFonts w:ascii="Times New Roman" w:hAnsi="Times New Roman" w:cs="Times New Roman"/>
        </w:rPr>
        <w:fldChar w:fldCharType="end"/>
      </w:r>
      <w:r w:rsidRPr="005A3C27">
        <w:rPr>
          <w:rFonts w:ascii="Times New Roman" w:hAnsi="Times New Roman" w:cs="Times New Roman"/>
          <w:shd w:val="clear" w:color="auto" w:fill="FFFFFF"/>
        </w:rPr>
        <w:t>.</w:t>
      </w:r>
    </w:p>
    <w:p w14:paraId="606F838A" w14:textId="77777777" w:rsidR="004038CD" w:rsidRPr="005A3C27" w:rsidRDefault="004038CD" w:rsidP="0038159B">
      <w:pPr>
        <w:spacing w:line="480" w:lineRule="auto"/>
        <w:rPr>
          <w:rFonts w:ascii="Times New Roman" w:hAnsi="Times New Roman" w:cs="Times New Roman"/>
          <w:shd w:val="clear" w:color="auto" w:fill="FFFFFF"/>
        </w:rPr>
      </w:pPr>
      <w:r w:rsidRPr="005A3C27">
        <w:rPr>
          <w:rFonts w:ascii="Times New Roman" w:hAnsi="Times New Roman" w:cs="Times New Roman"/>
        </w:rPr>
        <w:tab/>
        <w:t xml:space="preserve">Particular clusters of </w:t>
      </w:r>
      <w:r w:rsidRPr="005A3C27">
        <w:rPr>
          <w:rFonts w:ascii="Times New Roman" w:hAnsi="Times New Roman" w:cs="Times New Roman"/>
          <w:shd w:val="clear" w:color="auto" w:fill="FFFFFF"/>
        </w:rPr>
        <w:t xml:space="preserve">physical activity/sedentary </w:t>
      </w:r>
      <w:r w:rsidRPr="005A3C27">
        <w:rPr>
          <w:rFonts w:ascii="Times New Roman" w:hAnsi="Times New Roman" w:cs="Times New Roman"/>
        </w:rPr>
        <w:t xml:space="preserve">behaviors have also been found to be relevant for obesity risk. </w:t>
      </w:r>
      <w:r w:rsidRPr="005A3C27">
        <w:rPr>
          <w:rFonts w:ascii="Times New Roman" w:hAnsi="Times New Roman" w:cs="Times New Roman"/>
          <w:shd w:val="clear" w:color="auto" w:fill="FFFFFF"/>
        </w:rPr>
        <w:t>For example, an analysis of clustered behaviors over a six-year study with 1642 German youth (</w:t>
      </w:r>
      <w:r w:rsidRPr="005A3C27">
        <w:rPr>
          <w:rFonts w:ascii="Times New Roman" w:hAnsi="Times New Roman" w:cs="Times New Roman"/>
          <w:i/>
          <w:iCs/>
          <w:shd w:val="clear" w:color="auto" w:fill="FFFFFF"/>
        </w:rPr>
        <w:t xml:space="preserve">m </w:t>
      </w:r>
      <w:r w:rsidRPr="005A3C27">
        <w:rPr>
          <w:rFonts w:ascii="Times New Roman" w:hAnsi="Times New Roman" w:cs="Times New Roman"/>
          <w:shd w:val="clear" w:color="auto" w:fill="FFFFFF"/>
        </w:rPr>
        <w:t xml:space="preserve">= 11-17 years) found that a pattern of low activity levels, high </w:t>
      </w:r>
      <w:r w:rsidRPr="005A3C27">
        <w:rPr>
          <w:rFonts w:ascii="Times New Roman" w:hAnsi="Times New Roman" w:cs="Times New Roman"/>
          <w:shd w:val="clear" w:color="auto" w:fill="FFFFFF"/>
        </w:rPr>
        <w:lastRenderedPageBreak/>
        <w:t xml:space="preserve">media use, and low dietary quality had the highest increase in prevalence of overweight, while children with the pattern of high physical activity levels average media use and dietary quality had the smallest (and non-significant) increase in prevalence of over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pengler&lt;/Author&gt;&lt;Year&gt;2014&lt;/Year&gt;&lt;RecNum&gt;4921&lt;/RecNum&gt;&lt;DisplayText&gt;(Spengler et al., 2014)&lt;/DisplayText&gt;&lt;record&gt;&lt;rec-number&gt;4921&lt;/rec-number&gt;&lt;foreign-keys&gt;&lt;key app="EN" db-id="r2rrptxt2w29drezxrj52et9sr02zaxepswe" timestamp="1484611468"&gt;4921&lt;/key&gt;&lt;/foreign-keys&gt;&lt;ref-type name="Journal Article"&gt;17&lt;/ref-type&gt;&lt;contributors&gt;&lt;authors&gt;&lt;author&gt;Spengler, Sarah&lt;/author&gt;&lt;author&gt;Mess, Filip&lt;/author&gt;&lt;author&gt;Schmocker, Eliane&lt;/author&gt;&lt;author&gt;Woll, Alexander&lt;/author&gt;&lt;/authors&gt;&lt;/contributors&gt;&lt;titles&gt;&lt;title&gt;Longitudinal associations of health-related behavior patterns in adolescence with change of weight status and self-rated health over a period of 6 years: results of the MoMo longitudinal study&lt;/title&gt;&lt;secondary-title&gt;Bmc Pediatrics&lt;/secondary-title&gt;&lt;/titles&gt;&lt;periodical&gt;&lt;full-title&gt;BMC pediatrics&lt;/full-title&gt;&lt;/periodical&gt;&lt;volume&gt;14&lt;/volume&gt;&lt;dates&gt;&lt;year&gt;2014&lt;/year&gt;&lt;pub-dates&gt;&lt;date&gt;Sep 30&lt;/date&gt;&lt;/pub-dates&gt;&lt;/dates&gt;&lt;isbn&gt;1471-2431&lt;/isbn&gt;&lt;accession-num&gt;WOS:000342709200001&lt;/accession-num&gt;&lt;urls&gt;&lt;related-urls&gt;&lt;url&gt;&amp;lt;Go to WoS&amp;gt;://WOS:000342709200001&lt;/url&gt;&lt;/related-urls&gt;&lt;/urls&gt;&lt;custom7&gt;242&lt;/custom7&gt;&lt;electronic-resource-num&gt;10.1186/1471-2431-14-242&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Spengler et al., 2014)</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t>
      </w:r>
    </w:p>
    <w:p w14:paraId="31162544" w14:textId="77777777" w:rsidR="004038CD" w:rsidRPr="005A3C27" w:rsidRDefault="004038CD" w:rsidP="0038159B">
      <w:pPr>
        <w:spacing w:line="480" w:lineRule="auto"/>
        <w:ind w:firstLine="720"/>
        <w:rPr>
          <w:rFonts w:ascii="Times New Roman" w:hAnsi="Times New Roman" w:cs="Times New Roman"/>
          <w:shd w:val="clear" w:color="auto" w:fill="FFFFFF"/>
        </w:rPr>
      </w:pPr>
      <w:r w:rsidRPr="005A3C27">
        <w:rPr>
          <w:rFonts w:ascii="Times New Roman" w:hAnsi="Times New Roman" w:cs="Times New Roman"/>
          <w:shd w:val="clear" w:color="auto" w:fill="FFFFFF"/>
        </w:rPr>
        <w:t xml:space="preserve">Contrary to the research described above, some studies have not found a significant relationship between physical activity or sedentary behaviors and BMI, or other weight/adiposity indicators </w:t>
      </w:r>
      <w:r w:rsidRPr="005A3C27">
        <w:rPr>
          <w:rFonts w:ascii="Times New Roman" w:hAnsi="Times New Roman" w:cs="Times New Roman"/>
        </w:rPr>
        <w:fldChar w:fldCharType="begin">
          <w:fldData xml:space="preserve">PEVuZE5vdGU+PENpdGU+PEF1dGhvcj5GdWx0b248L0F1dGhvcj48WWVhcj4yMDA5PC9ZZWFyPjxS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GdWx0b248L0F1dGhvcj48WWVhcj4yMDA5PC9ZZWFyPjxS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shd w:val="clear" w:color="auto" w:fill="FFFFFF"/>
        </w:rPr>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Borradaile et al., 2008; Fulton et al., 2009; Laurson et al., 2008; Must et al., 2007)</w:t>
      </w:r>
      <w:r w:rsidRPr="005A3C27">
        <w:rPr>
          <w:rFonts w:ascii="Times New Roman" w:hAnsi="Times New Roman" w:cs="Times New Roman"/>
        </w:rPr>
        <w:fldChar w:fldCharType="end"/>
      </w:r>
      <w:r w:rsidRPr="005A3C27">
        <w:rPr>
          <w:rFonts w:ascii="Times New Roman" w:hAnsi="Times New Roman" w:cs="Times New Roman"/>
          <w:shd w:val="clear" w:color="auto" w:fill="FFFFFF"/>
        </w:rPr>
        <w:t>. A large, racially diverse sample of 1349 children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1.2 years, SD = 1.0; 46% African American; 22.2% Asian, 15.5 Hispanic, 12.3% White; 54.1% female) from low socioeconomic schools did not show any relationship between self-reported physical activity and sedentary behavior and BMI change over tim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orradaile&lt;/Author&gt;&lt;Year&gt;2008&lt;/Year&gt;&lt;RecNum&gt;4716&lt;/RecNum&gt;&lt;DisplayText&gt;(Borradaile et al., 2008)&lt;/DisplayText&gt;&lt;record&gt;&lt;rec-number&gt;4716&lt;/rec-number&gt;&lt;foreign-keys&gt;&lt;key app="EN" db-id="r2rrptxt2w29drezxrj52et9sr02zaxepswe" timestamp="1484611462"&gt;4716&lt;/key&gt;&lt;/foreign-keys&gt;&lt;ref-type name="Journal Article"&gt;17&lt;/ref-type&gt;&lt;contributors&gt;&lt;authors&gt;&lt;author&gt;Borradaile, Kelley E.&lt;/author&gt;&lt;author&gt;Foster, Gary D.&lt;/author&gt;&lt;author&gt;May, Henry&lt;/author&gt;&lt;author&gt;Karpyn, Allison&lt;/author&gt;&lt;author&gt;Sherman, Sandy&lt;/author&gt;&lt;author&gt;Grundy, Karen&lt;/author&gt;&lt;author&gt;Nachmani, Joan&lt;/author&gt;&lt;author&gt;Veur, Stephanie Vander&lt;/author&gt;&lt;author&gt;Boruch, Robert F.&lt;/author&gt;&lt;/authors&gt;&lt;/contributors&gt;&lt;titles&gt;&lt;title&gt;Associations between the Youth/Adolescent Questionnaire, the Youth/Adolescent Activity Questionnaire, and body mass index z score in low-income inner-city fourth through sixth grade children&lt;/title&gt;&lt;secondary-title&gt;American Journal of Clinical Nutrition&lt;/secondary-title&gt;&lt;/titles&gt;&lt;periodical&gt;&lt;full-title&gt;American Journal of Clinical Nutrition&lt;/full-title&gt;&lt;/periodical&gt;&lt;pages&gt;1650-1655&lt;/pages&gt;&lt;volume&gt;87&lt;/volume&gt;&lt;number&gt;6&lt;/number&gt;&lt;dates&gt;&lt;year&gt;2008&lt;/year&gt;&lt;pub-dates&gt;&lt;date&gt;Jun&lt;/date&gt;&lt;/pub-dates&gt;&lt;/dates&gt;&lt;isbn&gt;0002-9165&lt;/isbn&gt;&lt;accession-num&gt;WOS:000256724600011&lt;/accession-num&gt;&lt;urls&gt;&lt;related-urls&gt;&lt;url&gt;&amp;lt;Go to ISI&amp;gt;://WOS:000256724600011&lt;/url&gt;&lt;/related-urls&gt;&lt;/urls&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Borradaile et al., 2008)</w:t>
      </w:r>
      <w:r w:rsidRPr="005A3C27">
        <w:rPr>
          <w:rFonts w:ascii="Times New Roman" w:hAnsi="Times New Roman" w:cs="Times New Roman"/>
        </w:rPr>
        <w:fldChar w:fldCharType="end"/>
      </w:r>
      <w:r w:rsidRPr="005A3C27">
        <w:rPr>
          <w:rFonts w:ascii="Times New Roman" w:hAnsi="Times New Roman" w:cs="Times New Roman"/>
          <w:shd w:val="clear" w:color="auto" w:fill="FFFFFF"/>
        </w:rPr>
        <w:t>. A study of a 173 girls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0.0 years; 75% White, 14% Black; Cambridge, MA) found that self-reported physical activity and physical inactivity were unrelated to changes in BMI z-scor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ust&lt;/Author&gt;&lt;Year&gt;2007&lt;/Year&gt;&lt;RecNum&gt;4874&lt;/RecNum&gt;&lt;DisplayText&gt;(Must et al., 2007)&lt;/DisplayText&gt;&lt;record&gt;&lt;rec-number&gt;4874&lt;/rec-number&gt;&lt;foreign-keys&gt;&lt;key app="EN" db-id="r2rrptxt2w29drezxrj52et9sr02zaxepswe" timestamp="1484611466"&gt;4874&lt;/key&gt;&lt;/foreign-keys&gt;&lt;ref-type name="Journal Article"&gt;17&lt;/ref-type&gt;&lt;contributors&gt;&lt;authors&gt;&lt;author&gt;Must, Aviva&lt;/author&gt;&lt;author&gt;Bandini, Linda G.&lt;/author&gt;&lt;author&gt;Tybor, David J.&lt;/author&gt;&lt;author&gt;Phillips, Sarah M.&lt;/author&gt;&lt;author&gt;Naumova, Elena N.&lt;/author&gt;&lt;author&gt;Dietz, William H.&lt;/author&gt;&lt;/authors&gt;&lt;/contributors&gt;&lt;titles&gt;&lt;title&gt;Activity, inactivity, and screen time in relation to weight and fatness over adolescence in girls&lt;/title&gt;&lt;secondary-title&gt;Obesity&lt;/secondary-title&gt;&lt;/titles&gt;&lt;periodical&gt;&lt;full-title&gt;Obesity&lt;/full-title&gt;&lt;/periodical&gt;&lt;pages&gt;1774-1781&lt;/pages&gt;&lt;volume&gt;15&lt;/volume&gt;&lt;number&gt;7&lt;/number&gt;&lt;dates&gt;&lt;year&gt;2007&lt;/year&gt;&lt;pub-dates&gt;&lt;date&gt;Jul&lt;/date&gt;&lt;/pub-dates&gt;&lt;/dates&gt;&lt;isbn&gt;1930-7381&lt;/isbn&gt;&lt;accession-num&gt;WOS:000248242900019&lt;/accession-num&gt;&lt;urls&gt;&lt;related-urls&gt;&lt;url&gt;&amp;lt;Go to WoS&amp;gt;://WOS:000248242900019&lt;/url&gt;&lt;/related-urls&gt;&lt;/urls&gt;&lt;electronic-resource-num&gt;10.1038/oby.2007.211&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Must et al., 2007)</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However, after controlling for parental overweight, self-reported physical activity was inversely related and inactivity was positively related to increased body fa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ust&lt;/Author&gt;&lt;Year&gt;2007&lt;/Year&gt;&lt;RecNum&gt;4874&lt;/RecNum&gt;&lt;DisplayText&gt;(Must et al., 2007)&lt;/DisplayText&gt;&lt;record&gt;&lt;rec-number&gt;4874&lt;/rec-number&gt;&lt;foreign-keys&gt;&lt;key app="EN" db-id="r2rrptxt2w29drezxrj52et9sr02zaxepswe" timestamp="1484611466"&gt;4874&lt;/key&gt;&lt;/foreign-keys&gt;&lt;ref-type name="Journal Article"&gt;17&lt;/ref-type&gt;&lt;contributors&gt;&lt;authors&gt;&lt;author&gt;Must, Aviva&lt;/author&gt;&lt;author&gt;Bandini, Linda G.&lt;/author&gt;&lt;author&gt;Tybor, David J.&lt;/author&gt;&lt;author&gt;Phillips, Sarah M.&lt;/author&gt;&lt;author&gt;Naumova, Elena N.&lt;/author&gt;&lt;author&gt;Dietz, William H.&lt;/author&gt;&lt;/authors&gt;&lt;/contributors&gt;&lt;titles&gt;&lt;title&gt;Activity, inactivity, and screen time in relation to weight and fatness over adolescence in girls&lt;/title&gt;&lt;secondary-title&gt;Obesity&lt;/secondary-title&gt;&lt;/titles&gt;&lt;periodical&gt;&lt;full-title&gt;Obesity&lt;/full-title&gt;&lt;/periodical&gt;&lt;pages&gt;1774-1781&lt;/pages&gt;&lt;volume&gt;15&lt;/volume&gt;&lt;number&gt;7&lt;/number&gt;&lt;dates&gt;&lt;year&gt;2007&lt;/year&gt;&lt;pub-dates&gt;&lt;date&gt;Jul&lt;/date&gt;&lt;/pub-dates&gt;&lt;/dates&gt;&lt;isbn&gt;1930-7381&lt;/isbn&gt;&lt;accession-num&gt;WOS:000248242900019&lt;/accession-num&gt;&lt;urls&gt;&lt;related-urls&gt;&lt;url&gt;&amp;lt;Go to WoS&amp;gt;://WOS:000248242900019&lt;/url&gt;&lt;/related-urls&gt;&lt;/urls&gt;&lt;electronic-resource-num&gt;10.1038/oby.2007.211&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Must et al., 2007)</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t>
      </w:r>
    </w:p>
    <w:p w14:paraId="39A07D44" w14:textId="153015D4"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Style w:val="Heading3Char"/>
        </w:rPr>
        <w:t>3.3  Sleep.</w:t>
      </w:r>
      <w:r w:rsidRPr="005A3C27">
        <w:rPr>
          <w:rFonts w:ascii="Times New Roman" w:hAnsi="Times New Roman" w:cs="Times New Roman"/>
          <w:b/>
          <w:bCs/>
          <w:shd w:val="clear" w:color="auto" w:fill="FFFFFF"/>
        </w:rPr>
        <w:t xml:space="preserve"> </w:t>
      </w:r>
      <w:r w:rsidRPr="005A3C27">
        <w:rPr>
          <w:rFonts w:ascii="Times New Roman" w:hAnsi="Times New Roman" w:cs="Times New Roman"/>
        </w:rPr>
        <w:t xml:space="preserve">A recent meta-analysis of cross-sectional and longitudinal study designs concluded that short sleep duration doubles the risk of overweight and obesity in childhood and adolescenc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atima&lt;/Author&gt;&lt;Year&gt;2015&lt;/Year&gt;&lt;RecNum&gt;523&lt;/RecNum&gt;&lt;DisplayText&gt;(Fatima &amp;amp; Mamun, 2015)&lt;/DisplayText&gt;&lt;record&gt;&lt;rec-number&gt;523&lt;/rec-number&gt;&lt;foreign-keys&gt;&lt;key app="EN" db-id="rw9w9adxqxr903ev2th55w0lafetfe0xw0vw" timestamp="1490824051"&gt;523&lt;/key&gt;&lt;/foreign-keys&gt;&lt;ref-type name="Journal Article"&gt;17&lt;/ref-type&gt;&lt;contributors&gt;&lt;authors&gt;&lt;author&gt;Fatima, Y&lt;/author&gt;&lt;author&gt;Mamun, AA&lt;/author&gt;&lt;/authors&gt;&lt;/contributors&gt;&lt;auth-address&gt;School of Population Health, University of Queensland, Brisbane, Queensland, Australia.&lt;/auth-address&gt;&lt;titles&gt;&lt;title&gt;Longitudinal impact of sleep on overweight and obesity in children and adolescents: a systematic review and bias</w:instrText>
      </w:r>
      <w:r w:rsidRPr="005A3C27">
        <w:rPr>
          <w:rFonts w:ascii="Calibri" w:eastAsia="Calibri" w:hAnsi="Calibri" w:cs="Calibri"/>
        </w:rPr>
        <w:instrText>‐</w:instrText>
      </w:r>
      <w:r w:rsidRPr="005A3C27">
        <w:rPr>
          <w:rFonts w:ascii="Times New Roman" w:hAnsi="Times New Roman" w:cs="Times New Roman"/>
        </w:rPr>
        <w:instrText>adjusted meta</w:instrText>
      </w:r>
      <w:r w:rsidRPr="005A3C27">
        <w:rPr>
          <w:rFonts w:ascii="Calibri" w:eastAsia="Calibri" w:hAnsi="Calibri" w:cs="Calibri"/>
        </w:rPr>
        <w:instrText>‐</w:instrText>
      </w:r>
      <w:r w:rsidRPr="005A3C27">
        <w:rPr>
          <w:rFonts w:ascii="Times New Roman" w:hAnsi="Times New Roman" w:cs="Times New Roman"/>
        </w:rPr>
        <w:instrText>analysis&lt;/title&gt;&lt;secondary-title&gt;Obesity Reviews&lt;/secondary-title&gt;&lt;/titles&gt;&lt;periodical&gt;&lt;full-title&gt;Obesity Reviews&lt;/full-title&gt;&lt;/periodical&gt;&lt;pages&gt;137-149&lt;/pages&gt;&lt;volume&gt;16&lt;/volume&gt;&lt;number&gt;2&lt;/number&gt;&lt;keywords&gt;&lt;keyword&gt;Adolescent&lt;/keyword&gt;&lt;keyword&gt;Body Mass Index&lt;/keyword&gt;&lt;keyword&gt;Child&lt;/keyword&gt;&lt;keyword&gt;Humans&lt;/keyword&gt;&lt;keyword&gt;Longitudinal Studies&lt;/keyword&gt;&lt;keyword&gt;Pediatric Obesity/etiology/physiopathology/*prevention &amp;amp; control&lt;/keyword&gt;&lt;keyword&gt;Risk Factors&lt;/keyword&gt;&lt;keyword&gt;Sleep&lt;/keyword&gt;&lt;keyword&gt;Sleep Deprivation/*complications/physiopathology&lt;/keyword&gt;&lt;keyword&gt;Time Factors&lt;/keyword&gt;&lt;keyword&gt;Children&lt;/keyword&gt;&lt;keyword&gt;longitudinal&lt;/keyword&gt;&lt;keyword&gt;obesity&lt;/keyword&gt;&lt;keyword&gt;sleep duration&lt;/keyword&gt;&lt;/keywords&gt;&lt;dates&gt;&lt;year&gt;2015&lt;/year&gt;&lt;pub-dates&gt;&lt;date&gt;Feb&lt;/date&gt;&lt;/pub-dates&gt;&lt;/dates&gt;&lt;isbn&gt;1467-789X&lt;/isbn&gt;&lt;accession-num&gt;25589359&lt;/accession-num&gt;&lt;urls&gt;&lt;related-urls&gt;&lt;url&gt;https://www.ncbi.nlm.nih.gov/pubmed/25589359&lt;/url&gt;&lt;/related-urls&gt;&lt;/urls&gt;&lt;electronic-resource-num&gt;10.1111/obr.1224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atima &amp; Mamun, 2015)</w:t>
      </w:r>
      <w:r w:rsidRPr="005A3C27">
        <w:rPr>
          <w:rFonts w:ascii="Times New Roman" w:hAnsi="Times New Roman" w:cs="Times New Roman"/>
        </w:rPr>
        <w:fldChar w:fldCharType="end"/>
      </w:r>
      <w:r w:rsidRPr="005A3C27">
        <w:rPr>
          <w:rFonts w:ascii="Times New Roman" w:hAnsi="Times New Roman" w:cs="Times New Roman"/>
        </w:rPr>
        <w:t>. In a prospective cohort study of White and Hispanic children recruited between ages 6–12 years (</w:t>
      </w:r>
      <w:r w:rsidRPr="005A3C27">
        <w:rPr>
          <w:rFonts w:ascii="Times New Roman" w:hAnsi="Times New Roman" w:cs="Times New Roman"/>
          <w:i/>
          <w:iCs/>
        </w:rPr>
        <w:t>m</w:t>
      </w:r>
      <w:r w:rsidRPr="005A3C27">
        <w:rPr>
          <w:rFonts w:ascii="Times New Roman" w:hAnsi="Times New Roman" w:cs="Times New Roman"/>
        </w:rPr>
        <w:t xml:space="preserve"> = 8.9 years; 63.2% White, 36.8% Hispanic; 49% female), sleeping less than 7.5 hours per night increased the risk of obesity at 5-year follow-up compared to sleeping 9 hours or more per night, and having sleep disordered breathing was also found to predict higher BMI at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ilva&lt;/Author&gt;&lt;Year&gt;2011&lt;/Year&gt;&lt;RecNum&gt;4917&lt;/RecNum&gt;&lt;DisplayText&gt;(Silva et al., 2011)&lt;/DisplayText&gt;&lt;record&gt;&lt;rec-number&gt;4917&lt;/rec-number&gt;&lt;foreign-keys&gt;&lt;key app="EN" db-id="r2rrptxt2w29drezxrj52et9sr02zaxepswe" timestamp="1484611468"&gt;4917&lt;/key&gt;&lt;/foreign-keys&gt;&lt;ref-type name="Journal Article"&gt;17&lt;/ref-type&gt;&lt;contributors&gt;&lt;authors&gt;&lt;author&gt;Silva, Graciela E.&lt;/author&gt;&lt;author&gt;Goodwin, James L.&lt;/author&gt;&lt;author&gt;Parthasarathy, Sairam&lt;/author&gt;&lt;author&gt;Sherrill, Duane L.&lt;/author&gt;&lt;author&gt;Vana, Kimberly D.&lt;/author&gt;&lt;author&gt;Drescher, Amy A.&lt;/author&gt;&lt;author&gt;Quan, Stuart F.&lt;/author&gt;&lt;/authors&gt;&lt;/contributors&gt;&lt;titles&gt;&lt;title&gt;Longitudinal Association between Short Sleep, Body Weight, and Emotional and Learning Problems in Hispanic and Caucasian Children&lt;/title&gt;&lt;secondary-title&gt;Sleep&lt;/secondary-title&gt;&lt;/titles&gt;&lt;periodical&gt;&lt;full-title&gt;Sleep&lt;/full-title&gt;&lt;/periodical&gt;&lt;pages&gt;1197-1205&lt;/pages&gt;&lt;volume&gt;34&lt;/volume&gt;&lt;number&gt;9&lt;/number&gt;&lt;dates&gt;&lt;year&gt;2011&lt;/year&gt;&lt;pub-dates&gt;&lt;date&gt;Sep 1&lt;/date&gt;&lt;/pub-dates&gt;&lt;/dates&gt;&lt;isbn&gt;0161-8105&lt;/isbn&gt;&lt;accession-num&gt;WOS:000294481700010&lt;/accession-num&gt;&lt;urls&gt;&lt;related-urls&gt;&lt;url&gt;&amp;lt;Go to WoS&amp;gt;://WOS:000294481700010&lt;/url&gt;&lt;/related-urls&gt;&lt;/urls&gt;&lt;electronic-resource-num&gt;10.5665/sleep.12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ilva et al., 2011)</w:t>
      </w:r>
      <w:r w:rsidRPr="005A3C27">
        <w:rPr>
          <w:rFonts w:ascii="Times New Roman" w:hAnsi="Times New Roman" w:cs="Times New Roman"/>
        </w:rPr>
        <w:fldChar w:fldCharType="end"/>
      </w:r>
      <w:r w:rsidRPr="005A3C27">
        <w:rPr>
          <w:rFonts w:ascii="Times New Roman" w:hAnsi="Times New Roman" w:cs="Times New Roman"/>
        </w:rPr>
        <w:t xml:space="preserve">. In a Canadian birth cohort study of 1106 children (53% female), the sleep trajectory (i.e., “short persistent/increasing,” “10-hour </w:t>
      </w:r>
      <w:r w:rsidRPr="005A3C27">
        <w:rPr>
          <w:rFonts w:ascii="Times New Roman" w:hAnsi="Times New Roman" w:cs="Times New Roman"/>
        </w:rPr>
        <w:lastRenderedPageBreak/>
        <w:t xml:space="preserve">persistent,” and “11-hour persistent”) from ages 2.5 to 6 years had an inverse association with being overweight/obese at ages 6 and 7 for boys only, and this was mediated by eating at irregular hours and eating too much or too fas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atone-Tokuda&lt;/Author&gt;&lt;Year&gt;2012&lt;/Year&gt;&lt;RecNum&gt;4926&lt;/RecNum&gt;&lt;DisplayText&gt;(Tatone-Tokuda et al., 2012)&lt;/DisplayText&gt;&lt;record&gt;&lt;rec-number&gt;4926&lt;/rec-number&gt;&lt;foreign-keys&gt;&lt;key app="EN" db-id="r2rrptxt2w29drezxrj52et9sr02zaxepswe" timestamp="1484611468"&gt;4926&lt;/key&gt;&lt;/foreign-keys&gt;&lt;ref-type name="Journal Article"&gt;17&lt;/ref-type&gt;&lt;contributors&gt;&lt;authors&gt;&lt;author&gt;Tatone-Tokuda, Fabiola&lt;/author&gt;&lt;author&gt;Dubois, Lise&lt;/author&gt;&lt;author&gt;Ramsay, Timothy&lt;/author&gt;&lt;author&gt;Girard, Manon&lt;/author&gt;&lt;author&gt;Touchette, Evelyne&lt;/author&gt;&lt;author&gt;Petit, Dominique&lt;/author&gt;&lt;author&gt;Montplaisir, Jacques Y.&lt;/author&gt;&lt;/authors&gt;&lt;/contributors&gt;&lt;titles&gt;&lt;title&gt;Sex differences in the association between sleep duration, diet and body mass index: a birth cohort study&lt;/title&gt;&lt;secondary-title&gt;Journal of Sleep Research&lt;/secondary-title&gt;&lt;/titles&gt;&lt;periodical&gt;&lt;full-title&gt;Journal of Sleep Research&lt;/full-title&gt;&lt;/periodical&gt;&lt;pages&gt;448-460&lt;/pages&gt;&lt;volume&gt;21&lt;/volume&gt;&lt;number&gt;4&lt;/number&gt;&lt;dates&gt;&lt;year&gt;2012&lt;/year&gt;&lt;pub-dates&gt;&lt;date&gt;Aug&lt;/date&gt;&lt;/pub-dates&gt;&lt;/dates&gt;&lt;isbn&gt;0962-1105&lt;/isbn&gt;&lt;accession-num&gt;WOS:000306278400013&lt;/accession-num&gt;&lt;urls&gt;&lt;related-urls&gt;&lt;url&gt;&amp;lt;Go to WoS&amp;gt;://WOS:000306278400013&lt;/url&gt;&lt;/related-urls&gt;&lt;/urls&gt;&lt;electronic-resource-num&gt;10.1111/j.1365-2869.2011.00989.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atone-Tokuda et al., 2012)</w:t>
      </w:r>
      <w:r w:rsidRPr="005A3C27">
        <w:rPr>
          <w:rFonts w:ascii="Times New Roman" w:hAnsi="Times New Roman" w:cs="Times New Roman"/>
        </w:rPr>
        <w:fldChar w:fldCharType="end"/>
      </w:r>
      <w:r w:rsidRPr="005A3C27">
        <w:rPr>
          <w:rFonts w:ascii="Times New Roman" w:hAnsi="Times New Roman" w:cs="Times New Roman"/>
        </w:rPr>
        <w:t>. Similarly, a birth cohort study (</w:t>
      </w:r>
      <w:r w:rsidRPr="005A3C27">
        <w:rPr>
          <w:rFonts w:ascii="Times New Roman" w:hAnsi="Times New Roman" w:cs="Times New Roman"/>
          <w:i/>
          <w:iCs/>
        </w:rPr>
        <w:t>n</w:t>
      </w:r>
      <w:r w:rsidRPr="005A3C27">
        <w:rPr>
          <w:rFonts w:ascii="Times New Roman" w:hAnsi="Times New Roman" w:cs="Times New Roman"/>
        </w:rPr>
        <w:t xml:space="preserve"> = 244; 44% female) from New Zealand found that for each additional hour of sleep from age 3 to 5 years there was a reduction in risk of being overweight at age 7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rter&lt;/Author&gt;&lt;Year&gt;2011&lt;/Year&gt;&lt;RecNum&gt;4728&lt;/RecNum&gt;&lt;DisplayText&gt;(Carter, Taylor, Williams, &amp;amp; Taylor, 2011)&lt;/DisplayText&gt;&lt;record&gt;&lt;rec-number&gt;4728&lt;/rec-number&gt;&lt;foreign-keys&gt;&lt;key app="EN" db-id="r2rrptxt2w29drezxrj52et9sr02zaxepswe" timestamp="1484611462"&gt;4728&lt;/key&gt;&lt;/foreign-keys&gt;&lt;ref-type name="Journal Article"&gt;17&lt;/ref-type&gt;&lt;contributors&gt;&lt;authors&gt;&lt;author&gt;Carter, Philippa J.&lt;/author&gt;&lt;author&gt;Taylor, Barry J.&lt;/author&gt;&lt;author&gt;Williams, Sheila M.&lt;/author&gt;&lt;author&gt;Taylor, Rachael W.&lt;/author&gt;&lt;/authors&gt;&lt;/contributors&gt;&lt;titles&gt;&lt;title&gt;Longitudinal analysis of sleep in relation to BMI and body fat in children: the FLAME study&lt;/title&gt;&lt;secondary-title&gt;British Medical Journal&lt;/secondary-title&gt;&lt;/titles&gt;&lt;periodical&gt;&lt;full-title&gt;British Medical Journal&lt;/full-title&gt;&lt;/periodical&gt;&lt;volume&gt;342&lt;/volume&gt;&lt;dates&gt;&lt;year&gt;2011&lt;/year&gt;&lt;pub-dates&gt;&lt;date&gt;May 26&lt;/date&gt;&lt;/pub-dates&gt;&lt;/dates&gt;&lt;isbn&gt;0959-535X&lt;/isbn&gt;&lt;accession-num&gt;WOS:000291155000002&lt;/accession-num&gt;&lt;urls&gt;&lt;related-urls&gt;&lt;url&gt;&amp;lt;Go to ISI&amp;gt;://WOS:000291155000002&lt;/url&gt;&lt;/related-urls&gt;&lt;/urls&gt;&lt;custom7&gt;d2712&lt;/custom7&gt;&lt;electronic-resource-num&gt;10.1136/bmj.d271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arter, Taylor, Williams, &amp; Taylor, 2011)</w:t>
      </w:r>
      <w:r w:rsidRPr="005A3C27">
        <w:rPr>
          <w:rFonts w:ascii="Times New Roman" w:hAnsi="Times New Roman" w:cs="Times New Roman"/>
        </w:rPr>
        <w:fldChar w:fldCharType="end"/>
      </w:r>
      <w:r w:rsidRPr="005A3C27">
        <w:rPr>
          <w:rFonts w:ascii="Times New Roman" w:hAnsi="Times New Roman" w:cs="Times New Roman"/>
        </w:rPr>
        <w:t>.</w:t>
      </w:r>
    </w:p>
    <w:p w14:paraId="5CF27231"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The same relationship seems not to exist in adolescence, as the longitudinal studies captured by our search did not report a significant relation between sleep duration and obesity. A study using data from the first two waves of Add Health (</w:t>
      </w:r>
      <w:r w:rsidRPr="005A3C27">
        <w:rPr>
          <w:rFonts w:ascii="Times New Roman" w:hAnsi="Times New Roman" w:cs="Times New Roman"/>
          <w:i/>
          <w:iCs/>
        </w:rPr>
        <w:t>n</w:t>
      </w:r>
      <w:r w:rsidRPr="005A3C27">
        <w:rPr>
          <w:rFonts w:ascii="Times New Roman" w:hAnsi="Times New Roman" w:cs="Times New Roman"/>
        </w:rPr>
        <w:t xml:space="preserve"> = 13,568; </w:t>
      </w:r>
      <w:r w:rsidRPr="005A3C27">
        <w:rPr>
          <w:rFonts w:ascii="Times New Roman" w:hAnsi="Times New Roman" w:cs="Times New Roman"/>
          <w:i/>
          <w:iCs/>
        </w:rPr>
        <w:t>m</w:t>
      </w:r>
      <w:r w:rsidRPr="005A3C27">
        <w:rPr>
          <w:rFonts w:ascii="Times New Roman" w:hAnsi="Times New Roman" w:cs="Times New Roman"/>
        </w:rPr>
        <w:t xml:space="preserve"> = 15.96 years, SD = 0.11) found that shortened sleep duration (i.e., sleeping less than 6 hours) was not predictive of obesity at 1-year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lamaro&lt;/Author&gt;&lt;Year&gt;2010&lt;/Year&gt;&lt;RecNum&gt;4724&lt;/RecNum&gt;&lt;DisplayText&gt;(Calamaro et al., 2010)&lt;/DisplayText&gt;&lt;record&gt;&lt;rec-number&gt;4724&lt;/rec-number&gt;&lt;foreign-keys&gt;&lt;key app="EN" db-id="r2rrptxt2w29drezxrj52et9sr02zaxepswe" timestamp="1484611462"&gt;4724&lt;/key&gt;&lt;/foreign-keys&gt;&lt;ref-type name="Journal Article"&gt;17&lt;/ref-type&gt;&lt;contributors&gt;&lt;authors&gt;&lt;author&gt;Calamaro, Christina J.&lt;/author&gt;&lt;author&gt;Park, Sunhee&lt;/author&gt;&lt;author&gt;Mason, Thornton B. A.&lt;/author&gt;&lt;author&gt;Marcus, Carole L.&lt;/author&gt;&lt;author&gt;Weaver, Terri E.&lt;/author&gt;&lt;author&gt;Pack, Allan&lt;/author&gt;&lt;author&gt;Ratcliffe, Sarah J.&lt;/author&gt;&lt;/authors&gt;&lt;/contributors&gt;&lt;titles&gt;&lt;title&gt;Shortened sleep duration does not predict obesity in adolescents&lt;/title&gt;&lt;secondary-title&gt;Journal of Sleep Research&lt;/secondary-title&gt;&lt;/titles&gt;&lt;periodical&gt;&lt;full-title&gt;Journal of Sleep Research&lt;/full-title&gt;&lt;/periodical&gt;&lt;pages&gt;559-566&lt;/pages&gt;&lt;volume&gt;19&lt;/volume&gt;&lt;number&gt;4&lt;/number&gt;&lt;dates&gt;&lt;year&gt;2010&lt;/year&gt;&lt;pub-dates&gt;&lt;date&gt;Dec&lt;/date&gt;&lt;/pub-dates&gt;&lt;/dates&gt;&lt;isbn&gt;0962-1105&lt;/isbn&gt;&lt;accession-num&gt;WOS:000283598500008&lt;/accession-num&gt;&lt;urls&gt;&lt;related-urls&gt;&lt;url&gt;&amp;lt;Go to ISI&amp;gt;://WOS:000283598500008&lt;/url&gt;&lt;/related-urls&gt;&lt;/urls&gt;&lt;electronic-resource-num&gt;10.1111/j.1365-2869.2010.00840.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alamaro et al., 2010)</w:t>
      </w:r>
      <w:r w:rsidRPr="005A3C27">
        <w:rPr>
          <w:rFonts w:ascii="Times New Roman" w:hAnsi="Times New Roman" w:cs="Times New Roman"/>
        </w:rPr>
        <w:fldChar w:fldCharType="end"/>
      </w:r>
      <w:r w:rsidRPr="005A3C27">
        <w:rPr>
          <w:rFonts w:ascii="Times New Roman" w:hAnsi="Times New Roman" w:cs="Times New Roman"/>
        </w:rPr>
        <w:t>. Change in sleep over a two-year period was not related to change in BMI or percent body fat in a study of 723 predominantly White adolescents (</w:t>
      </w:r>
      <w:r w:rsidRPr="005A3C27">
        <w:rPr>
          <w:rFonts w:ascii="Times New Roman" w:hAnsi="Times New Roman" w:cs="Times New Roman"/>
          <w:i/>
          <w:iCs/>
        </w:rPr>
        <w:t>m[baseline]</w:t>
      </w:r>
      <w:r w:rsidRPr="005A3C27">
        <w:rPr>
          <w:rFonts w:ascii="Times New Roman" w:hAnsi="Times New Roman" w:cs="Times New Roman"/>
        </w:rPr>
        <w:t xml:space="preserve"> = 14.7 years, SD = 1.84)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ytle&lt;/Author&gt;&lt;Year&gt;2013&lt;/Year&gt;&lt;RecNum&gt;4854&lt;/RecNum&gt;&lt;DisplayText&gt;(Lytle et al., 2013)&lt;/DisplayText&gt;&lt;record&gt;&lt;rec-number&gt;4854&lt;/rec-number&gt;&lt;foreign-keys&gt;&lt;key app="EN" db-id="r2rrptxt2w29drezxrj52et9sr02zaxepswe" timestamp="1484611466"&gt;4854&lt;/key&gt;&lt;/foreign-keys&gt;&lt;ref-type name="Journal Article"&gt;17&lt;/ref-type&gt;&lt;contributors&gt;&lt;authors&gt;&lt;author&gt;Lytle, Leslie A.&lt;/author&gt;&lt;author&gt;Murray, David M.&lt;/author&gt;&lt;author&gt;Laska, Melissa N.&lt;/author&gt;&lt;author&gt;Pasch, Keryn E.&lt;/author&gt;&lt;author&gt;Anderson, Sarah E.&lt;/author&gt;&lt;author&gt;Farbakhsh, Kian&lt;/author&gt;&lt;/authors&gt;&lt;/contributors&gt;&lt;titles&gt;&lt;title&gt;Examining the Longitudinal Relationship Between Change in Sleep and Obesity Risk in Adolescents&lt;/title&gt;&lt;secondary-title&gt;Health Education &amp;amp; Behavior&lt;/secondary-title&gt;&lt;/titles&gt;&lt;periodical&gt;&lt;full-title&gt;Health Education &amp;amp; Behavior&lt;/full-title&gt;&lt;/periodical&gt;&lt;pages&gt;362-370&lt;/pages&gt;&lt;volume&gt;40&lt;/volume&gt;&lt;number&gt;3&lt;/number&gt;&lt;dates&gt;&lt;year&gt;2013&lt;/year&gt;&lt;pub-dates&gt;&lt;date&gt;Jun&lt;/date&gt;&lt;/pub-dates&gt;&lt;/dates&gt;&lt;isbn&gt;1090-1981&lt;/isbn&gt;&lt;accession-num&gt;WOS:000330295200013&lt;/accession-num&gt;&lt;urls&gt;&lt;related-urls&gt;&lt;url&gt;&amp;lt;Go to WoS&amp;gt;://WOS:000330295200013&lt;/url&gt;&lt;/related-urls&gt;&lt;/urls&gt;&lt;electronic-resource-num&gt;10.1177/109019811245144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ytle et al., 2013)</w:t>
      </w:r>
      <w:r w:rsidRPr="005A3C27">
        <w:rPr>
          <w:rFonts w:ascii="Times New Roman" w:hAnsi="Times New Roman" w:cs="Times New Roman"/>
        </w:rPr>
        <w:fldChar w:fldCharType="end"/>
      </w:r>
      <w:r w:rsidRPr="005A3C27">
        <w:rPr>
          <w:rFonts w:ascii="Times New Roman" w:hAnsi="Times New Roman" w:cs="Times New Roman"/>
        </w:rPr>
        <w:t>. This supports focusing on the effects of sleep during childhood.</w:t>
      </w:r>
    </w:p>
    <w:p w14:paraId="5C13AF7F" w14:textId="06E03F64" w:rsidR="004038CD" w:rsidRPr="005A3C27" w:rsidRDefault="004038CD" w:rsidP="0038159B">
      <w:pPr>
        <w:spacing w:line="480" w:lineRule="auto"/>
        <w:ind w:firstLine="720"/>
        <w:rPr>
          <w:rFonts w:ascii="Times New Roman" w:hAnsi="Times New Roman" w:cs="Times New Roman"/>
        </w:rPr>
      </w:pPr>
      <w:r w:rsidRPr="005A3C27">
        <w:rPr>
          <w:rStyle w:val="Heading3Char"/>
        </w:rPr>
        <w:t>3.4  Self-esteem.</w:t>
      </w:r>
      <w:r w:rsidRPr="005A3C27">
        <w:rPr>
          <w:rFonts w:ascii="Times New Roman" w:hAnsi="Times New Roman" w:cs="Times New Roman"/>
          <w:shd w:val="clear" w:color="auto" w:fill="FFFFFF"/>
        </w:rPr>
        <w:t xml:space="preserve"> </w:t>
      </w:r>
      <w:r w:rsidRPr="005A3C27">
        <w:rPr>
          <w:rFonts w:ascii="Times New Roman" w:hAnsi="Times New Roman" w:cs="Times New Roman"/>
        </w:rPr>
        <w:t xml:space="preserve">Although there is substantial evidence demonstrating that being overweight/obese may lead to lower self-esteem and body satisfaction </w:t>
      </w:r>
      <w:r w:rsidRPr="005A3C27">
        <w:rPr>
          <w:rFonts w:ascii="Times New Roman" w:hAnsi="Times New Roman" w:cs="Times New Roman"/>
        </w:rPr>
        <w:fldChar w:fldCharType="begin">
          <w:fldData xml:space="preserve">PEVuZE5vdGU+PENpdGU+PEF1dGhvcj5BbmdsZTwvQXV0aG9yPjxZZWFyPjIwMDU8L1llYXI+PFJl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BbmdsZTwvQXV0aG9yPjxZZWFyPjIwMDU8L1llYXI+PFJl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e.g., Angle et al., 2005; Clark &amp; Tiggemann, 2008; Frisen, Lunde, &amp; Berg, 2015)</w:t>
      </w:r>
      <w:r w:rsidRPr="005A3C27">
        <w:rPr>
          <w:rFonts w:ascii="Times New Roman" w:hAnsi="Times New Roman" w:cs="Times New Roman"/>
        </w:rPr>
        <w:fldChar w:fldCharType="end"/>
      </w:r>
      <w:r w:rsidRPr="005A3C27">
        <w:rPr>
          <w:rFonts w:ascii="Times New Roman" w:hAnsi="Times New Roman" w:cs="Times New Roman"/>
        </w:rPr>
        <w:t xml:space="preserve">, a few studies have found that self-esteem and body image may predict changes in weight and self-esteem over time. The school age stage may be particularly salient. A recent review of the literature found five studies that examined how self-esteem in mid- or late-childhood impacted obesity during adolescenc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Incledon&lt;/Author&gt;&lt;Year&gt;2013&lt;/Year&gt;&lt;RecNum&gt;4822&lt;/RecNum&gt;&lt;DisplayText&gt;(Incledon, Gerner, Hay, Brennan, &amp;amp; Wake, 2013)&lt;/DisplayText&gt;&lt;record&gt;&lt;rec-number&gt;4822&lt;/rec-number&gt;&lt;foreign-keys&gt;&lt;key app="EN" db-id="r2rrptxt2w29drezxrj52et9sr02zaxepswe" timestamp="1484611465"&gt;4822&lt;/key&gt;&lt;/foreign-keys&gt;&lt;ref-type name="Journal Article"&gt;17&lt;/ref-type&gt;&lt;contributors&gt;&lt;authors&gt;&lt;author&gt;Incledon, Emily&lt;/author&gt;&lt;author&gt;Gerner, Bibi&lt;/author&gt;&lt;author&gt;Hay, Margaret&lt;/author&gt;&lt;author&gt;Brennan, Leah&lt;/author&gt;&lt;author&gt;Wake, Melissa&lt;/author&gt;&lt;/authors&gt;&lt;/contributors&gt;&lt;titles&gt;&lt;title&gt;Psychosocial Predictors of 4-Year BMI Change in Overweight and Obese Children in Primary Care&lt;/title&gt;&lt;secondary-title&gt;Obesity&lt;/secondary-title&gt;&lt;/titles&gt;&lt;periodical&gt;&lt;full-title&gt;Obesity&lt;/full-title&gt;&lt;/periodical&gt;&lt;pages&gt;E262-E270&lt;/pages&gt;&lt;volume&gt;21&lt;/volume&gt;&lt;number&gt;3&lt;/number&gt;&lt;dates&gt;&lt;year&gt;2013&lt;/year&gt;&lt;pub-dates&gt;&lt;date&gt;Mar&lt;/date&gt;&lt;/pub-dates&gt;&lt;/dates&gt;&lt;isbn&gt;1930-7381&lt;/isbn&gt;&lt;accession-num&gt;WOS:000322087600012&lt;/accession-num&gt;&lt;urls&gt;&lt;related-urls&gt;&lt;url&gt;&amp;lt;Go to WoS&amp;gt;://WOS:000322087600012&lt;/url&gt;&lt;/related-urls&gt;&lt;/urls&gt;&lt;electronic-resource-num&gt;10.1002/oby.2005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Incledon, Gerner, Hay, Brennan, &amp; Wake, 2013)</w:t>
      </w:r>
      <w:r w:rsidRPr="005A3C27">
        <w:rPr>
          <w:rFonts w:ascii="Times New Roman" w:hAnsi="Times New Roman" w:cs="Times New Roman"/>
        </w:rPr>
        <w:fldChar w:fldCharType="end"/>
      </w:r>
      <w:r w:rsidRPr="005A3C27">
        <w:rPr>
          <w:rFonts w:ascii="Times New Roman" w:hAnsi="Times New Roman" w:cs="Times New Roman"/>
        </w:rPr>
        <w:t xml:space="preserve">. The review found that there is some evidence for global self-esteem predicting incidence of obesity, albeit some studies did not find this relation. There were inconsistent findings for the relation between physical self-esteem and </w:t>
      </w:r>
      <w:r w:rsidRPr="005A3C27">
        <w:rPr>
          <w:rFonts w:ascii="Times New Roman" w:hAnsi="Times New Roman" w:cs="Times New Roman"/>
        </w:rPr>
        <w:lastRenderedPageBreak/>
        <w:t xml:space="preserve">obesity and the authors conclude that this may be explained by methodological differences between studies. Data on </w:t>
      </w:r>
      <w:r w:rsidRPr="005A3C27">
        <w:rPr>
          <w:rFonts w:ascii="Times New Roman" w:eastAsia="Times New Roman" w:hAnsi="Times New Roman" w:cs="Times New Roman"/>
          <w:shd w:val="clear" w:color="auto" w:fill="FFFFFF"/>
        </w:rPr>
        <w:t xml:space="preserve">7588 people (51.1% female) from a 1970 British Cohort study indicated that self-esteem at age 10 predicted weight gain in men and women at age 30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ernouth&lt;/Author&gt;&lt;Year&gt;2009&lt;/Year&gt;&lt;RecNum&gt;4928&lt;/RecNum&gt;&lt;DisplayText&gt;(Ternouth, Collier, &amp;amp; Maughan, 2009)&lt;/DisplayText&gt;&lt;record&gt;&lt;rec-number&gt;4928&lt;/rec-number&gt;&lt;foreign-keys&gt;&lt;key app="EN" db-id="r2rrptxt2w29drezxrj52et9sr02zaxepswe" timestamp="1484611468"&gt;4928&lt;/key&gt;&lt;/foreign-keys&gt;&lt;ref-type name="Journal Article"&gt;17&lt;/ref-type&gt;&lt;contributors&gt;&lt;authors&gt;&lt;author&gt;Ternouth, Andrew&lt;/author&gt;&lt;author&gt;Collier, David&lt;/author&gt;&lt;author&gt;Maughan, Barbara&lt;/author&gt;&lt;/authors&gt;&lt;/contributors&gt;&lt;titles&gt;&lt;title&gt;Childhood emotional problems and self-perceptions predict weight gain in a longitudinal regression model&lt;/title&gt;&lt;secondary-title&gt;Bmc Medicine&lt;/secondary-title&gt;&lt;/titles&gt;&lt;periodical&gt;&lt;full-title&gt;BMC medicine&lt;/full-title&gt;&lt;/periodical&gt;&lt;volume&gt;7&lt;/volume&gt;&lt;dates&gt;&lt;year&gt;2009&lt;/year&gt;&lt;pub-dates&gt;&lt;date&gt;Sep 11&lt;/date&gt;&lt;/pub-dates&gt;&lt;/dates&gt;&lt;isbn&gt;1741-7015&lt;/isbn&gt;&lt;accession-num&gt;WOS:000270484500001&lt;/accession-num&gt;&lt;urls&gt;&lt;related-urls&gt;&lt;url&gt;&amp;lt;Go to WoS&amp;gt;://WOS:000270484500001&lt;/url&gt;&lt;/related-urls&gt;&lt;/urls&gt;&lt;custom7&gt;46&lt;/custom7&gt;&lt;electronic-resource-num&gt;10.1186/1741-7015-7-46&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Ternouth, Collier, &amp; Maughan, 2009)</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w:t>
      </w:r>
      <w:r w:rsidRPr="005A3C27">
        <w:rPr>
          <w:rFonts w:ascii="Times New Roman" w:eastAsia="Times New Roman" w:hAnsi="Times New Roman" w:cs="Times New Roman"/>
        </w:rPr>
        <w:t xml:space="preserve"> </w:t>
      </w:r>
      <w:r w:rsidRPr="005A3C27">
        <w:rPr>
          <w:rFonts w:ascii="Times New Roman" w:eastAsia="Times New Roman" w:hAnsi="Times New Roman" w:cs="Times New Roman"/>
          <w:shd w:val="clear" w:color="auto" w:fill="FFFFFF"/>
        </w:rPr>
        <w:t>Improvement in self- and parent-reported child global self-esteem was found to predict a decline in BMI over four years in an Australian sample of 189 overweight/ mildly obese 5- to 9-year-old children (61% female; 53% in intervention group) recruited in primary care and followed over four years (</w:t>
      </w:r>
      <w:r w:rsidRPr="005A3C27">
        <w:rPr>
          <w:rFonts w:ascii="Times New Roman" w:eastAsia="Times New Roman" w:hAnsi="Times New Roman" w:cs="Times New Roman"/>
          <w:i/>
          <w:iCs/>
          <w:shd w:val="clear" w:color="auto" w:fill="FFFFFF"/>
        </w:rPr>
        <w:t>m[follow-up]</w:t>
      </w:r>
      <w:r w:rsidRPr="005A3C27">
        <w:rPr>
          <w:rFonts w:ascii="Times New Roman" w:eastAsia="Times New Roman" w:hAnsi="Times New Roman" w:cs="Times New Roman"/>
          <w:shd w:val="clear" w:color="auto" w:fill="FFFFFF"/>
        </w:rPr>
        <w:t xml:space="preserve"> = 7.4 years, SD = 1.4)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Incledon&lt;/Author&gt;&lt;Year&gt;2013&lt;/Year&gt;&lt;RecNum&gt;4822&lt;/RecNum&gt;&lt;DisplayText&gt;(Incledon et al., 2013)&lt;/DisplayText&gt;&lt;record&gt;&lt;rec-number&gt;4822&lt;/rec-number&gt;&lt;foreign-keys&gt;&lt;key app="EN" db-id="r2rrptxt2w29drezxrj52et9sr02zaxepswe" timestamp="1484611465"&gt;4822&lt;/key&gt;&lt;/foreign-keys&gt;&lt;ref-type name="Journal Article"&gt;17&lt;/ref-type&gt;&lt;contributors&gt;&lt;authors&gt;&lt;author&gt;Incledon, Emily&lt;/author&gt;&lt;author&gt;Gerner, Bibi&lt;/author&gt;&lt;author&gt;Hay, Margaret&lt;/author&gt;&lt;author&gt;Brennan, Leah&lt;/author&gt;&lt;author&gt;Wake, Melissa&lt;/author&gt;&lt;/authors&gt;&lt;/contributors&gt;&lt;titles&gt;&lt;title&gt;Psychosocial Predictors of 4-Year BMI Change in Overweight and Obese Children in Primary Care&lt;/title&gt;&lt;secondary-title&gt;Obesity&lt;/secondary-title&gt;&lt;/titles&gt;&lt;periodical&gt;&lt;full-title&gt;Obesity&lt;/full-title&gt;&lt;/periodical&gt;&lt;pages&gt;E262-E270&lt;/pages&gt;&lt;volume&gt;21&lt;/volume&gt;&lt;number&gt;3&lt;/number&gt;&lt;dates&gt;&lt;year&gt;2013&lt;/year&gt;&lt;pub-dates&gt;&lt;date&gt;Mar&lt;/date&gt;&lt;/pub-dates&gt;&lt;/dates&gt;&lt;isbn&gt;1930-7381&lt;/isbn&gt;&lt;accession-num&gt;WOS:000322087600012&lt;/accession-num&gt;&lt;urls&gt;&lt;related-urls&gt;&lt;url&gt;&amp;lt;Go to WoS&amp;gt;://WOS:000322087600012&lt;/url&gt;&lt;/related-urls&gt;&lt;/urls&gt;&lt;electronic-resource-num&gt;10.1002/oby.20050&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Incledon et al., 2013)</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w:t>
      </w:r>
      <w:r w:rsidRPr="005A3C27">
        <w:rPr>
          <w:rFonts w:ascii="Times New Roman" w:eastAsia="Times New Roman" w:hAnsi="Times New Roman" w:cs="Times New Roman"/>
        </w:rPr>
        <w:t xml:space="preserve"> </w:t>
      </w:r>
      <w:r w:rsidRPr="005A3C27">
        <w:rPr>
          <w:rFonts w:ascii="Times New Roman" w:hAnsi="Times New Roman" w:cs="Times New Roman"/>
        </w:rPr>
        <w:t xml:space="preserve">A study of 77 Swedish children (53% female, </w:t>
      </w:r>
      <w:r w:rsidRPr="005A3C27">
        <w:rPr>
          <w:rFonts w:ascii="Times New Roman" w:hAnsi="Times New Roman" w:cs="Times New Roman"/>
          <w:i/>
          <w:iCs/>
        </w:rPr>
        <w:t xml:space="preserve">m[baseline] </w:t>
      </w:r>
      <w:r w:rsidRPr="005A3C27">
        <w:rPr>
          <w:rFonts w:ascii="Times New Roman" w:hAnsi="Times New Roman" w:cs="Times New Roman"/>
        </w:rPr>
        <w:t xml:space="preserve">= 12.7 years) found a difference in BMI between children who had high and low self-reported physical self-worth at mean age 12.7 and 17.7 years for boys and girls and at mean age 17.7 the same difference was found for body fa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austorp&lt;/Author&gt;&lt;Year&gt;2009&lt;/Year&gt;&lt;RecNum&gt;4897&lt;/RecNum&gt;&lt;DisplayText&gt;(Raustorp, Archer, Svensson, Perlinger, &amp;amp; Alricsson, 2009)&lt;/DisplayText&gt;&lt;record&gt;&lt;rec-number&gt;4897&lt;/rec-number&gt;&lt;foreign-keys&gt;&lt;key app="EN" db-id="r2rrptxt2w29drezxrj52et9sr02zaxepswe" timestamp="1484611467"&gt;4897&lt;/key&gt;&lt;/foreign-keys&gt;&lt;ref-type name="Journal Article"&gt;17&lt;/ref-type&gt;&lt;contributors&gt;&lt;authors&gt;&lt;author&gt;Raustorp, Anders&lt;/author&gt;&lt;author&gt;Archer, Trevor&lt;/author&gt;&lt;author&gt;Svensson, Kjell&lt;/author&gt;&lt;author&gt;Perlinger, Thommy&lt;/author&gt;&lt;author&gt;Alricsson, Marie&lt;/author&gt;&lt;/authors&gt;&lt;/contributors&gt;&lt;titles&gt;&lt;title&gt;Physical self-esteem, a five year follow-up study on Swedish adolescents&lt;/title&gt;&lt;secondary-title&gt;International journal of adolescent medicine and health&lt;/secondary-title&gt;&lt;/titles&gt;&lt;periodical&gt;&lt;full-title&gt;International journal of adolescent medicine and health&lt;/full-title&gt;&lt;/periodical&gt;&lt;pages&gt;497-507&lt;/pages&gt;&lt;volume&gt;21&lt;/volume&gt;&lt;number&gt;4&lt;/number&gt;&lt;dates&gt;&lt;year&gt;2009&lt;/year&gt;&lt;pub-dates&gt;&lt;date&gt;2009&lt;/date&gt;&lt;/pub-dates&gt;&lt;/dates&gt;&lt;isbn&gt;0334-0139&lt;/isbn&gt;&lt;accession-num&gt;MEDLINE:20306762&lt;/accession-num&gt;&lt;urls&gt;&lt;related-urls&gt;&lt;url&gt;&amp;lt;Go to WoS&amp;gt;://MEDLINE:20306762&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austorp, Archer, Svensson, Perlinger, &amp; Alricsson, 2009)</w:t>
      </w:r>
      <w:r w:rsidRPr="005A3C27">
        <w:rPr>
          <w:rFonts w:ascii="Times New Roman" w:hAnsi="Times New Roman" w:cs="Times New Roman"/>
        </w:rPr>
        <w:fldChar w:fldCharType="end"/>
      </w:r>
      <w:r w:rsidRPr="005A3C27">
        <w:rPr>
          <w:rFonts w:ascii="Times New Roman" w:hAnsi="Times New Roman" w:cs="Times New Roman"/>
        </w:rPr>
        <w:t xml:space="preserve">. Additionally, in girls, physical self-esteem was negatively predicted by BMI at mean age 12.7 and at mean age 17.7 it was negatively predicted by body fat. </w:t>
      </w:r>
    </w:p>
    <w:p w14:paraId="7A4071FA" w14:textId="2F5F1B48" w:rsidR="004038CD" w:rsidRPr="005A3C27" w:rsidRDefault="001351A2" w:rsidP="0038159B">
      <w:pPr>
        <w:spacing w:line="480" w:lineRule="auto"/>
        <w:ind w:firstLine="720"/>
        <w:rPr>
          <w:rFonts w:ascii="Times New Roman" w:hAnsi="Times New Roman" w:cs="Times New Roman"/>
        </w:rPr>
      </w:pPr>
      <w:r w:rsidRPr="005A3C27">
        <w:rPr>
          <w:rStyle w:val="Heading3Char"/>
        </w:rPr>
        <w:t>3.5</w:t>
      </w:r>
      <w:r w:rsidR="004038CD" w:rsidRPr="005A3C27">
        <w:rPr>
          <w:rStyle w:val="Heading3Char"/>
        </w:rPr>
        <w:t xml:space="preserve">  Maternal mental health.</w:t>
      </w:r>
      <w:r w:rsidR="004038CD" w:rsidRPr="005A3C27">
        <w:rPr>
          <w:rFonts w:ascii="Times New Roman" w:hAnsi="Times New Roman" w:cs="Times New Roman"/>
        </w:rPr>
        <w:t xml:space="preserve"> In our search, parental mental health was most commonly characterized by mother’s level of depression, which can inhibit effective family management practices thereby negatively impacting children’s health. The majority of studies occurred with samples of school age children with a few exceptions with slightly younger or older children. The literature is inconsistent regarding the effect of maternal mental health on child weight. In a study of elementary school children from the Early Childhood Longitudinal Study (ECLS-K) (</w:t>
      </w:r>
      <w:r w:rsidR="004038CD" w:rsidRPr="005A3C27">
        <w:rPr>
          <w:rFonts w:ascii="Times New Roman" w:hAnsi="Times New Roman" w:cs="Times New Roman"/>
          <w:i/>
          <w:iCs/>
        </w:rPr>
        <w:t>n</w:t>
      </w:r>
      <w:r w:rsidR="004038CD" w:rsidRPr="005A3C27">
        <w:rPr>
          <w:rFonts w:ascii="Times New Roman" w:hAnsi="Times New Roman" w:cs="Times New Roman"/>
        </w:rPr>
        <w:t xml:space="preserve"> = 21,260; </w:t>
      </w:r>
      <w:r w:rsidR="004038CD" w:rsidRPr="005A3C27">
        <w:rPr>
          <w:rFonts w:ascii="Times New Roman" w:hAnsi="Times New Roman" w:cs="Times New Roman"/>
          <w:i/>
          <w:iCs/>
        </w:rPr>
        <w:t>m[kindergarten]</w:t>
      </w:r>
      <w:r w:rsidR="004038CD" w:rsidRPr="005A3C27">
        <w:rPr>
          <w:rFonts w:ascii="Times New Roman" w:hAnsi="Times New Roman" w:cs="Times New Roman"/>
        </w:rPr>
        <w:t xml:space="preserve"> = 74.45 months, SE = 0.13), maternal depression measured during kindergarten and third grade was differentially associated with child BMI over time by child gender. For girls, greater maternal depression in kindergarten was related to a decrease in the child’s BMI from kindergarten to third grade but an overall increase in BMI from kindergarten to </w:t>
      </w:r>
      <w:r w:rsidR="004038CD" w:rsidRPr="005A3C27">
        <w:rPr>
          <w:rFonts w:ascii="Times New Roman" w:hAnsi="Times New Roman" w:cs="Times New Roman"/>
        </w:rPr>
        <w:lastRenderedPageBreak/>
        <w:t xml:space="preserve">fifth grade, suggesting a binomial curve. For boys, maternal depression in kindergarten, but not third grade, was associated with higher BMI in fifth grade </w:t>
      </w:r>
      <w:r w:rsidR="004038CD" w:rsidRPr="005A3C27">
        <w:rPr>
          <w:rFonts w:ascii="Times New Roman" w:hAnsi="Times New Roman" w:cs="Times New Roman"/>
        </w:rPr>
        <w:fldChar w:fldCharType="begin"/>
      </w:r>
      <w:r w:rsidR="004038CD" w:rsidRPr="005A3C27">
        <w:rPr>
          <w:rFonts w:ascii="Times New Roman" w:hAnsi="Times New Roman" w:cs="Times New Roman"/>
        </w:rPr>
        <w:instrText xml:space="preserve"> ADDIN EN.CITE &lt;EndNote&gt;&lt;Cite&gt;&lt;Author&gt;Duarte&lt;/Author&gt;&lt;Year&gt;2012&lt;/Year&gt;&lt;RecNum&gt;4752&lt;/RecNum&gt;&lt;DisplayText&gt;(Duarte, Shen, Wu, &amp;amp; Must, 2012)&lt;/DisplayText&gt;&lt;record&gt;&lt;rec-number&gt;4752&lt;/rec-number&gt;&lt;foreign-keys&gt;&lt;key app="EN" db-id="r2rrptxt2w29drezxrj52et9sr02zaxepswe" timestamp="1484611463"&gt;4752&lt;/key&gt;&lt;/foreign-keys&gt;&lt;ref-type name="Journal Article"&gt;17&lt;/ref-type&gt;&lt;contributors&gt;&lt;authors&gt;&lt;author&gt;Duarte, C. S.&lt;/author&gt;&lt;author&gt;Shen, S.&lt;/author&gt;&lt;author&gt;Wu, P.&lt;/author&gt;&lt;author&gt;Must, A.&lt;/author&gt;&lt;/authors&gt;&lt;/contributors&gt;&lt;titles&gt;&lt;title&gt;Maternal depression and child BMI: longitudinal findings from a US sample&lt;/title&gt;&lt;secondary-title&gt;Pediatric Obesity&lt;/secondary-title&gt;&lt;/titles&gt;&lt;periodical&gt;&lt;full-title&gt;Pediatric obesity&lt;/full-title&gt;&lt;/periodical&gt;&lt;pages&gt;124-133&lt;/pages&gt;&lt;volume&gt;7&lt;/volume&gt;&lt;number&gt;2&lt;/number&gt;&lt;dates&gt;&lt;year&gt;2012&lt;/year&gt;&lt;pub-dates&gt;&lt;date&gt;Apr&lt;/date&gt;&lt;/pub-dates&gt;&lt;/dates&gt;&lt;isbn&gt;2047-6310&lt;/isbn&gt;&lt;accession-num&gt;WOS:000310516400011&lt;/accession-num&gt;&lt;urls&gt;&lt;related-urls&gt;&lt;url&gt;&amp;lt;Go to ISI&amp;gt;://WOS:000310516400011&lt;/url&gt;&lt;/related-urls&gt;&lt;/urls&gt;&lt;electronic-resource-num&gt;10.1111/j.2047-6310.2011.00012.x&lt;/electronic-resource-num&gt;&lt;/record&gt;&lt;/Cite&gt;&lt;/EndNote&gt;</w:instrText>
      </w:r>
      <w:r w:rsidR="004038CD" w:rsidRPr="005A3C27">
        <w:rPr>
          <w:rFonts w:ascii="Times New Roman" w:hAnsi="Times New Roman" w:cs="Times New Roman"/>
        </w:rPr>
        <w:fldChar w:fldCharType="separate"/>
      </w:r>
      <w:r w:rsidR="004038CD" w:rsidRPr="005A3C27">
        <w:rPr>
          <w:rFonts w:ascii="Times New Roman" w:hAnsi="Times New Roman" w:cs="Times New Roman"/>
          <w:noProof/>
        </w:rPr>
        <w:t>(Duarte, Shen, Wu, &amp; Must, 2012)</w:t>
      </w:r>
      <w:r w:rsidR="004038CD" w:rsidRPr="005A3C27">
        <w:rPr>
          <w:rFonts w:ascii="Times New Roman" w:hAnsi="Times New Roman" w:cs="Times New Roman"/>
        </w:rPr>
        <w:fldChar w:fldCharType="end"/>
      </w:r>
      <w:r w:rsidR="004038CD" w:rsidRPr="005A3C27">
        <w:rPr>
          <w:rFonts w:ascii="Times New Roman" w:hAnsi="Times New Roman" w:cs="Times New Roman"/>
        </w:rPr>
        <w:t>. In the Oregon Adolescent Depression Project,</w:t>
      </w:r>
      <w:r w:rsidR="004038CD" w:rsidRPr="005A3C27" w:rsidDel="00BD2BD7">
        <w:rPr>
          <w:rFonts w:ascii="Times New Roman" w:hAnsi="Times New Roman" w:cs="Times New Roman"/>
        </w:rPr>
        <w:t xml:space="preserve"> </w:t>
      </w:r>
      <w:r w:rsidR="004038CD" w:rsidRPr="005A3C27">
        <w:rPr>
          <w:rFonts w:ascii="Times New Roman" w:hAnsi="Times New Roman" w:cs="Times New Roman"/>
        </w:rPr>
        <w:t>a small sample study of psychosocial predictors of BMI in late childhood (</w:t>
      </w:r>
      <w:r w:rsidR="004038CD" w:rsidRPr="005A3C27">
        <w:rPr>
          <w:rFonts w:ascii="Times New Roman" w:hAnsi="Times New Roman" w:cs="Times New Roman"/>
          <w:i/>
          <w:iCs/>
        </w:rPr>
        <w:t>n</w:t>
      </w:r>
      <w:r w:rsidR="004038CD" w:rsidRPr="005A3C27">
        <w:rPr>
          <w:rFonts w:ascii="Times New Roman" w:hAnsi="Times New Roman" w:cs="Times New Roman"/>
        </w:rPr>
        <w:t xml:space="preserve"> = 38; </w:t>
      </w:r>
      <w:r w:rsidR="004038CD" w:rsidRPr="005A3C27">
        <w:rPr>
          <w:rFonts w:ascii="Times New Roman" w:hAnsi="Times New Roman" w:cs="Times New Roman"/>
          <w:i/>
          <w:iCs/>
        </w:rPr>
        <w:t>m</w:t>
      </w:r>
      <w:r w:rsidR="004038CD" w:rsidRPr="005A3C27">
        <w:rPr>
          <w:rFonts w:ascii="Times New Roman" w:hAnsi="Times New Roman" w:cs="Times New Roman"/>
        </w:rPr>
        <w:t xml:space="preserve"> = 10.0 years, SD = 0.84; 45% female), results revealed that children of mothers with an Axis I disorder had higher BMI 8 years later </w:t>
      </w:r>
      <w:r w:rsidR="004038CD" w:rsidRPr="005A3C27">
        <w:rPr>
          <w:rFonts w:ascii="Times New Roman" w:hAnsi="Times New Roman" w:cs="Times New Roman"/>
        </w:rPr>
        <w:fldChar w:fldCharType="begin"/>
      </w:r>
      <w:r w:rsidR="004038CD" w:rsidRPr="005A3C27">
        <w:rPr>
          <w:rFonts w:ascii="Times New Roman" w:hAnsi="Times New Roman" w:cs="Times New Roman"/>
        </w:rPr>
        <w:instrText xml:space="preserve"> ADDIN EN.CITE &lt;EndNote&gt;&lt;Cite&gt;&lt;Author&gt;Holm-Denoma&lt;/Author&gt;&lt;Year&gt;2014&lt;/Year&gt;&lt;RecNum&gt;4813&lt;/RecNum&gt;&lt;DisplayText&gt;(Holm-Denoma et al., 2014)&lt;/DisplayText&gt;&lt;record&gt;&lt;rec-number&gt;4813&lt;/rec-number&gt;&lt;foreign-keys&gt;&lt;key app="EN" db-id="r2rrptxt2w29drezxrj52et9sr02zaxepswe" timestamp="1484611464"&gt;4813&lt;/key&gt;&lt;/foreign-keys&gt;&lt;ref-type name="Journal Article"&gt;17&lt;/ref-type&gt;&lt;contributors&gt;&lt;authors&gt;&lt;author&gt;Holm-Denoma, Jill M.&lt;/author&gt;&lt;author&gt;Smith, April&lt;/author&gt;&lt;author&gt;Lewinsohn, Peter M.&lt;/author&gt;&lt;author&gt;Pettit, Jeremy W.&lt;/author&gt;&lt;/authors&gt;&lt;/contributors&gt;&lt;titles&gt;&lt;title&gt;Psychosocial predictors of body mass index at late childhood: A longitudinal investigation&lt;/title&gt;&lt;secondary-title&gt;Journal of Health Psychology&lt;/secondary-title&gt;&lt;/titles&gt;&lt;periodical&gt;&lt;full-title&gt;Journal of Health Psychology&lt;/full-title&gt;&lt;/periodical&gt;&lt;pages&gt;754-764&lt;/pages&gt;&lt;volume&gt;19&lt;/volume&gt;&lt;number&gt;6&lt;/number&gt;&lt;dates&gt;&lt;year&gt;2014&lt;/year&gt;&lt;pub-dates&gt;&lt;date&gt;Jun&lt;/date&gt;&lt;/pub-dates&gt;&lt;/dates&gt;&lt;isbn&gt;1359-1053&lt;/isbn&gt;&lt;accession-num&gt;WOS:000337598300006&lt;/accession-num&gt;&lt;urls&gt;&lt;related-urls&gt;&lt;url&gt;&amp;lt;Go to WoS&amp;gt;://WOS:000337598300006&lt;/url&gt;&lt;/related-urls&gt;&lt;/urls&gt;&lt;electronic-resource-num&gt;10.1177/1359105313479626&lt;/electronic-resource-num&gt;&lt;/record&gt;&lt;/Cite&gt;&lt;/EndNote&gt;</w:instrText>
      </w:r>
      <w:r w:rsidR="004038CD" w:rsidRPr="005A3C27">
        <w:rPr>
          <w:rFonts w:ascii="Times New Roman" w:hAnsi="Times New Roman" w:cs="Times New Roman"/>
        </w:rPr>
        <w:fldChar w:fldCharType="separate"/>
      </w:r>
      <w:r w:rsidR="004038CD" w:rsidRPr="005A3C27">
        <w:rPr>
          <w:rFonts w:ascii="Times New Roman" w:hAnsi="Times New Roman" w:cs="Times New Roman"/>
          <w:noProof/>
        </w:rPr>
        <w:t>(Holm-Denoma et al., 2014)</w:t>
      </w:r>
      <w:r w:rsidR="004038CD" w:rsidRPr="005A3C27">
        <w:rPr>
          <w:rFonts w:ascii="Times New Roman" w:hAnsi="Times New Roman" w:cs="Times New Roman"/>
        </w:rPr>
        <w:fldChar w:fldCharType="end"/>
      </w:r>
      <w:r w:rsidR="004038CD" w:rsidRPr="005A3C27">
        <w:rPr>
          <w:rFonts w:ascii="Times New Roman" w:hAnsi="Times New Roman" w:cs="Times New Roman"/>
        </w:rPr>
        <w:t xml:space="preserve">. </w:t>
      </w:r>
    </w:p>
    <w:p w14:paraId="156171AB"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 xml:space="preserve">In a study focused on problem behavior and overweight using data from 8- to 11-year-old children in the 1998 National Longitudinal Survey of Youth (NLSY), a multigenerational study of 755 children (50% female), interactions between maternal depression and race, maternal obesity, academic grade retention, maternal education, family poverty status, significant behavior problems and a cognitive stimulation score from the Home Observation for Measurement of the Environment-Short Form were all found to be statistically insignificant in the relationship between behavior problems and over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umeng&lt;/Author&gt;&lt;Year&gt;2003&lt;/Year&gt;&lt;RecNum&gt;51&lt;/RecNum&gt;&lt;DisplayText&gt;(Lumeng et al., 2003)&lt;/DisplayText&gt;&lt;record&gt;&lt;rec-number&gt;51&lt;/rec-number&gt;&lt;foreign-keys&gt;&lt;key app="EN" db-id="2wx5e9fd6errwqe9t2mpdrfqa5wx0a25rt50" timestamp="1490817981"&gt;51&lt;/key&gt;&lt;/foreign-keys&gt;&lt;ref-type name="Journal Article"&gt;17&lt;/ref-type&gt;&lt;contributors&gt;&lt;authors&gt;&lt;author&gt;Lumeng, J. C.&lt;/author&gt;&lt;author&gt;Gannon, K.&lt;/author&gt;&lt;author&gt;Cabral, H. J.&lt;/author&gt;&lt;author&gt;Frank, D. A.&lt;/author&gt;&lt;author&gt;Zuckerman, B.&lt;/author&gt;&lt;/authors&gt;&lt;/contributors&gt;&lt;titles&gt;&lt;title&gt;Association between clinically meaningful behavior problems and overweight in children&lt;/title&gt;&lt;secondary-title&gt;Pediatrics&lt;/secondary-title&gt;&lt;short-title&gt;Association between clinically meaningful behavior problems and overweight in children&lt;/short-title&gt;&lt;/titles&gt;&lt;periodical&gt;&lt;full-title&gt;Pediatrics&lt;/full-title&gt;&lt;/periodical&gt;&lt;pages&gt;1138-1145&lt;/pages&gt;&lt;volume&gt;112&lt;/volume&gt;&lt;number&gt;5&lt;/number&gt;&lt;dates&gt;&lt;year&gt;2003&lt;/year&gt;&lt;pub-dates&gt;&lt;date&gt;Nov 1&lt;/date&gt;&lt;/pub-dates&gt;&lt;/dates&gt;&lt;isbn&gt;0031-4005&lt;/isbn&gt;&lt;accession-num&gt;WOS:000186312100021&lt;/accession-num&gt;&lt;urls&gt;&lt;/urls&gt;&lt;electronic-resource-num&gt;10.1542/peds.112.5.11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umeng et al., 2003)</w:t>
      </w:r>
      <w:r w:rsidRPr="005A3C27">
        <w:rPr>
          <w:rFonts w:ascii="Times New Roman" w:hAnsi="Times New Roman" w:cs="Times New Roman"/>
        </w:rPr>
        <w:fldChar w:fldCharType="end"/>
      </w:r>
      <w:r w:rsidRPr="005A3C27">
        <w:rPr>
          <w:rFonts w:ascii="Times New Roman" w:hAnsi="Times New Roman" w:cs="Times New Roman"/>
        </w:rPr>
        <w:t>. In the Early Prediction of Adolescent Depression study conducted in the United Kingdom (UK), adolescents (</w:t>
      </w:r>
      <w:r w:rsidRPr="005A3C27">
        <w:rPr>
          <w:rFonts w:ascii="Times New Roman" w:hAnsi="Times New Roman" w:cs="Times New Roman"/>
          <w:i/>
          <w:iCs/>
        </w:rPr>
        <w:t>n</w:t>
      </w:r>
      <w:r w:rsidRPr="005A3C27">
        <w:rPr>
          <w:rFonts w:ascii="Times New Roman" w:hAnsi="Times New Roman" w:cs="Times New Roman"/>
        </w:rPr>
        <w:t xml:space="preserve"> = 289; </w:t>
      </w:r>
      <w:r w:rsidRPr="005A3C27">
        <w:rPr>
          <w:rFonts w:ascii="Times New Roman" w:hAnsi="Times New Roman" w:cs="Times New Roman"/>
          <w:i/>
          <w:iCs/>
        </w:rPr>
        <w:t>m</w:t>
      </w:r>
      <w:r w:rsidRPr="005A3C27">
        <w:rPr>
          <w:rFonts w:ascii="Times New Roman" w:hAnsi="Times New Roman" w:cs="Times New Roman"/>
        </w:rPr>
        <w:t xml:space="preserve"> = 12.4 years; 52% female) and their parents were independently screened for depressive symptoms (measured by the Child and Adolescent Psychiatric Assessment) and compared to two groups from the earlier Avon Longitudinal Study of Parents and Children (ALSPC). There were no significant longitudinal associations between BMI and new depressive symptoms in adolescents at high risk for depression—defined by their parents’ recurrent depress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mmerton&lt;/Author&gt;&lt;Year&gt;2014&lt;/Year&gt;&lt;RecNum&gt;4808&lt;/RecNum&gt;&lt;DisplayText&gt;(Hammerton, Thapar, &amp;amp; Thapar, 2014)&lt;/DisplayText&gt;&lt;record&gt;&lt;rec-number&gt;4808&lt;/rec-number&gt;&lt;foreign-keys&gt;&lt;key app="EN" db-id="r2rrptxt2w29drezxrj52et9sr02zaxepswe" timestamp="1484611464"&gt;4808&lt;/key&gt;&lt;/foreign-keys&gt;&lt;ref-type name="Journal Article"&gt;17&lt;/ref-type&gt;&lt;contributors&gt;&lt;authors&gt;&lt;author&gt;Hammerton, G.&lt;/author&gt;&lt;author&gt;Thapar, A.&lt;/author&gt;&lt;author&gt;Thapar, A. K.&lt;/author&gt;&lt;/authors&gt;&lt;/contributors&gt;&lt;titles&gt;&lt;title&gt;Association between obesity and depressive disorder in adolescents at high risk for depression&lt;/title&gt;&lt;secondary-title&gt;International Journal of Obesity&lt;/secondary-title&gt;&lt;/titles&gt;&lt;periodical&gt;&lt;full-title&gt;International Journal of Obesity&lt;/full-title&gt;&lt;/periodical&gt;&lt;pages&gt;513-519&lt;/pages&gt;&lt;volume&gt;38&lt;/volume&gt;&lt;number&gt;4&lt;/number&gt;&lt;dates&gt;&lt;year&gt;2014&lt;/year&gt;&lt;pub-dates&gt;&lt;date&gt;Apr&lt;/date&gt;&lt;/pub-dates&gt;&lt;/dates&gt;&lt;isbn&gt;0307-0565&lt;/isbn&gt;&lt;accession-num&gt;WOS:000334344300005&lt;/accession-num&gt;&lt;urls&gt;&lt;related-urls&gt;&lt;url&gt;&amp;lt;Go to ISI&amp;gt;://WOS:000334344300005&lt;/url&gt;&lt;/related-urls&gt;&lt;/urls&gt;&lt;electronic-resource-num&gt;10.1038/ijo.2013.13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mmerton, Thapar, &amp; Thapar, 2014)</w:t>
      </w:r>
      <w:r w:rsidRPr="005A3C27">
        <w:rPr>
          <w:rFonts w:ascii="Times New Roman" w:hAnsi="Times New Roman" w:cs="Times New Roman"/>
        </w:rPr>
        <w:fldChar w:fldCharType="end"/>
      </w:r>
      <w:r w:rsidRPr="005A3C27">
        <w:rPr>
          <w:rFonts w:ascii="Times New Roman" w:hAnsi="Times New Roman" w:cs="Times New Roman"/>
        </w:rPr>
        <w:t xml:space="preserve">. </w:t>
      </w:r>
    </w:p>
    <w:p w14:paraId="56526BAF" w14:textId="77777777" w:rsidR="004038CD" w:rsidRPr="005A3C27" w:rsidRDefault="004038CD" w:rsidP="0038159B">
      <w:pPr>
        <w:spacing w:line="480" w:lineRule="auto"/>
        <w:ind w:firstLine="720"/>
        <w:rPr>
          <w:rFonts w:ascii="Times New Roman" w:eastAsia="Times New Roman" w:hAnsi="Times New Roman" w:cs="Times New Roman"/>
        </w:rPr>
      </w:pPr>
      <w:r w:rsidRPr="005A3C27">
        <w:rPr>
          <w:rFonts w:ascii="Times New Roman" w:hAnsi="Times New Roman" w:cs="Times New Roman"/>
        </w:rPr>
        <w:t xml:space="preserve">Socioeconomic status affects the relation between maternal depression and child weight. In one study, maternal depression mediated the relationship between family income and BMI patterns (income did not have a direct effect on BMI) using data from the National Institute of </w:t>
      </w:r>
      <w:r w:rsidRPr="005A3C27">
        <w:rPr>
          <w:rFonts w:ascii="Times New Roman" w:hAnsi="Times New Roman" w:cs="Times New Roman"/>
        </w:rPr>
        <w:lastRenderedPageBreak/>
        <w:t>Child Health and Human Development Study of Early Child Care and Youth Development (</w:t>
      </w:r>
      <w:r w:rsidRPr="005A3C27">
        <w:rPr>
          <w:rFonts w:ascii="Times New Roman" w:hAnsi="Times New Roman" w:cs="Times New Roman"/>
          <w:i/>
          <w:iCs/>
        </w:rPr>
        <w:t>n</w:t>
      </w:r>
      <w:r w:rsidRPr="005A3C27">
        <w:rPr>
          <w:rFonts w:ascii="Times New Roman" w:hAnsi="Times New Roman" w:cs="Times New Roman"/>
        </w:rPr>
        <w:t xml:space="preserve"> = 1090; assessed 7 times between 24 months old and sixth grade; conditionally randomly sampled to obtain a diverse study sample of 24% racial/ethnic minority; 11% mothers with less than a high school education; 14% single mothe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ne&lt;/Author&gt;&lt;Year&gt;2013&lt;/Year&gt;&lt;RecNum&gt;4843&lt;/RecNum&gt;&lt;DisplayText&gt;(Lane et al., 2013)&lt;/DisplayText&gt;&lt;record&gt;&lt;rec-number&gt;4843&lt;/rec-number&gt;&lt;foreign-keys&gt;&lt;key app="EN" db-id="r2rrptxt2w29drezxrj52et9sr02zaxepswe" timestamp="1484611465"&gt;4843&lt;/key&gt;&lt;/foreign-keys&gt;&lt;ref-type name="Journal Article"&gt;17&lt;/ref-type&gt;&lt;contributors&gt;&lt;authors&gt;&lt;author&gt;Lane, Sean P.&lt;/author&gt;&lt;author&gt;Bluestone, Cheryl&lt;/author&gt;&lt;author&gt;Burke, Christopher T.&lt;/author&gt;&lt;/authors&gt;&lt;/contributors&gt;&lt;titles&gt;&lt;title&gt;Trajectories of BMI from early childhood through early adolescence: SES and psychosocial predictors&lt;/title&gt;&lt;secondary-title&gt;British Journal of Health Psychology&lt;/secondary-title&gt;&lt;/titles&gt;&lt;periodical&gt;&lt;full-title&gt;British Journal of Health Psychology&lt;/full-title&gt;&lt;/periodical&gt;&lt;pages&gt;66-82&lt;/pages&gt;&lt;volume&gt;18&lt;/volume&gt;&lt;number&gt;1&lt;/number&gt;&lt;dates&gt;&lt;year&gt;2013&lt;/year&gt;&lt;pub-dates&gt;&lt;date&gt;Feb&lt;/date&gt;&lt;/pub-dates&gt;&lt;/dates&gt;&lt;isbn&gt;1359-107X&lt;/isbn&gt;&lt;accession-num&gt;WOS:000313720400006&lt;/accession-num&gt;&lt;urls&gt;&lt;related-urls&gt;&lt;url&gt;&amp;lt;Go to WoS&amp;gt;://WOS:000313720400006&lt;/url&gt;&lt;/related-urls&gt;&lt;/urls&gt;&lt;electronic-resource-num&gt;10.1111/j.2044-8287.2012.02078.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ane et al., 2013)</w:t>
      </w:r>
      <w:r w:rsidRPr="005A3C27">
        <w:rPr>
          <w:rFonts w:ascii="Times New Roman" w:hAnsi="Times New Roman" w:cs="Times New Roman"/>
        </w:rPr>
        <w:fldChar w:fldCharType="end"/>
      </w:r>
      <w:r w:rsidRPr="005A3C27">
        <w:rPr>
          <w:rFonts w:ascii="Times New Roman" w:hAnsi="Times New Roman" w:cs="Times New Roman"/>
        </w:rPr>
        <w:t>. A study in Ireland measured health-related quality of life in overweight children (</w:t>
      </w:r>
      <w:r w:rsidRPr="005A3C27">
        <w:rPr>
          <w:rFonts w:ascii="Times New Roman" w:hAnsi="Times New Roman" w:cs="Times New Roman"/>
          <w:i/>
          <w:iCs/>
        </w:rPr>
        <w:t>n</w:t>
      </w:r>
      <w:r w:rsidRPr="005A3C27">
        <w:rPr>
          <w:rFonts w:ascii="Times New Roman" w:hAnsi="Times New Roman" w:cs="Times New Roman"/>
        </w:rPr>
        <w:t xml:space="preserve"> = 255; </w:t>
      </w:r>
      <w:r w:rsidRPr="005A3C27">
        <w:rPr>
          <w:rFonts w:ascii="Times New Roman" w:hAnsi="Times New Roman" w:cs="Times New Roman"/>
          <w:i/>
          <w:iCs/>
        </w:rPr>
        <w:t>m</w:t>
      </w:r>
      <w:r w:rsidRPr="005A3C27">
        <w:rPr>
          <w:rFonts w:ascii="Times New Roman" w:hAnsi="Times New Roman" w:cs="Times New Roman"/>
        </w:rPr>
        <w:t xml:space="preserve"> = 7-12 years; 50% female) and concluded that parental mental health is more prevalent in highly populated urban areas with higher poverty rates, which is associated with fewer healthy resources and experiences for the childre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Wynne&lt;/Author&gt;&lt;Year&gt;2014&lt;/Year&gt;&lt;RecNum&gt;4947&lt;/RecNum&gt;&lt;DisplayText&gt;(Wynne et al., 2014)&lt;/DisplayText&gt;&lt;record&gt;&lt;rec-number&gt;4947&lt;/rec-number&gt;&lt;foreign-keys&gt;&lt;key app="EN" db-id="r2rrptxt2w29drezxrj52et9sr02zaxepswe" timestamp="1484611469"&gt;4947&lt;/key&gt;&lt;/foreign-keys&gt;&lt;ref-type name="Journal Article"&gt;17&lt;/ref-type&gt;&lt;contributors&gt;&lt;authors&gt;&lt;author&gt;Wynne, Ciara&lt;/author&gt;&lt;author&gt;Comiskey, Catherine&lt;/author&gt;&lt;author&gt;Hollywood, Eleanor&lt;/author&gt;&lt;author&gt;Quirke, Mary Brigid&lt;/author&gt;&lt;author&gt;O&amp;apos;Sullivan, Karin&lt;/author&gt;&lt;author&gt;McGilloway, Sinead&lt;/author&gt;&lt;/authors&gt;&lt;/contributors&gt;&lt;titles&gt;&lt;title&gt;The relationship between body mass index and health-related quality of life in urban disadvantaged children&lt;/title&gt;&lt;secondary-title&gt;Quality of Life Research&lt;/secondary-title&gt;&lt;/titles&gt;&lt;periodical&gt;&lt;full-title&gt;Quality of Life Research&lt;/full-title&gt;&lt;/periodical&gt;&lt;pages&gt;1895-1905&lt;/pages&gt;&lt;volume&gt;23&lt;/volume&gt;&lt;number&gt;6&lt;/number&gt;&lt;dates&gt;&lt;year&gt;2014&lt;/year&gt;&lt;pub-dates&gt;&lt;date&gt;Aug&lt;/date&gt;&lt;/pub-dates&gt;&lt;/dates&gt;&lt;isbn&gt;0962-9343&lt;/isbn&gt;&lt;accession-num&gt;WOS:000339280700023&lt;/accession-num&gt;&lt;urls&gt;&lt;related-urls&gt;&lt;url&gt;&amp;lt;Go to WoS&amp;gt;://WOS:000339280700023&lt;/url&gt;&lt;/related-urls&gt;&lt;/urls&gt;&lt;electronic-resource-num&gt;10.1007/s11136-014-0634-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Wynne et al., 2014)</w:t>
      </w:r>
      <w:r w:rsidRPr="005A3C27">
        <w:rPr>
          <w:rFonts w:ascii="Times New Roman" w:hAnsi="Times New Roman" w:cs="Times New Roman"/>
        </w:rPr>
        <w:fldChar w:fldCharType="end"/>
      </w:r>
      <w:r w:rsidRPr="005A3C27">
        <w:rPr>
          <w:rFonts w:ascii="Times New Roman" w:hAnsi="Times New Roman" w:cs="Times New Roman"/>
        </w:rPr>
        <w:t>.</w:t>
      </w:r>
    </w:p>
    <w:p w14:paraId="32FA0C1D" w14:textId="1BDAA182" w:rsidR="004038CD" w:rsidRPr="005A3C27" w:rsidRDefault="004038CD" w:rsidP="0038159B">
      <w:pPr>
        <w:spacing w:line="480" w:lineRule="auto"/>
        <w:rPr>
          <w:rFonts w:ascii="Times New Roman" w:hAnsi="Times New Roman" w:cs="Times New Roman"/>
          <w:b/>
          <w:bCs/>
        </w:rPr>
      </w:pPr>
      <w:r w:rsidRPr="005A3C27">
        <w:rPr>
          <w:rFonts w:ascii="Times New Roman" w:hAnsi="Times New Roman" w:cs="Times New Roman"/>
          <w:b/>
          <w:bCs/>
        </w:rPr>
        <w:t>4</w:t>
      </w:r>
      <w:r w:rsidR="001351A2" w:rsidRPr="005A3C27">
        <w:rPr>
          <w:rFonts w:ascii="Times New Roman" w:hAnsi="Times New Roman" w:cs="Times New Roman"/>
          <w:b/>
          <w:bCs/>
        </w:rPr>
        <w:t>.</w:t>
      </w:r>
      <w:r w:rsidR="0069214A">
        <w:rPr>
          <w:rFonts w:ascii="Times New Roman" w:hAnsi="Times New Roman" w:cs="Times New Roman"/>
          <w:b/>
          <w:bCs/>
        </w:rPr>
        <w:t xml:space="preserve">  Factors in the Adolescents–</w:t>
      </w:r>
      <w:r w:rsidRPr="005A3C27">
        <w:rPr>
          <w:rFonts w:ascii="Times New Roman" w:hAnsi="Times New Roman" w:cs="Times New Roman"/>
          <w:b/>
          <w:bCs/>
        </w:rPr>
        <w:t>Teenagers Stage</w:t>
      </w:r>
    </w:p>
    <w:p w14:paraId="3DAF91D2" w14:textId="4ACB99B1" w:rsidR="004038CD" w:rsidRPr="005A3C27" w:rsidRDefault="004038CD" w:rsidP="0038159B">
      <w:pPr>
        <w:spacing w:line="480" w:lineRule="auto"/>
        <w:ind w:firstLine="720"/>
        <w:rPr>
          <w:rStyle w:val="tx2"/>
          <w:rFonts w:ascii="Times New Roman" w:hAnsi="Times New Roman" w:cs="Times New Roman"/>
        </w:rPr>
      </w:pPr>
      <w:r w:rsidRPr="005A3C27">
        <w:rPr>
          <w:rFonts w:ascii="Times New Roman" w:hAnsi="Times New Roman" w:cs="Times New Roman"/>
          <w:b/>
          <w:bCs/>
        </w:rPr>
        <w:t xml:space="preserve">4.1  Nutrition and dietary intake. </w:t>
      </w:r>
      <w:r w:rsidRPr="005A3C27">
        <w:rPr>
          <w:rFonts w:ascii="Times New Roman" w:hAnsi="Times New Roman" w:cs="Times New Roman"/>
        </w:rPr>
        <w:t>In Project Eat, a longitudinal study of 2516 Minnesota adolescents (</w:t>
      </w:r>
      <w:r w:rsidRPr="005A3C27">
        <w:rPr>
          <w:rFonts w:ascii="Times New Roman" w:hAnsi="Times New Roman" w:cs="Times New Roman"/>
          <w:i/>
          <w:iCs/>
        </w:rPr>
        <w:t>m</w:t>
      </w:r>
      <w:r w:rsidRPr="005A3C27">
        <w:rPr>
          <w:rFonts w:ascii="Times New Roman" w:hAnsi="Times New Roman" w:cs="Times New Roman"/>
        </w:rPr>
        <w:t>[younger group]</w:t>
      </w:r>
      <w:r w:rsidRPr="005A3C27">
        <w:rPr>
          <w:rFonts w:ascii="Times New Roman" w:hAnsi="Times New Roman" w:cs="Times New Roman"/>
          <w:i/>
          <w:iCs/>
        </w:rPr>
        <w:t xml:space="preserve"> </w:t>
      </w:r>
      <w:r w:rsidRPr="005A3C27">
        <w:rPr>
          <w:rFonts w:ascii="Times New Roman" w:hAnsi="Times New Roman" w:cs="Times New Roman"/>
        </w:rPr>
        <w:t xml:space="preserve">= 13 years, </w:t>
      </w:r>
      <w:r w:rsidRPr="005A3C27">
        <w:rPr>
          <w:rFonts w:ascii="Times New Roman" w:hAnsi="Times New Roman" w:cs="Times New Roman"/>
          <w:i/>
          <w:iCs/>
        </w:rPr>
        <w:t>m</w:t>
      </w:r>
      <w:r w:rsidRPr="005A3C27">
        <w:rPr>
          <w:rFonts w:ascii="Times New Roman" w:hAnsi="Times New Roman" w:cs="Times New Roman"/>
        </w:rPr>
        <w:t xml:space="preserve">[older group] = 17 years; 55% female; 32% of sample in younger group), gender differences were identified. Among females, higher servings of sugar-sweetened beverages and diet soda were positively associated with overweight while more servings of fruits and vegetables, breakfast consumption, lower total caloric intake, less fast food consumption, and less availability of high-caloric snack foods in the home were negatively associated with overweight and lower fast food consumption was a protective factor for persistence of overweight (but not associated with incidence of over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ines&lt;/Author&gt;&lt;Year&gt;2007&lt;/Year&gt;&lt;RecNum&gt;4806&lt;/RecNum&gt;&lt;DisplayText&gt;(Haines, Neumark-Sztainer, Wall, &amp;amp; Story, 2007)&lt;/DisplayText&gt;&lt;record&gt;&lt;rec-number&gt;4806&lt;/rec-number&gt;&lt;foreign-keys&gt;&lt;key app="EN" db-id="r2rrptxt2w29drezxrj52et9sr02zaxepswe" timestamp="1484611464"&gt;4806&lt;/key&gt;&lt;/foreign-keys&gt;&lt;ref-type name="Journal Article"&gt;17&lt;/ref-type&gt;&lt;contributors&gt;&lt;authors&gt;&lt;author&gt;Haines, Jess&lt;/author&gt;&lt;author&gt;Neumark-Sztainer, Dianne&lt;/author&gt;&lt;author&gt;Wall, Melanie&lt;/author&gt;&lt;author&gt;Story, Mary&lt;/author&gt;&lt;/authors&gt;&lt;/contributors&gt;&lt;titles&gt;&lt;title&gt;Personal, behavioral, and environmental risk and protective factors for adolescent overweight&lt;/title&gt;&lt;secondary-title&gt;Obesity&lt;/secondary-title&gt;&lt;/titles&gt;&lt;periodical&gt;&lt;full-title&gt;Obesity&lt;/full-title&gt;&lt;/periodical&gt;&lt;pages&gt;2748-2760&lt;/pages&gt;&lt;volume&gt;15&lt;/volume&gt;&lt;number&gt;11&lt;/number&gt;&lt;dates&gt;&lt;year&gt;2007&lt;/year&gt;&lt;pub-dates&gt;&lt;date&gt;Nov&lt;/date&gt;&lt;/pub-dates&gt;&lt;/dates&gt;&lt;isbn&gt;1930-7381&lt;/isbn&gt;&lt;accession-num&gt;WOS:000251779000028&lt;/accession-num&gt;&lt;urls&gt;&lt;related-urls&gt;&lt;url&gt;&amp;lt;Go to ISI&amp;gt;://WOS:000251779000028&lt;/url&gt;&lt;/related-urls&gt;&lt;/urls&gt;&lt;electronic-resource-num&gt;10.1038/oby.2007.3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ines, Neumark-Sztainer, Wall, &amp; Story, 2007)</w:t>
      </w:r>
      <w:r w:rsidRPr="005A3C27">
        <w:rPr>
          <w:rFonts w:ascii="Times New Roman" w:hAnsi="Times New Roman" w:cs="Times New Roman"/>
        </w:rPr>
        <w:fldChar w:fldCharType="end"/>
      </w:r>
      <w:r w:rsidRPr="005A3C27">
        <w:rPr>
          <w:rFonts w:ascii="Times New Roman" w:hAnsi="Times New Roman" w:cs="Times New Roman"/>
        </w:rPr>
        <w:t xml:space="preserve">. Among males, eating fewer servings of snacks per day and breakfast consumption were negatively associated with overweight at time 2. In a study that examined the findings among women in greater detail, consumption of beverages was not associated with weight gain, except that consumption of low-calorie soft drinks was positively associated with weight gain and white milk consumption was negatively relate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anselow&lt;/Author&gt;&lt;Year&gt;2009&lt;/Year&gt;&lt;RecNum&gt;4935&lt;/RecNum&gt;&lt;DisplayText&gt;(Vanselow, Pereira, Neumark-Sztainer, &amp;amp; Raatz, 2009)&lt;/DisplayText&gt;&lt;record&gt;&lt;rec-number&gt;4935&lt;/rec-number&gt;&lt;foreign-keys&gt;&lt;key app="EN" db-id="r2rrptxt2w29drezxrj52et9sr02zaxepswe" timestamp="1484611469"&gt;4935&lt;/key&gt;&lt;/foreign-keys&gt;&lt;ref-type name="Journal Article"&gt;17&lt;/ref-type&gt;&lt;contributors&gt;&lt;authors&gt;&lt;author&gt;Vanselow, Michelle S.&lt;/author&gt;&lt;author&gt;Pereira, Mark A.&lt;/author&gt;&lt;author&gt;Neumark-Sztainer, Dianne&lt;/author&gt;&lt;author&gt;Raatz, Susan K.&lt;/author&gt;&lt;/authors&gt;&lt;/contributors&gt;&lt;titles&gt;&lt;title&gt;Adolescent beverage habits and changes in weight over time: findings from Project EAT&lt;/title&gt;&lt;secondary-title&gt;American Journal of Clinical Nutrition&lt;/secondary-title&gt;&lt;/titles&gt;&lt;periodical&gt;&lt;full-title&gt;American Journal of Clinical Nutrition&lt;/full-title&gt;&lt;/periodical&gt;&lt;pages&gt;1489-1495&lt;/pages&gt;&lt;volume&gt;90&lt;/volume&gt;&lt;number&gt;6&lt;/number&gt;&lt;dates&gt;&lt;year&gt;2009&lt;/year&gt;&lt;pub-dates&gt;&lt;date&gt;Dec 1&lt;/date&gt;&lt;/pub-dates&gt;&lt;/dates&gt;&lt;isbn&gt;0002-9165&lt;/isbn&gt;&lt;accession-num&gt;WOS:000272034900008&lt;/accession-num&gt;&lt;urls&gt;&lt;related-urls&gt;&lt;url&gt;&amp;lt;Go to WoS&amp;gt;://WOS:000272034900008&lt;/url&gt;&lt;/related-urls&gt;&lt;/urls&gt;&lt;electronic-resource-num&gt;10.3945/ajcn.2009.2757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anselow, Pereira, Neumark-Sztainer, &amp; Raatz, 2009)</w:t>
      </w:r>
      <w:r w:rsidRPr="005A3C27">
        <w:rPr>
          <w:rFonts w:ascii="Times New Roman" w:hAnsi="Times New Roman" w:cs="Times New Roman"/>
        </w:rPr>
        <w:fldChar w:fldCharType="end"/>
      </w:r>
      <w:r w:rsidRPr="005A3C27">
        <w:rPr>
          <w:rFonts w:ascii="Times New Roman" w:hAnsi="Times New Roman" w:cs="Times New Roman"/>
        </w:rPr>
        <w:t xml:space="preserve">. However, the authors noted that these associations </w:t>
      </w:r>
      <w:r w:rsidRPr="005A3C27">
        <w:rPr>
          <w:rFonts w:ascii="Times New Roman" w:hAnsi="Times New Roman" w:cs="Times New Roman"/>
        </w:rPr>
        <w:lastRenderedPageBreak/>
        <w:t xml:space="preserve">did not appear to be a monotonic linear dose-response relation. Further, the positive association with low-calorie soft drinks was no longer present after adjusting for dieting and parental weight-related concerns, which suggests that the use of low-calorie soft drinks is a marker for more general dietary behaviors and weight concerns. A third study from Project EAT found an </w:t>
      </w:r>
      <w:r w:rsidRPr="005A3C27">
        <w:rPr>
          <w:rStyle w:val="tx2"/>
          <w:rFonts w:ascii="Times New Roman" w:hAnsi="Times New Roman" w:cs="Times New Roman"/>
          <w:bdr w:val="none" w:sz="0" w:space="0" w:color="auto" w:frame="1"/>
        </w:rPr>
        <w:t xml:space="preserve">inverse dose-response </w:t>
      </w:r>
      <w:r w:rsidRPr="005A3C27">
        <w:rPr>
          <w:rFonts w:ascii="Times New Roman" w:hAnsi="Times New Roman" w:cs="Times New Roman"/>
        </w:rPr>
        <w:t>relationship between</w:t>
      </w:r>
      <w:r w:rsidRPr="005A3C27">
        <w:rPr>
          <w:rStyle w:val="tx2"/>
          <w:rFonts w:ascii="Times New Roman" w:hAnsi="Times New Roman" w:cs="Times New Roman"/>
          <w:bdr w:val="none" w:sz="0" w:space="0" w:color="auto" w:frame="1"/>
        </w:rPr>
        <w:t xml:space="preserve"> frequency of breakfast consumption and BMI </w:t>
      </w:r>
      <w:r w:rsidRPr="005A3C27">
        <w:rPr>
          <w:rFonts w:ascii="Times New Roman" w:hAnsi="Times New Roman" w:cs="Times New Roman"/>
        </w:rPr>
        <w:t>at the 5-year follow-up assessment</w:t>
      </w:r>
      <w:r w:rsidRPr="005A3C27">
        <w:rPr>
          <w:rStyle w:val="tx2"/>
          <w:rFonts w:ascii="Times New Roman" w:hAnsi="Times New Roman" w:cs="Times New Roman"/>
          <w:bdr w:val="none" w:sz="0" w:space="0" w:color="auto" w:frame="1"/>
        </w:rPr>
        <w:t>, adjusting for baseline breakfast frequency and BMI</w:t>
      </w:r>
      <w:r w:rsidRPr="005A3C27">
        <w:rPr>
          <w:rFonts w:ascii="Times New Roman" w:hAnsi="Times New Roman" w:cs="Times New Roman"/>
        </w:rPr>
        <w:t xml:space="preserv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imlin&lt;/Author&gt;&lt;Year&gt;2008&lt;/Year&gt;&lt;RecNum&gt;4549&lt;/RecNum&gt;&lt;DisplayText&gt;(Timlin, Pereira, Story, &amp;amp; Neumark-Sztainer, 2008)&lt;/DisplayText&gt;&lt;record&gt;&lt;rec-number&gt;4549&lt;/rec-number&gt;&lt;foreign-keys&gt;&lt;key app="EN" db-id="r2rrptxt2w29drezxrj52et9sr02zaxepswe" timestamp="1484611457"&gt;4549&lt;/key&gt;&lt;/foreign-keys&gt;&lt;ref-type name="Journal Article"&gt;17&lt;/ref-type&gt;&lt;contributors&gt;&lt;authors&gt;&lt;author&gt;Timlin, Maureen T.&lt;/author&gt;&lt;author&gt;Pereira, Mark A.&lt;/author&gt;&lt;author&gt;Story, Mary&lt;/author&gt;&lt;author&gt;Neumark-Sztainer, Dianne&lt;/author&gt;&lt;/authors&gt;&lt;/contributors&gt;&lt;titles&gt;&lt;title&gt;Breakfast eating and weight change in a 5-year prospective analysis of adolescents: Project EAT (eating among teens)&lt;/title&gt;&lt;secondary-title&gt;Pediatrics&lt;/secondary-title&gt;&lt;/titles&gt;&lt;periodical&gt;&lt;full-title&gt;Pediatrics&lt;/full-title&gt;&lt;/periodical&gt;&lt;pages&gt;E638-E645&lt;/pages&gt;&lt;volume&gt;121&lt;/volume&gt;&lt;number&gt;3&lt;/number&gt;&lt;dates&gt;&lt;year&gt;2008&lt;/year&gt;&lt;pub-dates&gt;&lt;date&gt;Mar&lt;/date&gt;&lt;/pub-dates&gt;&lt;/dates&gt;&lt;isbn&gt;0031-4005&lt;/isbn&gt;&lt;accession-num&gt;WOS:000253780100072&lt;/accession-num&gt;&lt;urls&gt;&lt;related-urls&gt;&lt;url&gt;&amp;lt;Go to WoS&amp;gt;://WOS:000253780100072&lt;/url&gt;&lt;/related-urls&gt;&lt;/urls&gt;&lt;electronic-resource-num&gt;10.1542/peds.2007-103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imlin, Pereira, Story, &amp; Neumark-Sztainer, 2008)</w:t>
      </w:r>
      <w:r w:rsidRPr="005A3C27">
        <w:rPr>
          <w:rFonts w:ascii="Times New Roman" w:hAnsi="Times New Roman" w:cs="Times New Roman"/>
        </w:rPr>
        <w:fldChar w:fldCharType="end"/>
      </w:r>
      <w:r w:rsidRPr="005A3C27">
        <w:rPr>
          <w:rFonts w:ascii="Times New Roman" w:hAnsi="Times New Roman" w:cs="Times New Roman"/>
        </w:rPr>
        <w:t>.</w:t>
      </w:r>
    </w:p>
    <w:p w14:paraId="137A049A" w14:textId="0CACFDB1" w:rsidR="004038CD" w:rsidRPr="005A3C27" w:rsidRDefault="004038CD" w:rsidP="00961F2F">
      <w:pPr>
        <w:spacing w:line="480" w:lineRule="auto"/>
        <w:ind w:firstLine="720"/>
        <w:rPr>
          <w:rFonts w:ascii="Times New Roman" w:hAnsi="Times New Roman" w:cs="Times New Roman"/>
        </w:rPr>
      </w:pPr>
      <w:r w:rsidRPr="005A3C27">
        <w:rPr>
          <w:rStyle w:val="tx2"/>
          <w:rFonts w:ascii="Times New Roman" w:hAnsi="Times New Roman" w:cs="Times New Roman"/>
          <w:bdr w:val="none" w:sz="0" w:space="0" w:color="auto" w:frame="1"/>
        </w:rPr>
        <w:t>Participants in two longitudinal cohort studies, the Identifying Determinants of Eating and Activity (IDEA) study and the Etiology of Childhood Obesity (ECHO) study (</w:t>
      </w:r>
      <w:r w:rsidRPr="005A3C27">
        <w:rPr>
          <w:rFonts w:ascii="Times New Roman" w:hAnsi="Times New Roman" w:cs="Times New Roman"/>
        </w:rPr>
        <w:t xml:space="preserve">n = 693; </w:t>
      </w:r>
      <w:r w:rsidRPr="005A3C27">
        <w:rPr>
          <w:rFonts w:ascii="Times New Roman" w:hAnsi="Times New Roman" w:cs="Times New Roman"/>
          <w:i/>
          <w:iCs/>
        </w:rPr>
        <w:t>m</w:t>
      </w:r>
      <w:r w:rsidRPr="005A3C27">
        <w:rPr>
          <w:rFonts w:ascii="Times New Roman" w:hAnsi="Times New Roman" w:cs="Times New Roman"/>
        </w:rPr>
        <w:t xml:space="preserve">=15 years; 51% female) reported that there was no longitudinal relation between diet soda consumption and BMI and percent body fat or breakfast intake </w:t>
      </w:r>
      <w:r w:rsidR="009B385A" w:rsidRPr="005A3C27">
        <w:rPr>
          <w:rFonts w:ascii="Times New Roman" w:hAnsi="Times New Roman" w:cs="Times New Roman"/>
        </w:rPr>
        <w:t xml:space="preserve">on </w:t>
      </w:r>
      <w:r w:rsidRPr="005A3C27">
        <w:rPr>
          <w:rFonts w:ascii="Times New Roman" w:hAnsi="Times New Roman" w:cs="Times New Roman"/>
        </w:rPr>
        <w:t xml:space="preserve">BMI and percent body fat (in females), which had been identified in cross-sectional analyses from the first wave of the study’s data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ska&lt;/Author&gt;&lt;Year&gt;2012&lt;/Year&gt;&lt;RecNum&gt;383&lt;/RecNum&gt;&lt;DisplayText&gt;(Laska, Murray, Lytle, &amp;amp; Harnack, 2012)&lt;/DisplayText&gt;&lt;record&gt;&lt;rec-number&gt;383&lt;/rec-number&gt;&lt;foreign-keys&gt;&lt;key app="EN" db-id="rw9w9adxqxr903ev2th55w0lafetfe0xw0vw" timestamp="1482354777"&gt;383&lt;/key&gt;&lt;/foreign-keys&gt;&lt;ref-type name="Journal Article"&gt;17&lt;/ref-type&gt;&lt;contributors&gt;&lt;authors&gt;&lt;author&gt;Laska, Melissa N.&lt;/author&gt;&lt;author&gt;Murray, David M.&lt;/author&gt;&lt;author&gt;Lytle, Leslie A.&lt;/author&gt;&lt;author&gt;Harnack, Lisa J.&lt;/author&gt;&lt;/authors&gt;&lt;/contributors&gt;&lt;titles&gt;&lt;title&gt;Longitudinal associations between key dietary behaviors and weight gain over time: Transitions through the adolescent years&lt;/title&gt;&lt;secondary-title&gt;Obesity&lt;/secondary-title&gt;&lt;short-title&gt;Longitudinal Associations Between Key Dietary Behaviors and Weight Gain Over Time: Transitions Through the Adolescent Years&lt;/short-title&gt;&lt;/titles&gt;&lt;periodical&gt;&lt;full-title&gt;Obesity&lt;/full-title&gt;&lt;/periodical&gt;&lt;pages&gt;118-125&lt;/pages&gt;&lt;volume&gt;20&lt;/volume&gt;&lt;number&gt;1&lt;/number&gt;&lt;dates&gt;&lt;year&gt;2012&lt;/year&gt;&lt;pub-dates&gt;&lt;date&gt;Jan&lt;/date&gt;&lt;/pub-dates&gt;&lt;/dates&gt;&lt;isbn&gt;1930-7381&lt;/isbn&gt;&lt;accession-num&gt;WOS:000298401400012&lt;/accession-num&gt;&lt;urls&gt;&lt;/urls&gt;&lt;electronic-resource-num&gt;10.1038/oby.2011.17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aska, Murray, Lytle, &amp; Harnack, 2012)</w:t>
      </w:r>
      <w:r w:rsidRPr="005A3C27">
        <w:rPr>
          <w:rFonts w:ascii="Times New Roman" w:hAnsi="Times New Roman" w:cs="Times New Roman"/>
        </w:rPr>
        <w:fldChar w:fldCharType="end"/>
      </w:r>
      <w:r w:rsidRPr="005A3C27">
        <w:rPr>
          <w:rFonts w:ascii="Times New Roman" w:hAnsi="Times New Roman" w:cs="Times New Roman"/>
        </w:rPr>
        <w:t>. In the Oslo Youth Study (</w:t>
      </w:r>
      <w:r w:rsidRPr="005A3C27">
        <w:rPr>
          <w:rFonts w:ascii="Times New Roman" w:hAnsi="Times New Roman" w:cs="Times New Roman"/>
          <w:i/>
          <w:iCs/>
        </w:rPr>
        <w:t>n</w:t>
      </w:r>
      <w:r w:rsidRPr="005A3C27">
        <w:rPr>
          <w:rFonts w:ascii="Times New Roman" w:hAnsi="Times New Roman" w:cs="Times New Roman"/>
        </w:rPr>
        <w:t xml:space="preserve"> = 422; </w:t>
      </w:r>
      <w:r w:rsidRPr="005A3C27">
        <w:rPr>
          <w:rFonts w:ascii="Times New Roman" w:hAnsi="Times New Roman" w:cs="Times New Roman"/>
          <w:i/>
          <w:iCs/>
        </w:rPr>
        <w:t>m</w:t>
      </w:r>
      <w:r w:rsidRPr="005A3C27">
        <w:rPr>
          <w:rFonts w:ascii="Times New Roman" w:hAnsi="Times New Roman" w:cs="Times New Roman"/>
        </w:rPr>
        <w:t xml:space="preserve"> = 15 years; 51% female) no differences were found in BMI over an 8-year period by long-term sugar-sweetened carbonated beverage consumpt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vaavik&lt;/Author&gt;&lt;Year&gt;2005&lt;/Year&gt;&lt;RecNum&gt;379&lt;/RecNum&gt;&lt;DisplayText&gt;(Kvaavik, Andersen, &amp;amp; Klepp, 2005)&lt;/DisplayText&gt;&lt;record&gt;&lt;rec-number&gt;379&lt;/rec-number&gt;&lt;foreign-keys&gt;&lt;key app="EN" db-id="rw9w9adxqxr903ev2th55w0lafetfe0xw0vw" timestamp="1482354777"&gt;379&lt;/key&gt;&lt;/foreign-keys&gt;&lt;ref-type name="Journal Article"&gt;17&lt;/ref-type&gt;&lt;contributors&gt;&lt;authors&gt;&lt;author&gt;Kvaavik, E.&lt;/author&gt;&lt;author&gt;Andersen, L. F.&lt;/author&gt;&lt;author&gt;Klepp, K. I.&lt;/author&gt;&lt;/authors&gt;&lt;/contributors&gt;&lt;titles&gt;&lt;title&gt;The stability of soft drinks intake from adolescence to adult age and the association between long-term consumption of soft drinks and lifestyle factors and body weight&lt;/title&gt;&lt;secondary-title&gt;Public Health Nutrition&lt;/secondary-title&gt;&lt;short-title&gt;The stability of soft drinks intake from adolescence to adult age and the association between long-term consumption of soft drinks and lifestyle factors and body weight&lt;/short-title&gt;&lt;/titles&gt;&lt;periodical&gt;&lt;full-title&gt;Public Health Nutrition&lt;/full-title&gt;&lt;/periodical&gt;&lt;pages&gt;149-157&lt;/pages&gt;&lt;volume&gt;8&lt;/volume&gt;&lt;number&gt;2&lt;/number&gt;&lt;dates&gt;&lt;year&gt;2005&lt;/year&gt;&lt;pub-dates&gt;&lt;date&gt;Apr&lt;/date&gt;&lt;/pub-dates&gt;&lt;/dates&gt;&lt;isbn&gt;1368-9800&lt;/isbn&gt;&lt;accession-num&gt;WOS:000228643200011&lt;/accession-num&gt;&lt;urls&gt;&lt;/urls&gt;&lt;electronic-resource-num&gt;10.1079/phn200466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vaavik, Andersen, &amp; Klepp, 2005)</w:t>
      </w:r>
      <w:r w:rsidRPr="005A3C27">
        <w:rPr>
          <w:rFonts w:ascii="Times New Roman" w:hAnsi="Times New Roman" w:cs="Times New Roman"/>
        </w:rPr>
        <w:fldChar w:fldCharType="end"/>
      </w:r>
      <w:r w:rsidRPr="005A3C27">
        <w:rPr>
          <w:rFonts w:ascii="Times New Roman" w:hAnsi="Times New Roman" w:cs="Times New Roman"/>
        </w:rPr>
        <w:t>. Analysis of DONALD (</w:t>
      </w:r>
      <w:r w:rsidRPr="005A3C27">
        <w:rPr>
          <w:rFonts w:ascii="Times New Roman" w:hAnsi="Times New Roman" w:cs="Times New Roman"/>
          <w:i/>
          <w:iCs/>
        </w:rPr>
        <w:t>n</w:t>
      </w:r>
      <w:r w:rsidRPr="005A3C27">
        <w:rPr>
          <w:rFonts w:ascii="Times New Roman" w:hAnsi="Times New Roman" w:cs="Times New Roman"/>
        </w:rPr>
        <w:t xml:space="preserve"> = 244; </w:t>
      </w:r>
      <w:r w:rsidRPr="005A3C27">
        <w:rPr>
          <w:rFonts w:ascii="Times New Roman" w:hAnsi="Times New Roman" w:cs="Times New Roman"/>
          <w:i/>
          <w:iCs/>
        </w:rPr>
        <w:t>m</w:t>
      </w:r>
      <w:r w:rsidRPr="005A3C27">
        <w:rPr>
          <w:rFonts w:ascii="Times New Roman" w:hAnsi="Times New Roman" w:cs="Times New Roman"/>
        </w:rPr>
        <w:t xml:space="preserve"> = 12 years; 49% female) found that boys’ energetic beverage (a composite variable of regular soft drinks and fruit juices) consumption was not associated with BMI or body fat percentage after five years, but for girls, increases in energetic beverage consumption was associated with increased BMI even though baseline consumption did not predict BMI or body fat percentage at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buda&lt;/Author&gt;&lt;Year&gt;2008&lt;/Year&gt;&lt;RecNum&gt;177&lt;/RecNum&gt;&lt;DisplayText&gt;(Libuda et al., 2008)&lt;/DisplayText&gt;&lt;record&gt;&lt;rec-number&gt;177&lt;/rec-number&gt;&lt;foreign-keys&gt;&lt;key app="EN" db-id="2wx5e9fd6errwqe9t2mpdrfqa5wx0a25rt50" timestamp="1495043498"&gt;177&lt;/key&gt;&lt;/foreign-keys&gt;&lt;ref-type name="Journal Article"&gt;17&lt;/ref-type&gt;&lt;contributors&gt;&lt;authors&gt;&lt;author&gt;Libuda, Lars&lt;/author&gt;&lt;author&gt;Alexy, Ute&lt;/author&gt;&lt;author&gt;Sichert-Hellert, Wolfgang&lt;/author&gt;&lt;author&gt;Stehle, Peter&lt;/author&gt;&lt;author&gt;Karaolis-Danckert, Nadina&lt;/author&gt;&lt;author&gt;Buyken, Anette E&lt;/author&gt;&lt;author&gt;Kersting, Mathilde&lt;/author&gt;&lt;/authors&gt;&lt;/contributors&gt;&lt;titles&gt;&lt;title&gt;Pattern of beverage consumption and long-term association with body-weight status in German adolescents–results from the DONALD study&lt;/title&gt;&lt;secondary-title&gt;British journal of nutrition&lt;/secondary-title&gt;&lt;/titles&gt;&lt;periodical&gt;&lt;full-title&gt;British Journal of Nutrition&lt;/full-title&gt;&lt;/periodical&gt;&lt;pages&gt;1370-1379&lt;/pages&gt;&lt;volume&gt;99&lt;/volume&gt;&lt;number&gt;06&lt;/number&gt;&lt;dates&gt;&lt;year&gt;2008&lt;/year&gt;&lt;/dates&gt;&lt;isbn&gt;1475-2662&lt;/isbn&gt;&lt;accession-num&gt;18034911&lt;/accession-num&gt;&lt;urls&gt;&lt;/urls&gt;&lt;electronic-resource-num&gt;10.1017/S000711450786236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ibuda et al., 2008)</w:t>
      </w:r>
      <w:r w:rsidRPr="005A3C27">
        <w:rPr>
          <w:rFonts w:ascii="Times New Roman" w:hAnsi="Times New Roman" w:cs="Times New Roman"/>
        </w:rPr>
        <w:fldChar w:fldCharType="end"/>
      </w:r>
      <w:r w:rsidRPr="005A3C27">
        <w:rPr>
          <w:rFonts w:ascii="Times New Roman" w:hAnsi="Times New Roman" w:cs="Times New Roman"/>
        </w:rPr>
        <w:t>. Time-varying BMI was unrelated to eating behaviors (e.g., fruit and vegetable intake, services whole grains, sugar-sweetened soda) tracked over time with the exception of an inverse association with time-</w:t>
      </w:r>
      <w:r w:rsidRPr="005A3C27">
        <w:rPr>
          <w:rFonts w:ascii="Times New Roman" w:hAnsi="Times New Roman" w:cs="Times New Roman"/>
        </w:rPr>
        <w:lastRenderedPageBreak/>
        <w:t>varying snacks (</w:t>
      </w:r>
      <w:r w:rsidRPr="005A3C27">
        <w:rPr>
          <w:rFonts w:ascii="Times New Roman" w:hAnsi="Times New Roman" w:cs="Times New Roman"/>
          <w:i/>
          <w:iCs/>
        </w:rPr>
        <w:t>n</w:t>
      </w:r>
      <w:r w:rsidRPr="005A3C27">
        <w:rPr>
          <w:rFonts w:ascii="Times New Roman" w:hAnsi="Times New Roman" w:cs="Times New Roman"/>
        </w:rPr>
        <w:t xml:space="preserve"> = 2785; </w:t>
      </w:r>
      <w:r w:rsidRPr="005A3C27">
        <w:rPr>
          <w:rFonts w:ascii="Times New Roman" w:hAnsi="Times New Roman" w:cs="Times New Roman"/>
          <w:i/>
          <w:iCs/>
        </w:rPr>
        <w:t>m</w:t>
      </w:r>
      <w:r w:rsidRPr="005A3C27">
        <w:rPr>
          <w:rFonts w:ascii="Times New Roman" w:hAnsi="Times New Roman" w:cs="Times New Roman"/>
        </w:rPr>
        <w:t xml:space="preserve"> = 16 years; US; 55% female; NEXT Generation Health Stud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psky&lt;/Author&gt;&lt;Year&gt;2015&lt;/Year&gt;&lt;RecNum&gt;393&lt;/RecNum&gt;&lt;DisplayText&gt;(Lipsky et al., 2015)&lt;/DisplayText&gt;&lt;record&gt;&lt;rec-number&gt;393&lt;/rec-number&gt;&lt;foreign-keys&gt;&lt;key app="EN" db-id="rw9w9adxqxr903ev2th55w0lafetfe0xw0vw" timestamp="1482354777"&gt;393&lt;/key&gt;&lt;/foreign-keys&gt;&lt;ref-type name="Journal Article"&gt;17&lt;/ref-type&gt;&lt;contributors&gt;&lt;authors&gt;&lt;author&gt;Lipsky, Leah M.&lt;/author&gt;&lt;author&gt;Haynie, Denise L.&lt;/author&gt;&lt;author&gt;Liu, Danping&lt;/author&gt;&lt;author&gt;Chaurasia, Ashok&lt;/author&gt;&lt;author&gt;Gee, Benjamin&lt;/author&gt;&lt;author&gt;Li, Kaigang&lt;/author&gt;&lt;author&gt;Iannotti, Ronald J.&lt;/author&gt;&lt;author&gt;Simons-Morton, Bruce&lt;/author&gt;&lt;/authors&gt;&lt;/contributors&gt;&lt;titles&gt;&lt;title&gt;Trajectories of eating behaviors in a nationally representative cohort of US adolescents during the transition to young adulthood&lt;/title&gt;&lt;secondary-title&gt;International Journal of Behavioral Nutrition and Physical Activity&lt;/secondary-title&gt;&lt;short-title&gt;Trajectories of eating behaviors in a nationally representative cohort of US adolescents during the transition to young adulthood&lt;/short-title&gt;&lt;/titles&gt;&lt;periodical&gt;&lt;full-title&gt;International Journal of Behavioral Nutrition and Physical Activity&lt;/full-title&gt;&lt;/periodical&gt;&lt;volume&gt;12&lt;/volume&gt;&lt;dates&gt;&lt;year&gt;2015&lt;/year&gt;&lt;pub-dates&gt;&lt;date&gt;Nov 4&lt;/date&gt;&lt;/pub-dates&gt;&lt;/dates&gt;&lt;isbn&gt;1479-5868&lt;/isbn&gt;&lt;accession-num&gt;WOS:000364015600001&lt;/accession-num&gt;&lt;urls&gt;&lt;related-urls&gt;&lt;url&gt;&amp;lt;Go to ISI&amp;gt;://WOS:000364015600001&lt;/url&gt;&lt;/related-urls&gt;&lt;/urls&gt;&lt;custom7&gt;138&lt;/custom7&gt;&lt;electronic-resource-num&gt;10.1186/s12966-015-0298-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ipsky et al., 2015)</w:t>
      </w:r>
      <w:r w:rsidRPr="005A3C27">
        <w:rPr>
          <w:rFonts w:ascii="Times New Roman" w:hAnsi="Times New Roman" w:cs="Times New Roman"/>
        </w:rPr>
        <w:fldChar w:fldCharType="end"/>
      </w:r>
      <w:r w:rsidRPr="005A3C27">
        <w:rPr>
          <w:rFonts w:ascii="Times New Roman" w:hAnsi="Times New Roman" w:cs="Times New Roman"/>
        </w:rPr>
        <w:t xml:space="preserve">. </w:t>
      </w:r>
    </w:p>
    <w:p w14:paraId="4B0F3D38"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Using data from Add Health (</w:t>
      </w:r>
      <w:r w:rsidRPr="005A3C27">
        <w:rPr>
          <w:rFonts w:ascii="Times New Roman" w:hAnsi="Times New Roman" w:cs="Times New Roman"/>
          <w:i/>
          <w:iCs/>
        </w:rPr>
        <w:t>n</w:t>
      </w:r>
      <w:r w:rsidRPr="005A3C27">
        <w:rPr>
          <w:rFonts w:ascii="Times New Roman" w:hAnsi="Times New Roman" w:cs="Times New Roman"/>
        </w:rPr>
        <w:t xml:space="preserve"> = 7788; </w:t>
      </w:r>
      <w:r w:rsidRPr="005A3C27">
        <w:rPr>
          <w:rFonts w:ascii="Times New Roman" w:hAnsi="Times New Roman" w:cs="Times New Roman"/>
          <w:i/>
          <w:iCs/>
        </w:rPr>
        <w:t>m</w:t>
      </w:r>
      <w:r w:rsidRPr="005A3C27">
        <w:rPr>
          <w:rFonts w:ascii="Times New Roman" w:hAnsi="Times New Roman" w:cs="Times New Roman"/>
        </w:rPr>
        <w:t xml:space="preserve"> = 15 years; 52% female) breakfast consumption in both adolescence and young adulthood was protective against chronic obesity, defined as persistence in obesity across the two study time poin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erten&lt;/Author&gt;&lt;Year&gt;2009&lt;/Year&gt;&lt;RecNum&gt;4865&lt;/RecNum&gt;&lt;DisplayText&gt;(Merten, Williams, &amp;amp; Shriver, 2009)&lt;/DisplayText&gt;&lt;record&gt;&lt;rec-number&gt;4865&lt;/rec-number&gt;&lt;foreign-keys&gt;&lt;key app="EN" db-id="r2rrptxt2w29drezxrj52et9sr02zaxepswe" timestamp="1484611466"&gt;4865&lt;/key&gt;&lt;/foreign-keys&gt;&lt;ref-type name="Journal Article"&gt;17&lt;/ref-type&gt;&lt;contributors&gt;&lt;authors&gt;&lt;author&gt;Merten, Michael J.&lt;/author&gt;&lt;author&gt;Williams, Amanda L.&lt;/author&gt;&lt;author&gt;Shriver, Lenka H.&lt;/author&gt;&lt;/authors&gt;&lt;/contributors&gt;&lt;titles&gt;&lt;title&gt;Breakfast Consumption in Adolescence and Young Adulthood: Parental Presence, Community Context, and Obesity&lt;/title&gt;&lt;secondary-title&gt;Journal of the American Dietetic Association&lt;/secondary-title&gt;&lt;/titles&gt;&lt;periodical&gt;&lt;full-title&gt;Journal of the American Dietetic Association&lt;/full-title&gt;&lt;/periodical&gt;&lt;pages&gt;1384-1391&lt;/pages&gt;&lt;volume&gt;109&lt;/volume&gt;&lt;number&gt;8&lt;/number&gt;&lt;dates&gt;&lt;year&gt;2009&lt;/year&gt;&lt;pub-dates&gt;&lt;date&gt;Aug&lt;/date&gt;&lt;/pub-dates&gt;&lt;/dates&gt;&lt;isbn&gt;0002-8223&lt;/isbn&gt;&lt;accession-num&gt;WOS:000268702800011&lt;/accession-num&gt;&lt;urls&gt;&lt;related-urls&gt;&lt;url&gt;&amp;lt;Go to WoS&amp;gt;://WOS:000268702800011&lt;/url&gt;&lt;/related-urls&gt;&lt;/urls&gt;&lt;electronic-resource-num&gt;10.1016/j.jada.2009.05.00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erten, Williams, &amp; Shriver, 2009)</w:t>
      </w:r>
      <w:r w:rsidRPr="005A3C27">
        <w:rPr>
          <w:rFonts w:ascii="Times New Roman" w:hAnsi="Times New Roman" w:cs="Times New Roman"/>
        </w:rPr>
        <w:fldChar w:fldCharType="end"/>
      </w:r>
      <w:r w:rsidRPr="005A3C27">
        <w:rPr>
          <w:rFonts w:ascii="Times New Roman" w:hAnsi="Times New Roman" w:cs="Times New Roman"/>
        </w:rPr>
        <w:t>. A second Add Health study (</w:t>
      </w:r>
      <w:r w:rsidRPr="005A3C27">
        <w:rPr>
          <w:rFonts w:ascii="Times New Roman" w:hAnsi="Times New Roman" w:cs="Times New Roman"/>
          <w:i/>
          <w:iCs/>
        </w:rPr>
        <w:t>n</w:t>
      </w:r>
      <w:r w:rsidRPr="005A3C27">
        <w:rPr>
          <w:rFonts w:ascii="Times New Roman" w:hAnsi="Times New Roman" w:cs="Times New Roman"/>
        </w:rPr>
        <w:t xml:space="preserve"> =  9919; </w:t>
      </w:r>
      <w:r w:rsidRPr="005A3C27">
        <w:rPr>
          <w:rFonts w:ascii="Times New Roman" w:hAnsi="Times New Roman" w:cs="Times New Roman"/>
          <w:i/>
          <w:iCs/>
        </w:rPr>
        <w:t>m</w:t>
      </w:r>
      <w:r w:rsidRPr="005A3C27">
        <w:rPr>
          <w:rFonts w:ascii="Times New Roman" w:hAnsi="Times New Roman" w:cs="Times New Roman"/>
        </w:rPr>
        <w:t xml:space="preserve"> = 16 years) found that more days of fast food consumption, assessed at wave 2 (between ages 11 and 21 years), predicted increased zBMI assessed at wave 4 (ages 18 to 27 years), and fewer days of breakfast consumption at wave 2, along with decreases in breakfast consumption between waves 2 and 3, predicted increased zBMI at wave 3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Niemeier&lt;/Author&gt;&lt;Year&gt;2006&lt;/Year&gt;&lt;RecNum&gt;418&lt;/RecNum&gt;&lt;DisplayText&gt;(Niemeier, Raynor, Lloyd-Richardson, Rogers, &amp;amp; Wing, 2006)&lt;/DisplayText&gt;&lt;record&gt;&lt;rec-number&gt;418&lt;/rec-number&gt;&lt;foreign-keys&gt;&lt;key app="EN" db-id="rw9w9adxqxr903ev2th55w0lafetfe0xw0vw" timestamp="1482354777"&gt;418&lt;/key&gt;&lt;/foreign-keys&gt;&lt;ref-type name="Journal Article"&gt;17&lt;/ref-type&gt;&lt;contributors&gt;&lt;authors&gt;&lt;author&gt;Niemeier, Heather M.&lt;/author&gt;&lt;author&gt;Raynor, Hollie A.&lt;/author&gt;&lt;author&gt;Lloyd-Richardson, Elizabeth E.&lt;/author&gt;&lt;author&gt;Rogers, Michelle L.&lt;/author&gt;&lt;author&gt;Wing, Rena R.&lt;/author&gt;&lt;/authors&gt;&lt;/contributors&gt;&lt;titles&gt;&lt;title&gt;Fast food consumption and breakfast skipping: Predictors of weight gain from adolescence to adulthood in a nationally representative sample&lt;/title&gt;&lt;secondary-title&gt;Journal of Adolescent Health&lt;/secondary-title&gt;&lt;short-title&gt;Fast food consumption and breakfast skipping: Predictors of weight gain from adolescence to adulthood in a nationally representative sample&lt;/short-title&gt;&lt;/titles&gt;&lt;periodical&gt;&lt;full-title&gt;Journal of Adolescent Health&lt;/full-title&gt;&lt;/periodical&gt;&lt;pages&gt;842-849&lt;/pages&gt;&lt;volume&gt;39&lt;/volume&gt;&lt;number&gt;6&lt;/number&gt;&lt;dates&gt;&lt;year&gt;2006&lt;/year&gt;&lt;pub-dates&gt;&lt;date&gt;Dec&lt;/date&gt;&lt;/pub-dates&gt;&lt;/dates&gt;&lt;isbn&gt;1054-139X&lt;/isbn&gt;&lt;accession-num&gt;WOS:000242360100009&lt;/accession-num&gt;&lt;urls&gt;&lt;related-urls&gt;&lt;url&gt;&amp;lt;Go to ISI&amp;gt;://WOS:000242360100009&lt;/url&gt;&lt;/related-urls&gt;&lt;/urls&gt;&lt;electronic-resource-num&gt;10.1016/j.jadohealth.2006.07.00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Niemeier, Raynor, Lloyd-Richardson, Rogers, &amp; Wing, 2006)</w:t>
      </w:r>
      <w:r w:rsidRPr="005A3C27">
        <w:rPr>
          <w:rFonts w:ascii="Times New Roman" w:hAnsi="Times New Roman" w:cs="Times New Roman"/>
        </w:rPr>
        <w:fldChar w:fldCharType="end"/>
      </w:r>
      <w:r w:rsidRPr="005A3C27">
        <w:rPr>
          <w:rFonts w:ascii="Times New Roman" w:hAnsi="Times New Roman" w:cs="Times New Roman"/>
        </w:rPr>
        <w:t>. A cohort study of 8726 Australian females (</w:t>
      </w:r>
      <w:r w:rsidRPr="005A3C27">
        <w:rPr>
          <w:rFonts w:ascii="Times New Roman" w:hAnsi="Times New Roman" w:cs="Times New Roman"/>
          <w:i/>
          <w:iCs/>
        </w:rPr>
        <w:t xml:space="preserve">m </w:t>
      </w:r>
      <w:r w:rsidRPr="005A3C27">
        <w:rPr>
          <w:rFonts w:ascii="Times New Roman" w:hAnsi="Times New Roman" w:cs="Times New Roman"/>
        </w:rPr>
        <w:t xml:space="preserve">= 18–23 years) found that women who maintained their weight at the 4-year follow-up consumed less takeout food than women who gained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all&lt;/Author&gt;&lt;Year&gt;2002&lt;/Year&gt;&lt;RecNum&gt;125&lt;/RecNum&gt;&lt;DisplayText&gt;(Ball, Brown, &amp;amp; Crawford, 2002)&lt;/DisplayText&gt;&lt;record&gt;&lt;rec-number&gt;125&lt;/rec-number&gt;&lt;foreign-keys&gt;&lt;key app="EN" db-id="2wx5e9fd6errwqe9t2mpdrfqa5wx0a25rt50" timestamp="1490817982"&gt;125&lt;/key&gt;&lt;/foreign-keys&gt;&lt;ref-type name="Journal Article"&gt;17&lt;/ref-type&gt;&lt;contributors&gt;&lt;authors&gt;&lt;author&gt;Ball, K.&lt;/author&gt;&lt;author&gt;Brown, W.&lt;/author&gt;&lt;author&gt;Crawford, D.&lt;/author&gt;&lt;/authors&gt;&lt;/contributors&gt;&lt;titles&gt;&lt;title&gt;Who does not gain weight? Prevalence and predictors of weight maintenance in young women&lt;/title&gt;&lt;secondary-title&gt;International Journal of Obesity&lt;/secondary-title&gt;&lt;short-title&gt;Who does not gain weight? Prevalence and predictors of weight maintenance in young women&lt;/short-title&gt;&lt;/titles&gt;&lt;periodical&gt;&lt;full-title&gt;International Journal of Obesity&lt;/full-title&gt;&lt;/periodical&gt;&lt;pages&gt;1570-1578&lt;/pages&gt;&lt;volume&gt;26&lt;/volume&gt;&lt;number&gt;12&lt;/number&gt;&lt;dates&gt;&lt;year&gt;2002&lt;/year&gt;&lt;pub-dates&gt;&lt;date&gt;Dec&lt;/date&gt;&lt;/pub-dates&gt;&lt;/dates&gt;&lt;isbn&gt;0307-0565&lt;/isbn&gt;&lt;accession-num&gt;WOS:000179866500006&lt;/accession-num&gt;&lt;urls&gt;&lt;related-urls&gt;&lt;url&gt;&amp;lt;Go to ISI&amp;gt;://WOS:000179866500006&lt;/url&gt;&lt;/related-urls&gt;&lt;/urls&gt;&lt;electronic-resource-num&gt;10.1038/sj.ijo.080215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all, Brown, &amp; Crawford, 2002)</w:t>
      </w:r>
      <w:r w:rsidRPr="005A3C27">
        <w:rPr>
          <w:rFonts w:ascii="Times New Roman" w:hAnsi="Times New Roman" w:cs="Times New Roman"/>
        </w:rPr>
        <w:fldChar w:fldCharType="end"/>
      </w:r>
      <w:r w:rsidRPr="005A3C27">
        <w:rPr>
          <w:rFonts w:ascii="Times New Roman" w:hAnsi="Times New Roman" w:cs="Times New Roman"/>
        </w:rPr>
        <w:t xml:space="preserve">. </w:t>
      </w:r>
    </w:p>
    <w:p w14:paraId="22AC6CCE"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Data from the Amsterdam Growth and Health Longitudinal Study (AGHLS) provides a number of relevant studies. First, evidence from 186 adolescents (</w:t>
      </w:r>
      <w:r w:rsidRPr="005A3C27">
        <w:rPr>
          <w:rFonts w:ascii="Times New Roman" w:hAnsi="Times New Roman" w:cs="Times New Roman"/>
          <w:i/>
          <w:iCs/>
        </w:rPr>
        <w:t>m</w:t>
      </w:r>
      <w:r w:rsidRPr="005A3C27">
        <w:rPr>
          <w:rFonts w:ascii="Times New Roman" w:hAnsi="Times New Roman" w:cs="Times New Roman"/>
        </w:rPr>
        <w:t xml:space="preserve"> = 14 years; 49% female) indicated that greater protein intake (but not fat or carbohydrates) related to higher fat mass and, unexpectedly, fat mass was negatively related to the daily intake of energy per kg body mas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emper&lt;/Author&gt;&lt;Year&gt;1999&lt;/Year&gt;&lt;RecNum&gt;129&lt;/RecNum&gt;&lt;DisplayText&gt;(Kemper, Post, Twisk, &amp;amp; van Mechelen, 1999)&lt;/DisplayText&gt;&lt;record&gt;&lt;rec-number&gt;129&lt;/rec-number&gt;&lt;foreign-keys&gt;&lt;key app="EN" db-id="2wx5e9fd6errwqe9t2mpdrfqa5wx0a25rt50" timestamp="1490817982"&gt;129&lt;/key&gt;&lt;/foreign-keys&gt;&lt;ref-type name="Journal Article"&gt;17&lt;/ref-type&gt;&lt;contributors&gt;&lt;authors&gt;&lt;author&gt;Kemper, H. C. G.&lt;/author&gt;&lt;author&gt;Post, G. B.&lt;/author&gt;&lt;author&gt;Twisk, J. W. R.&lt;/author&gt;&lt;author&gt;van Mechelen, W.&lt;/author&gt;&lt;/authors&gt;&lt;/contributors&gt;&lt;titles&gt;&lt;title&gt;Lifestyle and obesity in adolescence and young adulthood: results from the Amsterdam Growth And Health Longitudinal Study (AGAHLS)&lt;/title&gt;&lt;secondary-title&gt;International Journal of Obesity&lt;/secondary-title&gt;&lt;short-title&gt;Lifestyle and obesity in adolescence and young adulthood: results from the Amsterdam Growth And Health Longitudinal Study (AGAHLS)&lt;/short-title&gt;&lt;/titles&gt;&lt;periodical&gt;&lt;full-title&gt;International Journal of Obesity&lt;/full-title&gt;&lt;/periodical&gt;&lt;pages&gt;S34-S40&lt;/pages&gt;&lt;volume&gt;23&lt;/volume&gt;&lt;dates&gt;&lt;year&gt;1999&lt;/year&gt;&lt;pub-dates&gt;&lt;date&gt;Apr&lt;/date&gt;&lt;/pub-dates&gt;&lt;/dates&gt;&lt;isbn&gt;0307-0565&lt;/isbn&gt;&lt;accession-num&gt;WOS:000080161000005&lt;/accession-num&gt;&lt;urls&gt;&lt;/urls&gt;&lt;electronic-resource-num&gt;10.1038/sj.ijo.080088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emper, Post, Twisk, &amp; van Mechelen, 1999)</w:t>
      </w:r>
      <w:r w:rsidRPr="005A3C27">
        <w:rPr>
          <w:rFonts w:ascii="Times New Roman" w:hAnsi="Times New Roman" w:cs="Times New Roman"/>
        </w:rPr>
        <w:fldChar w:fldCharType="end"/>
      </w:r>
      <w:r w:rsidRPr="005A3C27">
        <w:rPr>
          <w:rFonts w:ascii="Times New Roman" w:hAnsi="Times New Roman" w:cs="Times New Roman"/>
        </w:rPr>
        <w:t>. Second, another study (</w:t>
      </w:r>
      <w:r w:rsidRPr="005A3C27">
        <w:rPr>
          <w:rFonts w:ascii="Times New Roman" w:hAnsi="Times New Roman" w:cs="Times New Roman"/>
          <w:i/>
          <w:iCs/>
        </w:rPr>
        <w:t>n</w:t>
      </w:r>
      <w:r w:rsidRPr="005A3C27">
        <w:rPr>
          <w:rFonts w:ascii="Times New Roman" w:hAnsi="Times New Roman" w:cs="Times New Roman"/>
        </w:rPr>
        <w:t xml:space="preserve"> = 350; </w:t>
      </w:r>
      <w:r w:rsidRPr="005A3C27">
        <w:rPr>
          <w:rFonts w:ascii="Times New Roman" w:hAnsi="Times New Roman" w:cs="Times New Roman"/>
          <w:i/>
          <w:iCs/>
        </w:rPr>
        <w:t>m[baseline]</w:t>
      </w:r>
      <w:r w:rsidRPr="005A3C27">
        <w:rPr>
          <w:rFonts w:ascii="Times New Roman" w:hAnsi="Times New Roman" w:cs="Times New Roman"/>
        </w:rPr>
        <w:t xml:space="preserve"> = 13 years; 52% female) found no longitudinal associations between percent energy intake from protein, fat, carbohydrates, or alcohol and body fat at age 36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oppes&lt;/Author&gt;&lt;Year&gt;2009&lt;/Year&gt;&lt;RecNum&gt;374&lt;/RecNum&gt;&lt;DisplayText&gt;(Koppes, Boon, Nooyens, van Mechelen, &amp;amp; Saris, 2009)&lt;/DisplayText&gt;&lt;record&gt;&lt;rec-number&gt;374&lt;/rec-number&gt;&lt;foreign-keys&gt;&lt;key app="EN" db-id="rw9w9adxqxr903ev2th55w0lafetfe0xw0vw" timestamp="1482354777"&gt;374&lt;/key&gt;&lt;/foreign-keys&gt;&lt;ref-type name="Journal Article"&gt;17&lt;/ref-type&gt;&lt;contributors&gt;&lt;authors&gt;&lt;author&gt;Koppes, Lando L. J.&lt;/author&gt;&lt;author&gt;Boon, Niels&lt;/author&gt;&lt;author&gt;Nooyens, Astrid C. J.&lt;/author&gt;&lt;author&gt;van Mechelen, Willem&lt;/author&gt;&lt;author&gt;Saris, Wim H. M.&lt;/author&gt;&lt;/authors&gt;&lt;/contributors&gt;&lt;titles&gt;&lt;title&gt;Macronutrient distribution over a period of 23 years in relation to energy intake and body fatness&lt;/title&gt;&lt;secondary-title&gt;British Journal of Nutrition&lt;/secondary-title&gt;&lt;short-title&gt;Macronutrient distribution over a period of 23 years in relation to energy intake and body fatness&lt;/short-title&gt;&lt;/titles&gt;&lt;periodical&gt;&lt;full-title&gt;British Journal of Nutrition&lt;/full-title&gt;&lt;/periodical&gt;&lt;pages&gt;108-115&lt;/pages&gt;&lt;volume&gt;101&lt;/volume&gt;&lt;number&gt;1&lt;/number&gt;&lt;dates&gt;&lt;year&gt;2009&lt;/year&gt;&lt;pub-dates&gt;&lt;date&gt;Jan&lt;/date&gt;&lt;/pub-dates&gt;&lt;/dates&gt;&lt;isbn&gt;0007-1145&lt;/isbn&gt;&lt;accession-num&gt;WOS:000262713000016&lt;/accession-num&gt;&lt;urls&gt;&lt;/urls&gt;&lt;electronic-resource-num&gt;10.1017/s000711450898686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oppes, Boon, Nooyens, van Mechelen, &amp; Saris, 2009)</w:t>
      </w:r>
      <w:r w:rsidRPr="005A3C27">
        <w:rPr>
          <w:rFonts w:ascii="Times New Roman" w:hAnsi="Times New Roman" w:cs="Times New Roman"/>
        </w:rPr>
        <w:fldChar w:fldCharType="end"/>
      </w:r>
      <w:r w:rsidRPr="005A3C27">
        <w:rPr>
          <w:rFonts w:ascii="Times New Roman" w:hAnsi="Times New Roman" w:cs="Times New Roman"/>
        </w:rPr>
        <w:t>. However, the authors pointed out potential issues with the tracking of macronutrients and the potential of underreporting total intake. Third, no relationship was found between sugar-sweetened beverages (excluding 100% fruit juices) at age 13 and BMI at follow-</w:t>
      </w:r>
      <w:r w:rsidRPr="005A3C27">
        <w:rPr>
          <w:rFonts w:ascii="Times New Roman" w:hAnsi="Times New Roman" w:cs="Times New Roman"/>
        </w:rPr>
        <w:lastRenderedPageBreak/>
        <w:t>up (24–30 years later) for males or females (</w:t>
      </w:r>
      <w:r w:rsidRPr="005A3C27">
        <w:rPr>
          <w:rFonts w:ascii="Times New Roman" w:hAnsi="Times New Roman" w:cs="Times New Roman"/>
          <w:i/>
          <w:iCs/>
        </w:rPr>
        <w:t>n</w:t>
      </w:r>
      <w:r w:rsidRPr="005A3C27">
        <w:rPr>
          <w:rFonts w:ascii="Times New Roman" w:hAnsi="Times New Roman" w:cs="Times New Roman"/>
        </w:rPr>
        <w:t xml:space="preserve"> = 238; </w:t>
      </w:r>
      <w:r w:rsidRPr="005A3C27">
        <w:rPr>
          <w:rFonts w:ascii="Times New Roman" w:hAnsi="Times New Roman" w:cs="Times New Roman"/>
          <w:i/>
          <w:iCs/>
        </w:rPr>
        <w:t>m</w:t>
      </w:r>
      <w:r w:rsidRPr="005A3C27">
        <w:rPr>
          <w:rFonts w:ascii="Times New Roman" w:hAnsi="Times New Roman" w:cs="Times New Roman"/>
        </w:rPr>
        <w:t xml:space="preserve"> = 13 years; 52%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toof&lt;/Author&gt;&lt;Year&gt;2013&lt;/Year&gt;&lt;RecNum&gt;445&lt;/RecNum&gt;&lt;DisplayText&gt;(Stoof, Twisk, &amp;amp; Olthof, 2013)&lt;/DisplayText&gt;&lt;record&gt;&lt;rec-number&gt;445&lt;/rec-number&gt;&lt;foreign-keys&gt;&lt;key app="EN" db-id="rw9w9adxqxr903ev2th55w0lafetfe0xw0vw" timestamp="1482354777"&gt;445&lt;/key&gt;&lt;/foreign-keys&gt;&lt;ref-type name="Journal Article"&gt;17&lt;/ref-type&gt;&lt;contributors&gt;&lt;authors&gt;&lt;author&gt;Stoof, Susanne P.&lt;/author&gt;&lt;author&gt;Twisk, Jos W. R.&lt;/author&gt;&lt;author&gt;Olthof, Margreet R.&lt;/author&gt;&lt;/authors&gt;&lt;/contributors&gt;&lt;titles&gt;&lt;title&gt;Is the intake of sugar-containing beverages during adolescence related to adult weight status?&lt;/title&gt;&lt;secondary-title&gt;Public Health Nutrition&lt;/secondary-title&gt;&lt;short-title&gt;Is the intake of sugar-containing beverages during adolescence related to adult weight status?&lt;/short-title&gt;&lt;/titles&gt;&lt;periodical&gt;&lt;full-title&gt;Public Health Nutrition&lt;/full-title&gt;&lt;/periodical&gt;&lt;pages&gt;1257-1262&lt;/pages&gt;&lt;volume&gt;16&lt;/volume&gt;&lt;number&gt;7&lt;/number&gt;&lt;dates&gt;&lt;year&gt;2013&lt;/year&gt;&lt;pub-dates&gt;&lt;date&gt;Jul&lt;/date&gt;&lt;/pub-dates&gt;&lt;/dates&gt;&lt;isbn&gt;1368-9800&lt;/isbn&gt;&lt;accession-num&gt;WOS:000319614800014&lt;/accession-num&gt;&lt;urls&gt;&lt;related-urls&gt;&lt;url&gt;&amp;lt;Go to ISI&amp;gt;://WOS:000319614800014&lt;/url&gt;&lt;/related-urls&gt;&lt;/urls&gt;&lt;electronic-resource-num&gt;10.1017/s136898001100278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toof, Twisk, &amp; Olthof, 2013)</w:t>
      </w:r>
      <w:r w:rsidRPr="005A3C27">
        <w:rPr>
          <w:rFonts w:ascii="Times New Roman" w:hAnsi="Times New Roman" w:cs="Times New Roman"/>
        </w:rPr>
        <w:fldChar w:fldCharType="end"/>
      </w:r>
      <w:r w:rsidRPr="005A3C27">
        <w:rPr>
          <w:rFonts w:ascii="Times New Roman" w:hAnsi="Times New Roman" w:cs="Times New Roman"/>
        </w:rPr>
        <w:t>. For the males in this sample, each additional serving of sugar-sweetened beverages (excluding 100% fruit juices) at 13 years was associated with 1.14% higher percentage of total fat and 1.63% higher percentage of trunk fat in adulthood after accounting for confounders. Fourth, in a subsample of 13-year-olds (</w:t>
      </w:r>
      <w:r w:rsidRPr="005A3C27">
        <w:rPr>
          <w:rFonts w:ascii="Times New Roman" w:hAnsi="Times New Roman" w:cs="Times New Roman"/>
          <w:i/>
          <w:iCs/>
        </w:rPr>
        <w:t>n</w:t>
      </w:r>
      <w:r w:rsidRPr="005A3C27">
        <w:rPr>
          <w:rFonts w:ascii="Times New Roman" w:hAnsi="Times New Roman" w:cs="Times New Roman"/>
        </w:rPr>
        <w:t xml:space="preserve"> = 168; 57% female) fruit intake was not associated with BMI at follow-up 24-30 years later but low fruit intake (being in lowest quartile of intake) was significantly associated with lower sum of skin fold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e Velde&lt;/Author&gt;&lt;Year&gt;2007&lt;/Year&gt;&lt;RecNum&gt;451&lt;/RecNum&gt;&lt;DisplayText&gt;(Saskia J. te Velde, Twisk, &amp;amp; Brug, 2007)&lt;/DisplayText&gt;&lt;record&gt;&lt;rec-number&gt;451&lt;/rec-number&gt;&lt;foreign-keys&gt;&lt;key app="EN" db-id="rw9w9adxqxr903ev2th55w0lafetfe0xw0vw" timestamp="1482354777"&gt;451&lt;/key&gt;&lt;/foreign-keys&gt;&lt;ref-type name="Journal Article"&gt;17&lt;/ref-type&gt;&lt;contributors&gt;&lt;authors&gt;&lt;author&gt;te Velde, Saskia J.&lt;/author&gt;&lt;author&gt;Twisk, Jos W. R.&lt;/author&gt;&lt;author&gt;Brug, Johannes&lt;/author&gt;&lt;/authors&gt;&lt;/contributors&gt;&lt;titles&gt;&lt;title&gt;Tracking of fruit and vegetable consumption from adolescence into adulthood and its longitudinal association with overweight&lt;/title&gt;&lt;secondary-title&gt;British Journal of Nutrition&lt;/secondary-title&gt;&lt;short-title&gt;Tracking of fruit and vegetable consumption from adolescence into adulthood and its longitudinal association with overweight&lt;/short-title&gt;&lt;/titles&gt;&lt;periodical&gt;&lt;full-title&gt;British Journal of Nutrition&lt;/full-title&gt;&lt;/periodical&gt;&lt;pages&gt;431-438&lt;/pages&gt;&lt;volume&gt;98&lt;/volume&gt;&lt;number&gt;2&lt;/number&gt;&lt;dates&gt;&lt;year&gt;2007&lt;/year&gt;&lt;pub-dates&gt;&lt;date&gt;Aug&lt;/date&gt;&lt;/pub-dates&gt;&lt;/dates&gt;&lt;isbn&gt;0007-1145&lt;/isbn&gt;&lt;accession-num&gt;WOS:000248947700025&lt;/accession-num&gt;&lt;urls&gt;&lt;related-urls&gt;&lt;url&gt;&amp;lt;Go to ISI&amp;gt;://WOS:000248947700025&lt;/url&gt;&lt;/related-urls&gt;&lt;/urls&gt;&lt;electronic-resource-num&gt;10.1017/s000711450772145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e Velde, Twisk, &amp; Brug, 2007)</w:t>
      </w:r>
      <w:r w:rsidRPr="005A3C27">
        <w:rPr>
          <w:rFonts w:ascii="Times New Roman" w:hAnsi="Times New Roman" w:cs="Times New Roman"/>
        </w:rPr>
        <w:fldChar w:fldCharType="end"/>
      </w:r>
      <w:r w:rsidRPr="005A3C27">
        <w:rPr>
          <w:rFonts w:ascii="Times New Roman" w:hAnsi="Times New Roman" w:cs="Times New Roman"/>
        </w:rPr>
        <w:t>. However, women in the lowest quartiles of vegetable intake had signiﬁcantly higher BMI and sum of skinfolds as well as greater positive changes in these parameters compared to those women in the higher quartiles. Fifth, another study examining long-term outcomes 24 to 30 years after study entry (</w:t>
      </w:r>
      <w:r w:rsidRPr="005A3C27">
        <w:rPr>
          <w:rFonts w:ascii="Times New Roman" w:hAnsi="Times New Roman" w:cs="Times New Roman"/>
          <w:i/>
          <w:iCs/>
        </w:rPr>
        <w:t>n</w:t>
      </w:r>
      <w:r w:rsidRPr="005A3C27">
        <w:rPr>
          <w:rFonts w:ascii="Times New Roman" w:hAnsi="Times New Roman" w:cs="Times New Roman"/>
        </w:rPr>
        <w:t xml:space="preserve"> = 374; </w:t>
      </w:r>
      <w:r w:rsidRPr="005A3C27">
        <w:rPr>
          <w:rFonts w:ascii="Times New Roman" w:hAnsi="Times New Roman" w:cs="Times New Roman"/>
          <w:i/>
          <w:iCs/>
        </w:rPr>
        <w:t>m</w:t>
      </w:r>
      <w:r w:rsidRPr="005A3C27">
        <w:rPr>
          <w:rFonts w:ascii="Times New Roman" w:hAnsi="Times New Roman" w:cs="Times New Roman"/>
        </w:rPr>
        <w:t xml:space="preserve"> = 13 years; 57% female) no evidence was found for the hypothesis that dairy intake protects against overweight and metabolic syndrome in adulthood but the authors did report that “high-fat dairy intake during adolescence tended to be higher in subjects with lower weight, lower percent body fat, lower waist circumference, and lower triglyceride concentrations at 36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e Velde&lt;/Author&gt;&lt;Year&gt;2011&lt;/Year&gt;&lt;RecNum&gt;450&lt;/RecNum&gt;&lt;DisplayText&gt;(S. J. te Velde et al., 2011)&lt;/DisplayText&gt;&lt;record&gt;&lt;rec-number&gt;450&lt;/rec-number&gt;&lt;foreign-keys&gt;&lt;key app="EN" db-id="rw9w9adxqxr903ev2th55w0lafetfe0xw0vw" timestamp="1482354777"&gt;450&lt;/key&gt;&lt;/foreign-keys&gt;&lt;ref-type name="Journal Article"&gt;17&lt;/ref-type&gt;&lt;contributors&gt;&lt;authors&gt;&lt;author&gt;te Velde, S. J.&lt;/author&gt;&lt;author&gt;Snijder, M. B.&lt;/author&gt;&lt;author&gt;van Dijk, A. E.&lt;/author&gt;&lt;author&gt;Brug, J.&lt;/author&gt;&lt;author&gt;Koppes, L. L.&lt;/author&gt;&lt;author&gt;van Mechelen, W.&lt;/author&gt;&lt;author&gt;Twisk, J. W. R.&lt;/author&gt;&lt;/authors&gt;&lt;/contributors&gt;&lt;titles&gt;&lt;title&gt;Dairy intake from adolescence into adulthood is not associated with being overweight and metabolic syndrome in adulthood: the Amsterdam Growth and Health Longitudinal Study&lt;/title&gt;&lt;secondary-title&gt;Journal of human nutrition and dietetics : the official journal of the British Dietetic Association&lt;/secondary-title&gt;&lt;short-title&gt;Dairy intake from adolescence into adulthood is not associated with being overweight and metabolic syndrome in adulthood: the Amsterdam Growth and Health Longitudinal Study&lt;/short-title&gt;&lt;/titles&gt;&lt;periodical&gt;&lt;full-title&gt;Journal of human nutrition and dietetics : the official journal of the British Dietetic Association&lt;/full-title&gt;&lt;/periodical&gt;&lt;pages&gt;233-44&lt;/pages&gt;&lt;volume&gt;24&lt;/volume&gt;&lt;number&gt;3&lt;/number&gt;&lt;dates&gt;&lt;year&gt;2011&lt;/year&gt;&lt;pub-dates&gt;&lt;date&gt;2011-Jun&lt;/date&gt;&lt;/pub-dates&gt;&lt;/dates&gt;&lt;accession-num&gt;MEDLINE:21332840&lt;/accession-num&gt;&lt;urls&gt;&lt;related-urls&gt;&lt;url&gt;&amp;lt;Go to ISI&amp;gt;://MEDLINE:21332840&lt;/url&gt;&lt;/related-urls&gt;&lt;/urls&gt;&lt;electronic-resource-num&gt;10.1111/j.1365-277X.2010.01149.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e Velde et al., 2011)</w:t>
      </w:r>
      <w:r w:rsidRPr="005A3C27">
        <w:rPr>
          <w:rFonts w:ascii="Times New Roman" w:hAnsi="Times New Roman" w:cs="Times New Roman"/>
        </w:rPr>
        <w:fldChar w:fldCharType="end"/>
      </w:r>
      <w:r w:rsidRPr="005A3C27">
        <w:rPr>
          <w:rFonts w:ascii="Times New Roman" w:hAnsi="Times New Roman" w:cs="Times New Roman"/>
        </w:rPr>
        <w:t>. Last, body fat, as measured by subscapular skinfold thickness and waist circumference, was positively associated with alcohol intake among males, negatively associated with energy intake among females, and positively associated with carbohydrate intake among females 24 to 30 years after study entry (</w:t>
      </w:r>
      <w:r w:rsidRPr="005A3C27">
        <w:rPr>
          <w:rFonts w:ascii="Times New Roman" w:hAnsi="Times New Roman" w:cs="Times New Roman"/>
          <w:i/>
          <w:iCs/>
        </w:rPr>
        <w:t>n</w:t>
      </w:r>
      <w:r w:rsidRPr="005A3C27">
        <w:rPr>
          <w:rFonts w:ascii="Times New Roman" w:hAnsi="Times New Roman" w:cs="Times New Roman"/>
        </w:rPr>
        <w:t xml:space="preserve"> = 182; </w:t>
      </w:r>
      <w:r w:rsidRPr="005A3C27">
        <w:rPr>
          <w:rFonts w:ascii="Times New Roman" w:hAnsi="Times New Roman" w:cs="Times New Roman"/>
          <w:i/>
          <w:iCs/>
        </w:rPr>
        <w:t>m</w:t>
      </w:r>
      <w:r w:rsidRPr="005A3C27">
        <w:rPr>
          <w:rFonts w:ascii="Times New Roman" w:hAnsi="Times New Roman" w:cs="Times New Roman"/>
        </w:rPr>
        <w:t xml:space="preserve"> = 13 years; 54%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an Lenthe&lt;/Author&gt;&lt;Year&gt;1998&lt;/Year&gt;&lt;RecNum&gt;131&lt;/RecNum&gt;&lt;DisplayText&gt;(van Lenthe, van Mechelen, Kemper, &amp;amp; Post, 1998)&lt;/DisplayText&gt;&lt;record&gt;&lt;rec-number&gt;131&lt;/rec-number&gt;&lt;foreign-keys&gt;&lt;key app="EN" db-id="2wx5e9fd6errwqe9t2mpdrfqa5wx0a25rt50" timestamp="1490817982"&gt;131&lt;/key&gt;&lt;/foreign-keys&gt;&lt;ref-type name="Journal Article"&gt;17&lt;/ref-type&gt;&lt;contributors&gt;&lt;authors&gt;&lt;author&gt;van Lenthe, F. J.&lt;/author&gt;&lt;author&gt;van Mechelen, W.&lt;/author&gt;&lt;author&gt;Kemper, H. C. G.&lt;/author&gt;&lt;author&gt;Post, G. B.&lt;/author&gt;&lt;/authors&gt;&lt;/contributors&gt;&lt;titles&gt;&lt;title&gt;Behavioral variables and development of a central pattern of body fat from adolescence into adulthood in normal-weight whites: the Amsterdam Growth and Health Study&lt;/title&gt;&lt;secondary-title&gt;American Journal of Clinical Nutrition&lt;/secondary-title&gt;&lt;short-title&gt;Behavioral variables and development of a central pattern of body fat from adolescence into adulthood in normal-weight whites: the Amsterdam Growth and Health Study&lt;/short-title&gt;&lt;/titles&gt;&lt;periodical&gt;&lt;full-title&gt;American Journal of Clinical Nutrition&lt;/full-title&gt;&lt;/periodical&gt;&lt;pages&gt;846-852&lt;/pages&gt;&lt;volume&gt;67&lt;/volume&gt;&lt;number&gt;5&lt;/number&gt;&lt;dates&gt;&lt;year&gt;1998&lt;/year&gt;&lt;pub-dates&gt;&lt;date&gt;May&lt;/date&gt;&lt;/pub-dates&gt;&lt;/dates&gt;&lt;isbn&gt;0002-9165&lt;/isbn&gt;&lt;accession-num&gt;WOS:000073387000007&lt;/accession-num&gt;&lt;urls&gt;&lt;related-urls&gt;&lt;url&gt;&amp;lt;Go to ISI&amp;gt;://WOS:0000733870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an Lenthe, van Mechelen, Kemper, &amp; Post, 1998)</w:t>
      </w:r>
      <w:r w:rsidRPr="005A3C27">
        <w:rPr>
          <w:rFonts w:ascii="Times New Roman" w:hAnsi="Times New Roman" w:cs="Times New Roman"/>
        </w:rPr>
        <w:fldChar w:fldCharType="end"/>
      </w:r>
      <w:r w:rsidRPr="005A3C27">
        <w:rPr>
          <w:rFonts w:ascii="Times New Roman" w:hAnsi="Times New Roman" w:cs="Times New Roman"/>
        </w:rPr>
        <w:t>.</w:t>
      </w:r>
      <w:r w:rsidRPr="005A3C27">
        <w:rPr>
          <w:rStyle w:val="FootnoteReference"/>
          <w:rFonts w:ascii="Times New Roman" w:hAnsi="Times New Roman"/>
        </w:rPr>
        <w:footnoteReference w:id="1"/>
      </w:r>
    </w:p>
    <w:p w14:paraId="4BD6DE0C" w14:textId="6AE4664A" w:rsidR="004038CD" w:rsidRPr="005A3C27" w:rsidRDefault="004038CD" w:rsidP="0038159B">
      <w:pPr>
        <w:spacing w:line="480" w:lineRule="auto"/>
        <w:ind w:firstLine="720"/>
        <w:rPr>
          <w:rFonts w:ascii="Times New Roman" w:hAnsi="Times New Roman" w:cs="Times New Roman"/>
        </w:rPr>
      </w:pPr>
      <w:r w:rsidRPr="005A3C27">
        <w:rPr>
          <w:rStyle w:val="Heading3Char"/>
        </w:rPr>
        <w:t>4.2  Physical activity and sedentary behavior.</w:t>
      </w:r>
      <w:r w:rsidRPr="005A3C27">
        <w:rPr>
          <w:rFonts w:ascii="Times New Roman" w:hAnsi="Times New Roman" w:cs="Times New Roman"/>
          <w:b/>
          <w:bCs/>
        </w:rPr>
        <w:t xml:space="preserve"> </w:t>
      </w:r>
      <w:r w:rsidRPr="005A3C27">
        <w:rPr>
          <w:rFonts w:ascii="Times New Roman" w:hAnsi="Times New Roman" w:cs="Times New Roman"/>
        </w:rPr>
        <w:t>Numerous cross-sectional and longitudinal studies have demonstrated physical activity decreases significant</w:t>
      </w:r>
      <w:r w:rsidR="009B385A" w:rsidRPr="005A3C27">
        <w:rPr>
          <w:rFonts w:ascii="Times New Roman" w:hAnsi="Times New Roman" w:cs="Times New Roman"/>
        </w:rPr>
        <w:t>ly</w:t>
      </w:r>
      <w:r w:rsidRPr="005A3C27">
        <w:rPr>
          <w:rFonts w:ascii="Times New Roman" w:hAnsi="Times New Roman" w:cs="Times New Roman"/>
        </w:rPr>
        <w:t xml:space="preserve"> for males and </w:t>
      </w:r>
      <w:r w:rsidRPr="005A3C27">
        <w:rPr>
          <w:rFonts w:ascii="Times New Roman" w:hAnsi="Times New Roman" w:cs="Times New Roman"/>
        </w:rPr>
        <w:lastRenderedPageBreak/>
        <w:t xml:space="preserve">females during adolescence as more time is spent in sedentary activities </w:t>
      </w:r>
      <w:r w:rsidRPr="005A3C27">
        <w:rPr>
          <w:rFonts w:ascii="Times New Roman" w:hAnsi="Times New Roman" w:cs="Times New Roman"/>
        </w:rPr>
        <w:fldChar w:fldCharType="begin">
          <w:fldData xml:space="preserve">PEVuZE5vdGU+PENpdGU+PEF1dGhvcj5Ucm9pYW5vPC9BdXRob3I+PFllYXI+MjAwODwvWWVhcj48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Ucm9pYW5vPC9BdXRob3I+PFllYXI+MjAwODwvWWVhcj48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Gortmaker et al., 2012; Troiano et al., 2008)</w:t>
      </w:r>
      <w:r w:rsidRPr="005A3C27">
        <w:rPr>
          <w:rFonts w:ascii="Times New Roman" w:hAnsi="Times New Roman" w:cs="Times New Roman"/>
        </w:rPr>
        <w:fldChar w:fldCharType="end"/>
      </w:r>
      <w:r w:rsidRPr="005A3C27">
        <w:rPr>
          <w:rFonts w:ascii="Times New Roman" w:hAnsi="Times New Roman" w:cs="Times New Roman"/>
        </w:rPr>
        <w:t xml:space="preserve">. Overall, the studies identified in our search found evidence supporting a positive relationship between high levels of sedentary time and higher BMI </w:t>
      </w:r>
      <w:r w:rsidRPr="005A3C27">
        <w:rPr>
          <w:rFonts w:ascii="Times New Roman" w:hAnsi="Times New Roman" w:cs="Times New Roman"/>
        </w:rPr>
        <w:fldChar w:fldCharType="begin">
          <w:fldData xml:space="preserve">PEVuZE5vdGU+PENpdGU+PEF1dGhvcj5FbGdhcjwvQXV0aG9yPjxZZWFyPjIwMDU8L1llYXI+PFJl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FbGdhcjwvQXV0aG9yPjxZZWFyPjIwMDU8L1llYXI+PFJl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Ball et al., 2002; Calamaro et al., 2010; Elgar, Roberts, Moore, &amp; Tudor-Smith, 2005; Haines et al., 2007)</w:t>
      </w:r>
      <w:r w:rsidRPr="005A3C27">
        <w:rPr>
          <w:rFonts w:ascii="Times New Roman" w:hAnsi="Times New Roman" w:cs="Times New Roman"/>
        </w:rPr>
        <w:fldChar w:fldCharType="end"/>
      </w:r>
      <w:r w:rsidRPr="005A3C27">
        <w:rPr>
          <w:rFonts w:ascii="Times New Roman" w:hAnsi="Times New Roman" w:cs="Times New Roman"/>
        </w:rPr>
        <w:t>. For example, in a sample of 355 Welsh adolescents (</w:t>
      </w:r>
      <w:r w:rsidRPr="005A3C27">
        <w:rPr>
          <w:rFonts w:ascii="Times New Roman" w:hAnsi="Times New Roman" w:cs="Times New Roman"/>
          <w:i/>
          <w:iCs/>
        </w:rPr>
        <w:t>m</w:t>
      </w:r>
      <w:r w:rsidRPr="005A3C27">
        <w:rPr>
          <w:rFonts w:ascii="Times New Roman" w:hAnsi="Times New Roman" w:cs="Times New Roman"/>
        </w:rPr>
        <w:t xml:space="preserve"> = 12 years; 55% female), higher self-reported sedentary time at baseline predicted higher BMI at follow-up four years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Elgar&lt;/Author&gt;&lt;Year&gt;2005&lt;/Year&gt;&lt;RecNum&gt;4758&lt;/RecNum&gt;&lt;DisplayText&gt;(Elgar et al., 2005)&lt;/DisplayText&gt;&lt;record&gt;&lt;rec-number&gt;4758&lt;/rec-number&gt;&lt;foreign-keys&gt;&lt;key app="EN" db-id="r2rrptxt2w29drezxrj52et9sr02zaxepswe" timestamp="1484611463"&gt;4758&lt;/key&gt;&lt;/foreign-keys&gt;&lt;ref-type name="Journal Article"&gt;17&lt;/ref-type&gt;&lt;contributors&gt;&lt;authors&gt;&lt;author&gt;Elgar, F. J.&lt;/author&gt;&lt;author&gt;Roberts, C.&lt;/author&gt;&lt;author&gt;Moore, L.&lt;/author&gt;&lt;author&gt;Tudor-Smith, C.&lt;/author&gt;&lt;/authors&gt;&lt;/contributors&gt;&lt;titles&gt;&lt;title&gt;Sedentary behaviour, physical activity and weight problems in adolescents in Wales&lt;/title&gt;&lt;secondary-title&gt;Public Health&lt;/secondary-title&gt;&lt;/titles&gt;&lt;periodical&gt;&lt;full-title&gt;Public Health&lt;/full-title&gt;&lt;/periodical&gt;&lt;pages&gt;518-524&lt;/pages&gt;&lt;volume&gt;119&lt;/volume&gt;&lt;number&gt;6&lt;/number&gt;&lt;dates&gt;&lt;year&gt;2005&lt;/year&gt;&lt;pub-dates&gt;&lt;date&gt;Jun&lt;/date&gt;&lt;/pub-dates&gt;&lt;/dates&gt;&lt;isbn&gt;0033-3506&lt;/isbn&gt;&lt;accession-num&gt;WOS:000228855400009&lt;/accession-num&gt;&lt;urls&gt;&lt;related-urls&gt;&lt;url&gt;&amp;lt;Go to WoS&amp;gt;://WOS:000228855400009&lt;/url&gt;&lt;/related-urls&gt;&lt;/urls&gt;&lt;electronic-resource-num&gt;10.1016/j.puhe.2004.10.01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Elgar et al., 2005)</w:t>
      </w:r>
      <w:r w:rsidRPr="005A3C27">
        <w:rPr>
          <w:rFonts w:ascii="Times New Roman" w:hAnsi="Times New Roman" w:cs="Times New Roman"/>
        </w:rPr>
        <w:fldChar w:fldCharType="end"/>
      </w:r>
      <w:r w:rsidRPr="005A3C27">
        <w:rPr>
          <w:rFonts w:ascii="Times New Roman" w:hAnsi="Times New Roman" w:cs="Times New Roman"/>
        </w:rPr>
        <w:t>. Similarly, a sample of 13,568 participants from the National Longitudinal Study of Adolescent to Adult Health (NLSAAH) (</w:t>
      </w:r>
      <w:r w:rsidRPr="005A3C27">
        <w:rPr>
          <w:rFonts w:ascii="Times New Roman" w:hAnsi="Times New Roman" w:cs="Times New Roman"/>
          <w:i/>
          <w:iCs/>
        </w:rPr>
        <w:t>m</w:t>
      </w:r>
      <w:r w:rsidRPr="005A3C27">
        <w:rPr>
          <w:rFonts w:ascii="Times New Roman" w:hAnsi="Times New Roman" w:cs="Times New Roman"/>
        </w:rPr>
        <w:t xml:space="preserve"> = 16 years; 50% female) found that adolescents who self-reported two or more hours of daily television viewing time were at higher risk of obesity at follow-up one to two years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lamaro&lt;/Author&gt;&lt;Year&gt;2010&lt;/Year&gt;&lt;RecNum&gt;4724&lt;/RecNum&gt;&lt;DisplayText&gt;(Calamaro et al., 2010)&lt;/DisplayText&gt;&lt;record&gt;&lt;rec-number&gt;4724&lt;/rec-number&gt;&lt;foreign-keys&gt;&lt;key app="EN" db-id="r2rrptxt2w29drezxrj52et9sr02zaxepswe" timestamp="1484611462"&gt;4724&lt;/key&gt;&lt;/foreign-keys&gt;&lt;ref-type name="Journal Article"&gt;17&lt;/ref-type&gt;&lt;contributors&gt;&lt;authors&gt;&lt;author&gt;Calamaro, Christina J.&lt;/author&gt;&lt;author&gt;Park, Sunhee&lt;/author&gt;&lt;author&gt;Mason, Thornton B. A.&lt;/author&gt;&lt;author&gt;Marcus, Carole L.&lt;/author&gt;&lt;author&gt;Weaver, Terri E.&lt;/author&gt;&lt;author&gt;Pack, Allan&lt;/author&gt;&lt;author&gt;Ratcliffe, Sarah J.&lt;/author&gt;&lt;/authors&gt;&lt;/contributors&gt;&lt;titles&gt;&lt;title&gt;Shortened sleep duration does not predict obesity in adolescents&lt;/title&gt;&lt;secondary-title&gt;Journal of Sleep Research&lt;/secondary-title&gt;&lt;/titles&gt;&lt;periodical&gt;&lt;full-title&gt;Journal of Sleep Research&lt;/full-title&gt;&lt;/periodical&gt;&lt;pages&gt;559-566&lt;/pages&gt;&lt;volume&gt;19&lt;/volume&gt;&lt;number&gt;4&lt;/number&gt;&lt;dates&gt;&lt;year&gt;2010&lt;/year&gt;&lt;pub-dates&gt;&lt;date&gt;Dec&lt;/date&gt;&lt;/pub-dates&gt;&lt;/dates&gt;&lt;isbn&gt;0962-1105&lt;/isbn&gt;&lt;accession-num&gt;WOS:000283598500008&lt;/accession-num&gt;&lt;urls&gt;&lt;related-urls&gt;&lt;url&gt;&amp;lt;Go to ISI&amp;gt;://WOS:000283598500008&lt;/url&gt;&lt;/related-urls&gt;&lt;/urls&gt;&lt;electronic-resource-num&gt;10.1111/j.1365-2869.2010.00840.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alamaro et al., 2010)</w:t>
      </w:r>
      <w:r w:rsidRPr="005A3C27">
        <w:rPr>
          <w:rFonts w:ascii="Times New Roman" w:hAnsi="Times New Roman" w:cs="Times New Roman"/>
        </w:rPr>
        <w:fldChar w:fldCharType="end"/>
      </w:r>
      <w:r w:rsidRPr="005A3C27">
        <w:rPr>
          <w:rFonts w:ascii="Times New Roman" w:hAnsi="Times New Roman" w:cs="Times New Roman"/>
        </w:rPr>
        <w:t>. A cohort study of 8726 Australian females (</w:t>
      </w:r>
      <w:r w:rsidRPr="005A3C27">
        <w:rPr>
          <w:rFonts w:ascii="Times New Roman" w:hAnsi="Times New Roman" w:cs="Times New Roman"/>
          <w:i/>
          <w:iCs/>
        </w:rPr>
        <w:t xml:space="preserve">m </w:t>
      </w:r>
      <w:r w:rsidRPr="005A3C27">
        <w:rPr>
          <w:rFonts w:ascii="Times New Roman" w:hAnsi="Times New Roman" w:cs="Times New Roman"/>
        </w:rPr>
        <w:t xml:space="preserve">= 18-23 years) found that individuals who reported less sitting time at baseline were also more likely to maintain their baseline body weight four years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all&lt;/Author&gt;&lt;Year&gt;2002&lt;/Year&gt;&lt;RecNum&gt;125&lt;/RecNum&gt;&lt;DisplayText&gt;(Ball et al., 2002)&lt;/DisplayText&gt;&lt;record&gt;&lt;rec-number&gt;125&lt;/rec-number&gt;&lt;foreign-keys&gt;&lt;key app="EN" db-id="2wx5e9fd6errwqe9t2mpdrfqa5wx0a25rt50" timestamp="1490817982"&gt;125&lt;/key&gt;&lt;/foreign-keys&gt;&lt;ref-type name="Journal Article"&gt;17&lt;/ref-type&gt;&lt;contributors&gt;&lt;authors&gt;&lt;author&gt;Ball, K.&lt;/author&gt;&lt;author&gt;Brown, W.&lt;/author&gt;&lt;author&gt;Crawford, D.&lt;/author&gt;&lt;/authors&gt;&lt;/contributors&gt;&lt;titles&gt;&lt;title&gt;Who does not gain weight? Prevalence and predictors of weight maintenance in young women&lt;/title&gt;&lt;secondary-title&gt;International Journal of Obesity&lt;/secondary-title&gt;&lt;short-title&gt;Who does not gain weight? Prevalence and predictors of weight maintenance in young women&lt;/short-title&gt;&lt;/titles&gt;&lt;periodical&gt;&lt;full-title&gt;International Journal of Obesity&lt;/full-title&gt;&lt;/periodical&gt;&lt;pages&gt;1570-1578&lt;/pages&gt;&lt;volume&gt;26&lt;/volume&gt;&lt;number&gt;12&lt;/number&gt;&lt;dates&gt;&lt;year&gt;2002&lt;/year&gt;&lt;pub-dates&gt;&lt;date&gt;Dec&lt;/date&gt;&lt;/pub-dates&gt;&lt;/dates&gt;&lt;isbn&gt;0307-0565&lt;/isbn&gt;&lt;accession-num&gt;WOS:000179866500006&lt;/accession-num&gt;&lt;urls&gt;&lt;related-urls&gt;&lt;url&gt;&amp;lt;Go to ISI&amp;gt;://WOS:000179866500006&lt;/url&gt;&lt;/related-urls&gt;&lt;/urls&gt;&lt;electronic-resource-num&gt;10.1038/sj.ijo.080215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all et al., 2002)</w:t>
      </w:r>
      <w:r w:rsidRPr="005A3C27">
        <w:rPr>
          <w:rFonts w:ascii="Times New Roman" w:hAnsi="Times New Roman" w:cs="Times New Roman"/>
        </w:rPr>
        <w:fldChar w:fldCharType="end"/>
      </w:r>
      <w:r w:rsidRPr="005A3C27">
        <w:rPr>
          <w:rFonts w:ascii="Times New Roman" w:hAnsi="Times New Roman" w:cs="Times New Roman"/>
        </w:rPr>
        <w:t>. Lastly, an analysis of participants in Project EAT, a longitudinal study of 2516 Minnesota adolescents (</w:t>
      </w:r>
      <w:r w:rsidRPr="005A3C27">
        <w:rPr>
          <w:rFonts w:ascii="Times New Roman" w:hAnsi="Times New Roman" w:cs="Times New Roman"/>
          <w:i/>
          <w:iCs/>
        </w:rPr>
        <w:t xml:space="preserve">m[younger group] </w:t>
      </w:r>
      <w:r w:rsidRPr="005A3C27">
        <w:rPr>
          <w:rFonts w:ascii="Times New Roman" w:hAnsi="Times New Roman" w:cs="Times New Roman"/>
        </w:rPr>
        <w:t xml:space="preserve">= 13 years, </w:t>
      </w:r>
      <w:r w:rsidRPr="005A3C27">
        <w:rPr>
          <w:rFonts w:ascii="Times New Roman" w:hAnsi="Times New Roman" w:cs="Times New Roman"/>
          <w:i/>
          <w:iCs/>
        </w:rPr>
        <w:t>m[older group]</w:t>
      </w:r>
      <w:r w:rsidRPr="005A3C27">
        <w:rPr>
          <w:rFonts w:ascii="Times New Roman" w:hAnsi="Times New Roman" w:cs="Times New Roman"/>
        </w:rPr>
        <w:t xml:space="preserve"> = 17 years; 55% female; 32% of sample in younger group), found that for females only, baseline hours of sedentary behavior was associated with later over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ines&lt;/Author&gt;&lt;Year&gt;2007&lt;/Year&gt;&lt;RecNum&gt;4806&lt;/RecNum&gt;&lt;DisplayText&gt;(Haines et al., 2007)&lt;/DisplayText&gt;&lt;record&gt;&lt;rec-number&gt;4806&lt;/rec-number&gt;&lt;foreign-keys&gt;&lt;key app="EN" db-id="r2rrptxt2w29drezxrj52et9sr02zaxepswe" timestamp="1484611464"&gt;4806&lt;/key&gt;&lt;/foreign-keys&gt;&lt;ref-type name="Journal Article"&gt;17&lt;/ref-type&gt;&lt;contributors&gt;&lt;authors&gt;&lt;author&gt;Haines, Jess&lt;/author&gt;&lt;author&gt;Neumark-Sztainer, Dianne&lt;/author&gt;&lt;author&gt;Wall, Melanie&lt;/author&gt;&lt;author&gt;Story, Mary&lt;/author&gt;&lt;/authors&gt;&lt;/contributors&gt;&lt;titles&gt;&lt;title&gt;Personal, behavioral, and environmental risk and protective factors for adolescent overweight&lt;/title&gt;&lt;secondary-title&gt;Obesity&lt;/secondary-title&gt;&lt;/titles&gt;&lt;periodical&gt;&lt;full-title&gt;Obesity&lt;/full-title&gt;&lt;/periodical&gt;&lt;pages&gt;2748-2760&lt;/pages&gt;&lt;volume&gt;15&lt;/volume&gt;&lt;number&gt;11&lt;/number&gt;&lt;dates&gt;&lt;year&gt;2007&lt;/year&gt;&lt;pub-dates&gt;&lt;date&gt;Nov&lt;/date&gt;&lt;/pub-dates&gt;&lt;/dates&gt;&lt;isbn&gt;1930-7381&lt;/isbn&gt;&lt;accession-num&gt;WOS:000251779000028&lt;/accession-num&gt;&lt;urls&gt;&lt;related-urls&gt;&lt;url&gt;&amp;lt;Go to ISI&amp;gt;://WOS:000251779000028&lt;/url&gt;&lt;/related-urls&gt;&lt;/urls&gt;&lt;electronic-resource-num&gt;10.1038/oby.2007.3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ines et al., 2007)</w:t>
      </w:r>
      <w:r w:rsidRPr="005A3C27">
        <w:rPr>
          <w:rFonts w:ascii="Times New Roman" w:hAnsi="Times New Roman" w:cs="Times New Roman"/>
        </w:rPr>
        <w:fldChar w:fldCharType="end"/>
      </w:r>
      <w:r w:rsidRPr="005A3C27">
        <w:rPr>
          <w:rFonts w:ascii="Times New Roman" w:hAnsi="Times New Roman" w:cs="Times New Roman"/>
        </w:rPr>
        <w:t>.</w:t>
      </w:r>
    </w:p>
    <w:p w14:paraId="0D114994"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 xml:space="preserve">Support for the relationship between amount of physical activity and weight gain over time showed was mixed in our sample of studies. Three studies reported that higher physical activity levels protected against later weight gain </w:t>
      </w:r>
      <w:r w:rsidRPr="005A3C27">
        <w:rPr>
          <w:rFonts w:ascii="Times New Roman" w:hAnsi="Times New Roman" w:cs="Times New Roman"/>
        </w:rPr>
        <w:fldChar w:fldCharType="begin">
          <w:fldData xml:space="preserve">PEVuZE5vdGU+PENpdGU+PEF1dGhvcj5CaWxkPC9BdXRob3I+PFllYXI+MTk5NjwvWWVhcj48UmVj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CaWxkPC9BdXRob3I+PFllYXI+MTk5NjwvWWVhcj48UmVj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Bild et al., 1996; Elgar et al., 2005; Reinehr, Brylak, Alexy, Kersting, &amp; Andler, 2003)</w:t>
      </w:r>
      <w:r w:rsidRPr="005A3C27">
        <w:rPr>
          <w:rFonts w:ascii="Times New Roman" w:hAnsi="Times New Roman" w:cs="Times New Roman"/>
        </w:rPr>
        <w:fldChar w:fldCharType="end"/>
      </w:r>
      <w:r w:rsidRPr="005A3C27">
        <w:rPr>
          <w:rFonts w:ascii="Times New Roman" w:hAnsi="Times New Roman" w:cs="Times New Roman"/>
        </w:rPr>
        <w:t>. For example, data from 75 children and adolescents in an intensive obesity treatment program in Germany (</w:t>
      </w:r>
      <w:r w:rsidRPr="005A3C27">
        <w:rPr>
          <w:rFonts w:ascii="Times New Roman" w:hAnsi="Times New Roman" w:cs="Times New Roman"/>
          <w:i/>
          <w:iCs/>
        </w:rPr>
        <w:t xml:space="preserve">m </w:t>
      </w:r>
      <w:r w:rsidRPr="005A3C27">
        <w:rPr>
          <w:rFonts w:ascii="Times New Roman" w:hAnsi="Times New Roman" w:cs="Times New Roman"/>
        </w:rPr>
        <w:t xml:space="preserve">= 12 years; 48% female) showed that the only individuals who were successful at reducing their BMI by the end of the one-year program were those who had participated in exercise groups before the treatment bega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einehr&lt;/Author&gt;&lt;Year&gt;2003&lt;/Year&gt;&lt;RecNum&gt;4055&lt;/RecNum&gt;&lt;DisplayText&gt;(Reinehr et al., 2003)&lt;/DisplayText&gt;&lt;record&gt;&lt;rec-number&gt;4055&lt;/rec-number&gt;&lt;foreign-keys&gt;&lt;key app="EN" db-id="r2rrptxt2w29drezxrj52et9sr02zaxepswe" timestamp="1484611442"&gt;4055&lt;/key&gt;&lt;/foreign-keys&gt;&lt;ref-type name="Journal Article"&gt;17&lt;/ref-type&gt;&lt;contributors&gt;&lt;authors&gt;&lt;author&gt;Reinehr, T.&lt;/author&gt;&lt;author&gt;Brylak, K.&lt;/author&gt;&lt;author&gt;Alexy, U.&lt;/author&gt;&lt;author&gt;Kersting, M.&lt;/author&gt;&lt;author&gt;Andler, W.&lt;/author&gt;&lt;/authors&gt;&lt;/contributors&gt;&lt;titles&gt;&lt;title&gt;Predictors to success in outpatient training in obese children and adolescents&lt;/title&gt;&lt;secondary-title&gt;International Journal of Obesity&lt;/secondary-title&gt;&lt;/titles&gt;&lt;periodical&gt;&lt;full-title&gt;International Journal of Obesity&lt;/full-title&gt;&lt;/periodical&gt;&lt;pages&gt;1087-1092&lt;/pages&gt;&lt;volume&gt;27&lt;/volume&gt;&lt;number&gt;9&lt;/number&gt;&lt;dates&gt;&lt;year&gt;2003&lt;/year&gt;&lt;pub-dates&gt;&lt;date&gt;Sep&lt;/date&gt;&lt;/pub-dates&gt;&lt;/dates&gt;&lt;isbn&gt;0307-0565&lt;/isbn&gt;&lt;accession-num&gt;WOS:000184796500013&lt;/accession-num&gt;&lt;urls&gt;&lt;related-urls&gt;&lt;url&gt;&amp;lt;Go to WoS&amp;gt;://WOS:000184796500013&lt;/url&gt;&lt;/related-urls&gt;&lt;/urls&gt;&lt;electronic-resource-num&gt;10.1038/sj.ijo.080236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 xml:space="preserve">(Reinehr et al., </w:t>
      </w:r>
      <w:r w:rsidRPr="005A3C27">
        <w:rPr>
          <w:rFonts w:ascii="Times New Roman" w:hAnsi="Times New Roman" w:cs="Times New Roman"/>
          <w:noProof/>
        </w:rPr>
        <w:lastRenderedPageBreak/>
        <w:t>2003)</w:t>
      </w:r>
      <w:r w:rsidRPr="005A3C27">
        <w:rPr>
          <w:rFonts w:ascii="Times New Roman" w:hAnsi="Times New Roman" w:cs="Times New Roman"/>
        </w:rPr>
        <w:fldChar w:fldCharType="end"/>
      </w:r>
      <w:r w:rsidRPr="005A3C27">
        <w:rPr>
          <w:rFonts w:ascii="Times New Roman" w:hAnsi="Times New Roman" w:cs="Times New Roman"/>
        </w:rPr>
        <w:t>. Second, a large study of 4279 adolescents and young adults (</w:t>
      </w:r>
      <w:r w:rsidRPr="005A3C27">
        <w:rPr>
          <w:rFonts w:ascii="Times New Roman" w:hAnsi="Times New Roman" w:cs="Times New Roman"/>
          <w:i/>
          <w:iCs/>
        </w:rPr>
        <w:t>m</w:t>
      </w:r>
      <w:r w:rsidRPr="005A3C27">
        <w:rPr>
          <w:rFonts w:ascii="Times New Roman" w:hAnsi="Times New Roman" w:cs="Times New Roman"/>
        </w:rPr>
        <w:t xml:space="preserve"> = 18–30 years; 51% female) examined factors that predicted weight loss or gain two years later, using objectively measured fitness through treadmill test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ild&lt;/Author&gt;&lt;Year&gt;1996&lt;/Year&gt;&lt;RecNum&gt;126&lt;/RecNum&gt;&lt;DisplayText&gt;(Bild et al., 1996)&lt;/DisplayText&gt;&lt;record&gt;&lt;rec-number&gt;126&lt;/rec-number&gt;&lt;foreign-keys&gt;&lt;key app="EN" db-id="2wx5e9fd6errwqe9t2mpdrfqa5wx0a25rt50" timestamp="1490817982"&gt;126&lt;/key&gt;&lt;/foreign-keys&gt;&lt;ref-type name="Journal Article"&gt;17&lt;/ref-type&gt;&lt;contributors&gt;&lt;authors&gt;&lt;author&gt;Bild, D. E.&lt;/author&gt;&lt;author&gt;Sholinsky, P.&lt;/author&gt;&lt;author&gt;Smith, D. E.&lt;/author&gt;&lt;author&gt;Lewis, C. E.&lt;/author&gt;&lt;author&gt;Hardin, J. M.&lt;/author&gt;&lt;author&gt;Burke, G. L.&lt;/author&gt;&lt;/authors&gt;&lt;/contributors&gt;&lt;titles&gt;&lt;title&gt;Correlates and predictors of weight loss in young adults: The CARDIA study&lt;/title&gt;&lt;secondary-title&gt;International Journal of Obesity&lt;/secondary-title&gt;&lt;short-title&gt;Correlates and predictors of weight loss in young adults: The CARDIA study&lt;/short-title&gt;&lt;/titles&gt;&lt;periodical&gt;&lt;full-title&gt;International Journal of Obesity&lt;/full-title&gt;&lt;/periodical&gt;&lt;pages&gt;47-55&lt;/pages&gt;&lt;volume&gt;20&lt;/volume&gt;&lt;number&gt;1&lt;/number&gt;&lt;dates&gt;&lt;year&gt;1996&lt;/year&gt;&lt;pub-dates&gt;&lt;date&gt;Jan&lt;/date&gt;&lt;/pub-dates&gt;&lt;/dates&gt;&lt;isbn&gt;0307-0565&lt;/isbn&gt;&lt;accession-num&gt;WOS:A1996TN48900008&lt;/accession-num&gt;&lt;urls&gt;&lt;related-urls&gt;&lt;url&gt;&amp;lt;Go to ISI&amp;gt;://WOS:A1996TN48900008&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ild et al., 1996)</w:t>
      </w:r>
      <w:r w:rsidRPr="005A3C27">
        <w:rPr>
          <w:rFonts w:ascii="Times New Roman" w:hAnsi="Times New Roman" w:cs="Times New Roman"/>
        </w:rPr>
        <w:fldChar w:fldCharType="end"/>
      </w:r>
      <w:r w:rsidRPr="005A3C27">
        <w:rPr>
          <w:rFonts w:ascii="Times New Roman" w:hAnsi="Times New Roman" w:cs="Times New Roman"/>
        </w:rPr>
        <w:t xml:space="preserve">. The study found that lower baseline physical fitness predicted weight loss, while higher physical fitness at baseline was associated with weight gain. Further, among overweight individuals, low baseline fitness and increased physical activity were associated with weight loss over the two-year study. </w:t>
      </w:r>
    </w:p>
    <w:p w14:paraId="6B4076B9"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Evidence also suggests that the impact of physical activity on later weight status may vary by gender. One study identified clusters of adolescent activity and dietary patterns using data from 9241 participants in NLSAAH (</w:t>
      </w:r>
      <w:r w:rsidRPr="005A3C27">
        <w:rPr>
          <w:rFonts w:ascii="Times New Roman" w:hAnsi="Times New Roman" w:cs="Times New Roman"/>
          <w:i/>
          <w:iCs/>
        </w:rPr>
        <w:t xml:space="preserve">m </w:t>
      </w:r>
      <w:r w:rsidRPr="005A3C27">
        <w:rPr>
          <w:rFonts w:ascii="Times New Roman" w:hAnsi="Times New Roman" w:cs="Times New Roman"/>
        </w:rPr>
        <w:t xml:space="preserve">= 11–21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oone-Heinonen&lt;/Author&gt;&lt;Year&gt;2008&lt;/Year&gt;&lt;RecNum&gt;128&lt;/RecNum&gt;&lt;DisplayText&gt;(Boone-Heinonen et al., 2008)&lt;/DisplayText&gt;&lt;record&gt;&lt;rec-number&gt;128&lt;/rec-number&gt;&lt;foreign-keys&gt;&lt;key app="EN" db-id="2wx5e9fd6errwqe9t2mpdrfqa5wx0a25rt50" timestamp="1490817982"&gt;128&lt;/key&gt;&lt;/foreign-keys&gt;&lt;ref-type name="Journal Article"&gt;17&lt;/ref-type&gt;&lt;contributors&gt;&lt;authors&gt;&lt;author&gt;Boone-Heinonen, Janne&lt;/author&gt;&lt;author&gt;Gordon-Larsen, Penny&lt;/author&gt;&lt;author&gt;Adair, Linda S.&lt;/author&gt;&lt;/authors&gt;&lt;/contributors&gt;&lt;titles&gt;&lt;title&gt;Obesogenic clusters: Multidimensional adolescent obesity-related behaviors in the US&lt;/title&gt;&lt;secondary-title&gt;Annals of Behavioral Medicine&lt;/secondary-title&gt;&lt;short-title&gt;Obesogenic Clusters: Multidimensional Adolescent Obesity-related Behaviors in the US&lt;/short-title&gt;&lt;/titles&gt;&lt;periodical&gt;&lt;full-title&gt;Annals of Behavioral Medicine&lt;/full-title&gt;&lt;/periodical&gt;&lt;pages&gt;217-230&lt;/pages&gt;&lt;volume&gt;36&lt;/volume&gt;&lt;number&gt;3&lt;/number&gt;&lt;dates&gt;&lt;year&gt;2008&lt;/year&gt;&lt;pub-dates&gt;&lt;date&gt;Dec&lt;/date&gt;&lt;/pub-dates&gt;&lt;/dates&gt;&lt;isbn&gt;0883-6612&lt;/isbn&gt;&lt;accession-num&gt;WOS:000261786100002&lt;/accession-num&gt;&lt;urls&gt;&lt;related-urls&gt;&lt;url&gt;&amp;lt;Go to ISI&amp;gt;://WOS:000261786100002&lt;/url&gt;&lt;/related-urls&gt;&lt;/urls&gt;&lt;electronic-resource-num&gt;10.1007/s12160-008-9074-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oone-Heinonen et al., 2008)</w:t>
      </w:r>
      <w:r w:rsidRPr="005A3C27">
        <w:rPr>
          <w:rFonts w:ascii="Times New Roman" w:hAnsi="Times New Roman" w:cs="Times New Roman"/>
        </w:rPr>
        <w:fldChar w:fldCharType="end"/>
      </w:r>
      <w:r w:rsidRPr="005A3C27">
        <w:rPr>
          <w:rFonts w:ascii="Times New Roman" w:hAnsi="Times New Roman" w:cs="Times New Roman"/>
        </w:rPr>
        <w:t>. Findings showed that by comparison of clusters characterized by participation in school clubs and sports, the adjusted odds of prevalent and incident obesity were higher for females in all other clusters, but this was not true for males.</w:t>
      </w:r>
    </w:p>
    <w:p w14:paraId="23178DBF"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The relationship between physical activity and later weight outcomes is further complicated by other mixed findings. Evidence from a study of 186 adolescents (</w:t>
      </w:r>
      <w:r w:rsidRPr="005A3C27">
        <w:rPr>
          <w:rFonts w:ascii="Times New Roman" w:hAnsi="Times New Roman" w:cs="Times New Roman"/>
          <w:i/>
          <w:iCs/>
        </w:rPr>
        <w:t>m</w:t>
      </w:r>
      <w:r w:rsidRPr="005A3C27">
        <w:rPr>
          <w:rFonts w:ascii="Times New Roman" w:hAnsi="Times New Roman" w:cs="Times New Roman"/>
        </w:rPr>
        <w:t xml:space="preserve"> = 14 years; 49% female; AGHLS) found that there was a significant inverse relationship between skinfold thickness and physical activit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emper&lt;/Author&gt;&lt;Year&gt;1999&lt;/Year&gt;&lt;RecNum&gt;129&lt;/RecNum&gt;&lt;DisplayText&gt;(Kemper et al., 1999)&lt;/DisplayText&gt;&lt;record&gt;&lt;rec-number&gt;129&lt;/rec-number&gt;&lt;foreign-keys&gt;&lt;key app="EN" db-id="2wx5e9fd6errwqe9t2mpdrfqa5wx0a25rt50" timestamp="1490817982"&gt;129&lt;/key&gt;&lt;/foreign-keys&gt;&lt;ref-type name="Journal Article"&gt;17&lt;/ref-type&gt;&lt;contributors&gt;&lt;authors&gt;&lt;author&gt;Kemper, H. C. G.&lt;/author&gt;&lt;author&gt;Post, G. B.&lt;/author&gt;&lt;author&gt;Twisk, J. W. R.&lt;/author&gt;&lt;author&gt;van Mechelen, W.&lt;/author&gt;&lt;/authors&gt;&lt;/contributors&gt;&lt;titles&gt;&lt;title&gt;Lifestyle and obesity in adolescence and young adulthood: results from the Amsterdam Growth And Health Longitudinal Study (AGAHLS)&lt;/title&gt;&lt;secondary-title&gt;International Journal of Obesity&lt;/secondary-title&gt;&lt;short-title&gt;Lifestyle and obesity in adolescence and young adulthood: results from the Amsterdam Growth And Health Longitudinal Study (AGAHLS)&lt;/short-title&gt;&lt;/titles&gt;&lt;periodical&gt;&lt;full-title&gt;International Journal of Obesity&lt;/full-title&gt;&lt;/periodical&gt;&lt;pages&gt;S34-S40&lt;/pages&gt;&lt;volume&gt;23&lt;/volume&gt;&lt;dates&gt;&lt;year&gt;1999&lt;/year&gt;&lt;pub-dates&gt;&lt;date&gt;Apr&lt;/date&gt;&lt;/pub-dates&gt;&lt;/dates&gt;&lt;isbn&gt;0307-0565&lt;/isbn&gt;&lt;accession-num&gt;WOS:000080161000005&lt;/accession-num&gt;&lt;urls&gt;&lt;/urls&gt;&lt;electronic-resource-num&gt;10.1038/sj.ijo.080088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emper et al., 1999)</w:t>
      </w:r>
      <w:r w:rsidRPr="005A3C27">
        <w:rPr>
          <w:rFonts w:ascii="Times New Roman" w:hAnsi="Times New Roman" w:cs="Times New Roman"/>
        </w:rPr>
        <w:fldChar w:fldCharType="end"/>
      </w:r>
      <w:r w:rsidRPr="005A3C27">
        <w:rPr>
          <w:rFonts w:ascii="Times New Roman" w:hAnsi="Times New Roman" w:cs="Times New Roman"/>
        </w:rPr>
        <w:t>. However, this relationship did not hold for BMI and physical activity. Additionally, some evidence was contrary to, or did not support, the hypothesis that low physical activity leads to weight gain.  One study found that in a sample of 256 girls (</w:t>
      </w:r>
      <w:r w:rsidRPr="005A3C27">
        <w:rPr>
          <w:rFonts w:ascii="Times New Roman" w:hAnsi="Times New Roman" w:cs="Times New Roman"/>
          <w:i/>
          <w:iCs/>
        </w:rPr>
        <w:t>m</w:t>
      </w:r>
      <w:r w:rsidRPr="005A3C27">
        <w:rPr>
          <w:rFonts w:ascii="Times New Roman" w:hAnsi="Times New Roman" w:cs="Times New Roman"/>
        </w:rPr>
        <w:t xml:space="preserve"> = 14 years), changes in moderate- to vigorous-physical activity at follow up between two to four years later were not associated with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dgers&lt;/Author&gt;&lt;Year&gt;2013&lt;/Year&gt;&lt;RecNum&gt;4908&lt;/RecNum&gt;&lt;DisplayText&gt;(Rodgers et al., 2013)&lt;/DisplayText&gt;&lt;record&gt;&lt;rec-number&gt;4908&lt;/rec-number&gt;&lt;foreign-keys&gt;&lt;key app="EN" db-id="r2rrptxt2w29drezxrj52et9sr02zaxepswe" timestamp="1484611467"&gt;4908&lt;/key&gt;&lt;/foreign-keys&gt;&lt;ref-type name="Journal Article"&gt;17&lt;/ref-type&gt;&lt;contributors&gt;&lt;authors&gt;&lt;author&gt;Rodgers, Rachel F.&lt;/author&gt;&lt;author&gt;Paxton, Susan J.&lt;/author&gt;&lt;author&gt;Massey, Robin&lt;/author&gt;&lt;author&gt;Campbell, Karen J.&lt;/author&gt;&lt;author&gt;Wertheim, Eleanor H.&lt;/author&gt;&lt;author&gt;Skouteris, Helen&lt;/author&gt;&lt;author&gt;Gibbons, Kay&lt;/author&gt;&lt;/authors&gt;&lt;/contributors&gt;&lt;titles&gt;&lt;title&gt;Maternal feeding practices predict weight gain and obesogenic eating behaviors in young children: a prospective study&lt;/title&gt;&lt;secondary-title&gt;International Journal of Behavioral Nutrition and Physical Activity&lt;/secondary-title&gt;&lt;/titles&gt;&lt;periodical&gt;&lt;full-title&gt;International Journal of Behavioral Nutrition and Physical Activity&lt;/full-title&gt;&lt;/periodical&gt;&lt;volume&gt;10&lt;/volume&gt;&lt;dates&gt;&lt;year&gt;2013&lt;/year&gt;&lt;pub-dates&gt;&lt;date&gt;Feb 18&lt;/date&gt;&lt;/pub-dates&gt;&lt;/dates&gt;&lt;isbn&gt;1479-5868&lt;/isbn&gt;&lt;accession-num&gt;WOS:000315387100001&lt;/accession-num&gt;&lt;urls&gt;&lt;related-urls&gt;&lt;url&gt;&amp;lt;Go to WoS&amp;gt;://WOS:000315387100001&lt;/url&gt;&lt;/related-urls&gt;&lt;/urls&gt;&lt;custom7&gt;24&lt;/custom7&gt;&lt;electronic-resource-num&gt;10.1186/1479-5868-10-2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dgers et al., 2013)</w:t>
      </w:r>
      <w:r w:rsidRPr="005A3C27">
        <w:rPr>
          <w:rFonts w:ascii="Times New Roman" w:hAnsi="Times New Roman" w:cs="Times New Roman"/>
        </w:rPr>
        <w:fldChar w:fldCharType="end"/>
      </w:r>
      <w:r w:rsidRPr="005A3C27">
        <w:rPr>
          <w:rFonts w:ascii="Times New Roman" w:hAnsi="Times New Roman" w:cs="Times New Roman"/>
        </w:rPr>
        <w:t xml:space="preserve">. Although, increases specifically in vigorous physical activity, assessed using accelerometers, were associated with reduced body fat. Further, three studies found no relationship between physical activity and weight outcomes </w:t>
      </w:r>
      <w:r w:rsidRPr="005A3C27">
        <w:rPr>
          <w:rFonts w:ascii="Times New Roman" w:hAnsi="Times New Roman" w:cs="Times New Roman"/>
        </w:rPr>
        <w:fldChar w:fldCharType="begin">
          <w:fldData xml:space="preserve">PEVuZE5vdGU+PENpdGU+PEF1dGhvcj5IYWluZXM8L0F1dGhvcj48WWVhcj4yMDA3PC9ZZWFyPjxS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IYWluZXM8L0F1dGhvcj48WWVhcj4yMDA3PC9ZZWFyPjxS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Ball et al., 2002; Calamaro et al., 2010; Haines et al., 2007)</w:t>
      </w:r>
      <w:r w:rsidRPr="005A3C27">
        <w:rPr>
          <w:rFonts w:ascii="Times New Roman" w:hAnsi="Times New Roman" w:cs="Times New Roman"/>
        </w:rPr>
        <w:fldChar w:fldCharType="end"/>
      </w:r>
      <w:r w:rsidRPr="005A3C27">
        <w:rPr>
          <w:rFonts w:ascii="Times New Roman" w:hAnsi="Times New Roman" w:cs="Times New Roman"/>
        </w:rPr>
        <w:t xml:space="preserve">, and one study of </w:t>
      </w:r>
      <w:r w:rsidRPr="005A3C27">
        <w:rPr>
          <w:rFonts w:ascii="Times New Roman" w:hAnsi="Times New Roman" w:cs="Times New Roman"/>
        </w:rPr>
        <w:lastRenderedPageBreak/>
        <w:t>182 adolescents in AGHLS (</w:t>
      </w:r>
      <w:r w:rsidRPr="005A3C27">
        <w:rPr>
          <w:rFonts w:ascii="Times New Roman" w:hAnsi="Times New Roman" w:cs="Times New Roman"/>
          <w:i/>
          <w:iCs/>
        </w:rPr>
        <w:t>m</w:t>
      </w:r>
      <w:r w:rsidRPr="005A3C27">
        <w:rPr>
          <w:rFonts w:ascii="Times New Roman" w:hAnsi="Times New Roman" w:cs="Times New Roman"/>
        </w:rPr>
        <w:t xml:space="preserve"> = 14 years; 54% female) found counterintuitive evidence that males had a small positive association between physical activity and subscapular skinfold thicknes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an Lenthe&lt;/Author&gt;&lt;Year&gt;1998&lt;/Year&gt;&lt;RecNum&gt;131&lt;/RecNum&gt;&lt;DisplayText&gt;(van Lenthe et al., 1998)&lt;/DisplayText&gt;&lt;record&gt;&lt;rec-number&gt;131&lt;/rec-number&gt;&lt;foreign-keys&gt;&lt;key app="EN" db-id="2wx5e9fd6errwqe9t2mpdrfqa5wx0a25rt50" timestamp="1490817982"&gt;131&lt;/key&gt;&lt;/foreign-keys&gt;&lt;ref-type name="Journal Article"&gt;17&lt;/ref-type&gt;&lt;contributors&gt;&lt;authors&gt;&lt;author&gt;van Lenthe, F. J.&lt;/author&gt;&lt;author&gt;van Mechelen, W.&lt;/author&gt;&lt;author&gt;Kemper, H. C. G.&lt;/author&gt;&lt;author&gt;Post, G. B.&lt;/author&gt;&lt;/authors&gt;&lt;/contributors&gt;&lt;titles&gt;&lt;title&gt;Behavioral variables and development of a central pattern of body fat from adolescence into adulthood in normal-weight whites: the Amsterdam Growth and Health Study&lt;/title&gt;&lt;secondary-title&gt;American Journal of Clinical Nutrition&lt;/secondary-title&gt;&lt;short-title&gt;Behavioral variables and development of a central pattern of body fat from adolescence into adulthood in normal-weight whites: the Amsterdam Growth and Health Study&lt;/short-title&gt;&lt;/titles&gt;&lt;periodical&gt;&lt;full-title&gt;American Journal of Clinical Nutrition&lt;/full-title&gt;&lt;/periodical&gt;&lt;pages&gt;846-852&lt;/pages&gt;&lt;volume&gt;67&lt;/volume&gt;&lt;number&gt;5&lt;/number&gt;&lt;dates&gt;&lt;year&gt;1998&lt;/year&gt;&lt;pub-dates&gt;&lt;date&gt;May&lt;/date&gt;&lt;/pub-dates&gt;&lt;/dates&gt;&lt;isbn&gt;0002-9165&lt;/isbn&gt;&lt;accession-num&gt;WOS:000073387000007&lt;/accession-num&gt;&lt;urls&gt;&lt;related-urls&gt;&lt;url&gt;&amp;lt;Go to ISI&amp;gt;://WOS:0000733870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an Lenthe et al., 1998)</w:t>
      </w:r>
      <w:r w:rsidRPr="005A3C27">
        <w:rPr>
          <w:rFonts w:ascii="Times New Roman" w:hAnsi="Times New Roman" w:cs="Times New Roman"/>
        </w:rPr>
        <w:fldChar w:fldCharType="end"/>
      </w:r>
      <w:r w:rsidRPr="005A3C27">
        <w:rPr>
          <w:rFonts w:ascii="Times New Roman" w:hAnsi="Times New Roman" w:cs="Times New Roman"/>
        </w:rPr>
        <w:t xml:space="preserve">.   </w:t>
      </w:r>
    </w:p>
    <w:p w14:paraId="59A599A6" w14:textId="40296694" w:rsidR="004038CD" w:rsidRPr="005A3C27" w:rsidRDefault="004038CD" w:rsidP="0038159B">
      <w:pPr>
        <w:spacing w:line="480" w:lineRule="auto"/>
        <w:ind w:firstLine="720"/>
        <w:rPr>
          <w:rFonts w:ascii="Times New Roman" w:hAnsi="Times New Roman" w:cs="Times New Roman"/>
        </w:rPr>
      </w:pPr>
      <w:r w:rsidRPr="005A3C27">
        <w:rPr>
          <w:rStyle w:val="Heading3Char"/>
        </w:rPr>
        <w:t>4.3  Depressed mood.</w:t>
      </w:r>
      <w:r w:rsidRPr="005A3C27">
        <w:rPr>
          <w:rFonts w:ascii="Times New Roman" w:hAnsi="Times New Roman" w:cs="Times New Roman"/>
          <w:b/>
          <w:bCs/>
        </w:rPr>
        <w:t xml:space="preserve"> </w:t>
      </w:r>
      <w:r w:rsidRPr="005A3C27">
        <w:rPr>
          <w:rFonts w:ascii="Times New Roman" w:hAnsi="Times New Roman" w:cs="Times New Roman"/>
        </w:rPr>
        <w:t xml:space="preserve">There are complex and potentially reciprocal relationships between measured body weight, perceived body weight, and depressive symptoms for adolescents and young adults. A number of studies have shown a positive relationship between depressive symptoms and overweight/obesity, both cross-sectionally and over tim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orczak&lt;/Author&gt;&lt;Year&gt;2013&lt;/Year&gt;&lt;RecNum&gt;4835&lt;/RecNum&gt;&lt;DisplayText&gt;(Korczak, Lipman, Morrison, &amp;amp; Szatmari, 2013)&lt;/DisplayText&gt;&lt;record&gt;&lt;rec-number&gt;4835&lt;/rec-number&gt;&lt;foreign-keys&gt;&lt;key app="EN" db-id="r2rrptxt2w29drezxrj52et9sr02zaxepswe" timestamp="1484611465"&gt;4835&lt;/key&gt;&lt;/foreign-keys&gt;&lt;ref-type name="Journal Article"&gt;17&lt;/ref-type&gt;&lt;contributors&gt;&lt;authors&gt;&lt;author&gt;Korczak, Daphne J.&lt;/author&gt;&lt;author&gt;Lipman, Ellen&lt;/author&gt;&lt;author&gt;Morrison, Katherine&lt;/author&gt;&lt;author&gt;Szatmari, Peter&lt;/author&gt;&lt;/authors&gt;&lt;/contributors&gt;&lt;titles&gt;&lt;title&gt;Are children and adolescents with psychiatric illness at risk for increased future body weight? A systematic review&lt;/title&gt;&lt;secondary-title&gt;Developmental Medicine and Child Neurology&lt;/secondary-title&gt;&lt;/titles&gt;&lt;periodical&gt;&lt;full-title&gt;Developmental Medicine and Child Neurology&lt;/full-title&gt;&lt;/periodical&gt;&lt;pages&gt;980-987&lt;/pages&gt;&lt;volume&gt;55&lt;/volume&gt;&lt;number&gt;11&lt;/number&gt;&lt;dates&gt;&lt;year&gt;2013&lt;/year&gt;&lt;pub-dates&gt;&lt;date&gt;Nov&lt;/date&gt;&lt;/pub-dates&gt;&lt;/dates&gt;&lt;isbn&gt;0012-1622&lt;/isbn&gt;&lt;accession-num&gt;WOS:000325363100008&lt;/accession-num&gt;&lt;urls&gt;&lt;related-urls&gt;&lt;url&gt;&amp;lt;Go to WoS&amp;gt;://WOS:000325363100008&lt;/url&gt;&lt;/related-urls&gt;&lt;/urls&gt;&lt;electronic-resource-num&gt;10.1111/dmcn.1216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orczak, Lipman, Morrison, &amp; Szatmari, 2013)</w:t>
      </w:r>
      <w:r w:rsidRPr="005A3C27">
        <w:rPr>
          <w:rFonts w:ascii="Times New Roman" w:hAnsi="Times New Roman" w:cs="Times New Roman"/>
        </w:rPr>
        <w:fldChar w:fldCharType="end"/>
      </w:r>
      <w:r w:rsidRPr="005A3C27">
        <w:rPr>
          <w:rFonts w:ascii="Times New Roman" w:hAnsi="Times New Roman" w:cs="Times New Roman"/>
        </w:rPr>
        <w:t xml:space="preserve">; however, reviews of this literature have revealed mixed conclusion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Incledon&lt;/Author&gt;&lt;Year&gt;2011&lt;/Year&gt;&lt;RecNum&gt;4823&lt;/RecNum&gt;&lt;DisplayText&gt;(Incledon, Wake, &amp;amp; Hay, 2011)&lt;/DisplayText&gt;&lt;record&gt;&lt;rec-number&gt;4823&lt;/rec-number&gt;&lt;foreign-keys&gt;&lt;key app="EN" db-id="r2rrptxt2w29drezxrj52et9sr02zaxepswe" timestamp="1484611465"&gt;4823&lt;/key&gt;&lt;/foreign-keys&gt;&lt;ref-type name="Journal Article"&gt;17&lt;/ref-type&gt;&lt;contributors&gt;&lt;authors&gt;&lt;author&gt;Incledon, Emily&lt;/author&gt;&lt;author&gt;Wake, Melissa&lt;/author&gt;&lt;author&gt;Hay, Margaret&lt;/author&gt;&lt;/authors&gt;&lt;/contributors&gt;&lt;titles&gt;&lt;title&gt;Psychological predictors of adiposity: Systematic review of longitudinal studies&lt;/title&gt;&lt;secondary-title&gt;International Journal of Pediatric Obesity&lt;/secondary-title&gt;&lt;/titles&gt;&lt;periodical&gt;&lt;full-title&gt;International Journal of Pediatric Obesity&lt;/full-title&gt;&lt;/periodical&gt;&lt;pages&gt;E1-E11&lt;/pages&gt;&lt;volume&gt;6&lt;/volume&gt;&lt;number&gt;2-2&lt;/number&gt;&lt;dates&gt;&lt;year&gt;2011&lt;/year&gt;&lt;pub-dates&gt;&lt;date&gt;Jun&lt;/date&gt;&lt;/pub-dates&gt;&lt;/dates&gt;&lt;isbn&gt;1747-7166&lt;/isbn&gt;&lt;accession-num&gt;WOS:000292704500001&lt;/accession-num&gt;&lt;urls&gt;&lt;related-urls&gt;&lt;url&gt;&amp;lt;Go to WoS&amp;gt;://WOS:000292704500001&lt;/url&gt;&lt;/related-urls&gt;&lt;/urls&gt;&lt;electronic-resource-num&gt;10.3109/17477166.2010.54949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Incledon, Wake, &amp; Hay, 2011)</w:t>
      </w:r>
      <w:r w:rsidRPr="005A3C27">
        <w:rPr>
          <w:rFonts w:ascii="Times New Roman" w:hAnsi="Times New Roman" w:cs="Times New Roman"/>
        </w:rPr>
        <w:fldChar w:fldCharType="end"/>
      </w:r>
      <w:r w:rsidRPr="005A3C27">
        <w:rPr>
          <w:rFonts w:ascii="Times New Roman" w:hAnsi="Times New Roman" w:cs="Times New Roman"/>
        </w:rPr>
        <w:t>.</w:t>
      </w:r>
    </w:p>
    <w:p w14:paraId="41045729" w14:textId="77777777" w:rsidR="004038CD" w:rsidRPr="005A3C27" w:rsidRDefault="004038CD" w:rsidP="0038159B">
      <w:pPr>
        <w:spacing w:line="480" w:lineRule="auto"/>
        <w:ind w:firstLine="720"/>
        <w:rPr>
          <w:rFonts w:ascii="Times New Roman" w:hAnsi="Times New Roman" w:cs="Times New Roman"/>
          <w:shd w:val="clear" w:color="auto" w:fill="FFFFFF"/>
        </w:rPr>
      </w:pPr>
      <w:r w:rsidRPr="005A3C27">
        <w:rPr>
          <w:rFonts w:ascii="Times New Roman" w:hAnsi="Times New Roman" w:cs="Times New Roman"/>
          <w:shd w:val="clear" w:color="auto" w:fill="FFFFFF"/>
        </w:rPr>
        <w:t>Two studies using data from Add Health found that greater depressive symptoms predicted higher BMI at later time points. One analysis of a subsample of 13,568 adolescents (</w:t>
      </w:r>
      <w:r w:rsidRPr="005A3C27">
        <w:rPr>
          <w:rFonts w:ascii="Times New Roman" w:hAnsi="Times New Roman" w:cs="Times New Roman"/>
          <w:i/>
          <w:iCs/>
          <w:shd w:val="clear" w:color="auto" w:fill="FFFFFF"/>
        </w:rPr>
        <w:t>m</w:t>
      </w:r>
      <w:r w:rsidRPr="005A3C27">
        <w:rPr>
          <w:rFonts w:ascii="Times New Roman" w:hAnsi="Times New Roman" w:cs="Times New Roman"/>
          <w:shd w:val="clear" w:color="auto" w:fill="FFFFFF"/>
        </w:rPr>
        <w:t xml:space="preserve"> = 16 years; 50% female) showed that individuals with major depression, assessed using the Center for Epidemiologic Studies Depression Scale Revise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adloff&lt;/Author&gt;&lt;Year&gt;1977&lt;/Year&gt;&lt;RecNum&gt;524&lt;/RecNum&gt;&lt;DisplayText&gt;(Radloff, 1977)&lt;/DisplayText&gt;&lt;record&gt;&lt;rec-number&gt;524&lt;/rec-number&gt;&lt;foreign-keys&gt;&lt;key app="EN" db-id="rw9w9adxqxr903ev2th55w0lafetfe0xw0vw" timestamp="1490825088"&gt;524&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Radloff, 1977)</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were twice as likely to be obese at follow-up compared to their peers without depressio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lamaro&lt;/Author&gt;&lt;Year&gt;2010&lt;/Year&gt;&lt;RecNum&gt;4724&lt;/RecNum&gt;&lt;DisplayText&gt;(Calamaro et al., 2010)&lt;/DisplayText&gt;&lt;record&gt;&lt;rec-number&gt;4724&lt;/rec-number&gt;&lt;foreign-keys&gt;&lt;key app="EN" db-id="r2rrptxt2w29drezxrj52et9sr02zaxepswe" timestamp="1484611462"&gt;4724&lt;/key&gt;&lt;/foreign-keys&gt;&lt;ref-type name="Journal Article"&gt;17&lt;/ref-type&gt;&lt;contributors&gt;&lt;authors&gt;&lt;author&gt;Calamaro, Christina J.&lt;/author&gt;&lt;author&gt;Park, Sunhee&lt;/author&gt;&lt;author&gt;Mason, Thornton B. A.&lt;/author&gt;&lt;author&gt;Marcus, Carole L.&lt;/author&gt;&lt;author&gt;Weaver, Terri E.&lt;/author&gt;&lt;author&gt;Pack, Allan&lt;/author&gt;&lt;author&gt;Ratcliffe, Sarah J.&lt;/author&gt;&lt;/authors&gt;&lt;/contributors&gt;&lt;titles&gt;&lt;title&gt;Shortened sleep duration does not predict obesity in adolescents&lt;/title&gt;&lt;secondary-title&gt;Journal of Sleep Research&lt;/secondary-title&gt;&lt;/titles&gt;&lt;periodical&gt;&lt;full-title&gt;Journal of Sleep Research&lt;/full-title&gt;&lt;/periodical&gt;&lt;pages&gt;559-566&lt;/pages&gt;&lt;volume&gt;19&lt;/volume&gt;&lt;number&gt;4&lt;/number&gt;&lt;dates&gt;&lt;year&gt;2010&lt;/year&gt;&lt;pub-dates&gt;&lt;date&gt;Dec&lt;/date&gt;&lt;/pub-dates&gt;&lt;/dates&gt;&lt;isbn&gt;0962-1105&lt;/isbn&gt;&lt;accession-num&gt;WOS:000283598500008&lt;/accession-num&gt;&lt;urls&gt;&lt;related-urls&gt;&lt;url&gt;&amp;lt;Go to ISI&amp;gt;://WOS:000283598500008&lt;/url&gt;&lt;/related-urls&gt;&lt;/urls&gt;&lt;electronic-resource-num&gt;10.1111/j.1365-2869.2010.00840.x&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Calamaro et al., 2010)</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Interestingly, there was no cross-sectional relationship found between depression and obesity in this sample. A second analysis of a subsample of 9374 adolescents (grades 7-12, 49% female) found that depressed mood at baseline independently predicted obesity at the 1-year follow-up, after controlling for baseline BMI and other potential confounde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oodman&lt;/Author&gt;&lt;Year&gt;2002&lt;/Year&gt;&lt;RecNum&gt;4790&lt;/RecNum&gt;&lt;DisplayText&gt;(Goodman &amp;amp; Whitaker, 2002)&lt;/DisplayText&gt;&lt;record&gt;&lt;rec-number&gt;4790&lt;/rec-number&gt;&lt;foreign-keys&gt;&lt;key app="EN" db-id="r2rrptxt2w29drezxrj52et9sr02zaxepswe" timestamp="1484611464"&gt;4790&lt;/key&gt;&lt;/foreign-keys&gt;&lt;ref-type name="Journal Article"&gt;17&lt;/ref-type&gt;&lt;contributors&gt;&lt;authors&gt;&lt;author&gt;Goodman, E.&lt;/author&gt;&lt;author&gt;Whitaker, R. C.&lt;/author&gt;&lt;/authors&gt;&lt;/contributors&gt;&lt;titles&gt;&lt;title&gt;A prospective study of the role of depression in the development and persistence of adolescent obesity&lt;/title&gt;&lt;secondary-title&gt;Pediatrics&lt;/secondary-title&gt;&lt;/titles&gt;&lt;periodical&gt;&lt;full-title&gt;Pediatrics&lt;/full-title&gt;&lt;/periodical&gt;&lt;pages&gt;497-504&lt;/pages&gt;&lt;volume&gt;110&lt;/volume&gt;&lt;number&gt;3&lt;/number&gt;&lt;dates&gt;&lt;year&gt;2002&lt;/year&gt;&lt;pub-dates&gt;&lt;date&gt;Sep&lt;/date&gt;&lt;/pub-dates&gt;&lt;/dates&gt;&lt;isbn&gt;0031-4005&lt;/isbn&gt;&lt;accession-num&gt;WOS:000177762900016&lt;/accession-num&gt;&lt;urls&gt;&lt;related-urls&gt;&lt;url&gt;&amp;lt;Go to ISI&amp;gt;://WOS:000177762900016&lt;/url&gt;&lt;/related-urls&gt;&lt;/urls&gt;&lt;electronic-resource-num&gt;10.1542/peds.110.3.497&lt;/electronic-resource-num&gt;&lt;/record&gt;&lt;/Cite&gt;&lt;/EndNote&gt;</w:instrText>
      </w:r>
      <w:r w:rsidRPr="005A3C27">
        <w:rPr>
          <w:rFonts w:ascii="Times New Roman" w:hAnsi="Times New Roman" w:cs="Times New Roman"/>
          <w:shd w:val="clear" w:color="auto" w:fill="FFFFFF"/>
        </w:rPr>
        <w:fldChar w:fldCharType="separate"/>
      </w:r>
      <w:r w:rsidRPr="005A3C27">
        <w:rPr>
          <w:rFonts w:ascii="Times New Roman" w:hAnsi="Times New Roman" w:cs="Times New Roman"/>
          <w:noProof/>
        </w:rPr>
        <w:t>(Goodman &amp; Whitaker, 2002)</w:t>
      </w:r>
      <w:r w:rsidRPr="005A3C27">
        <w:rPr>
          <w:rFonts w:ascii="Times New Roman" w:hAnsi="Times New Roman" w:cs="Times New Roman"/>
        </w:rPr>
        <w:fldChar w:fldCharType="end"/>
      </w:r>
      <w:r w:rsidRPr="005A3C27">
        <w:rPr>
          <w:rFonts w:ascii="Times New Roman" w:hAnsi="Times New Roman" w:cs="Times New Roman"/>
          <w:shd w:val="clear" w:color="auto" w:fill="FFFFFF"/>
        </w:rPr>
        <w:t xml:space="preserve">. Additionally, analyses did not support a reciprocal relationship. That is, obesity at baseline did not predict depressive symptoms at follow-up. </w:t>
      </w:r>
    </w:p>
    <w:p w14:paraId="5E90A246" w14:textId="77777777" w:rsidR="004038CD" w:rsidRPr="005A3C27" w:rsidRDefault="004038CD" w:rsidP="0038159B">
      <w:pPr>
        <w:spacing w:line="480" w:lineRule="auto"/>
        <w:rPr>
          <w:rFonts w:ascii="Times New Roman" w:hAnsi="Times New Roman" w:cs="Times New Roman"/>
        </w:rPr>
      </w:pPr>
      <w:r w:rsidRPr="005A3C27">
        <w:rPr>
          <w:rFonts w:ascii="Times New Roman" w:hAnsi="Times New Roman" w:cs="Times New Roman"/>
        </w:rPr>
        <w:tab/>
        <w:t>Three studies in our sample found gender differences in this relationship. A study using data from Project EAT, a longitudinal study of 2516 Minnesota adolescents (</w:t>
      </w:r>
      <w:r w:rsidRPr="005A3C27">
        <w:rPr>
          <w:rFonts w:ascii="Times New Roman" w:hAnsi="Times New Roman" w:cs="Times New Roman"/>
          <w:i/>
          <w:iCs/>
        </w:rPr>
        <w:t xml:space="preserve">m[younger group] </w:t>
      </w:r>
      <w:r w:rsidRPr="005A3C27">
        <w:rPr>
          <w:rFonts w:ascii="Times New Roman" w:hAnsi="Times New Roman" w:cs="Times New Roman"/>
        </w:rPr>
        <w:t xml:space="preserve">= 13 years, </w:t>
      </w:r>
      <w:r w:rsidRPr="005A3C27">
        <w:rPr>
          <w:rFonts w:ascii="Times New Roman" w:hAnsi="Times New Roman" w:cs="Times New Roman"/>
          <w:i/>
          <w:iCs/>
        </w:rPr>
        <w:t>m[older group]</w:t>
      </w:r>
      <w:r w:rsidRPr="005A3C27">
        <w:rPr>
          <w:rFonts w:ascii="Times New Roman" w:hAnsi="Times New Roman" w:cs="Times New Roman"/>
        </w:rPr>
        <w:t xml:space="preserve"> = 17 years; 55% female; 32% of sample in younger group), did not </w:t>
      </w:r>
      <w:r w:rsidRPr="005A3C27">
        <w:rPr>
          <w:rFonts w:ascii="Times New Roman" w:hAnsi="Times New Roman" w:cs="Times New Roman"/>
        </w:rPr>
        <w:lastRenderedPageBreak/>
        <w:t xml:space="preserve">find a relationship between depressive symptoms and later weight status </w:t>
      </w:r>
      <w:bookmarkStart w:id="3" w:name="_GoBack"/>
      <w:bookmarkEnd w:id="3"/>
      <w:r w:rsidRPr="005A3C27">
        <w:rPr>
          <w:rFonts w:ascii="Times New Roman" w:hAnsi="Times New Roman" w:cs="Times New Roman"/>
        </w:rPr>
        <w:t xml:space="preserve">among females whereas depressive symptoms at baseline predicted overweight three years later among 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ines&lt;/Author&gt;&lt;Year&gt;2007&lt;/Year&gt;&lt;RecNum&gt;4806&lt;/RecNum&gt;&lt;DisplayText&gt;(Haines et al., 2007)&lt;/DisplayText&gt;&lt;record&gt;&lt;rec-number&gt;4806&lt;/rec-number&gt;&lt;foreign-keys&gt;&lt;key app="EN" db-id="r2rrptxt2w29drezxrj52et9sr02zaxepswe" timestamp="1484611464"&gt;4806&lt;/key&gt;&lt;/foreign-keys&gt;&lt;ref-type name="Journal Article"&gt;17&lt;/ref-type&gt;&lt;contributors&gt;&lt;authors&gt;&lt;author&gt;Haines, Jess&lt;/author&gt;&lt;author&gt;Neumark-Sztainer, Dianne&lt;/author&gt;&lt;author&gt;Wall, Melanie&lt;/author&gt;&lt;author&gt;Story, Mary&lt;/author&gt;&lt;/authors&gt;&lt;/contributors&gt;&lt;titles&gt;&lt;title&gt;Personal, behavioral, and environmental risk and protective factors for adolescent overweight&lt;/title&gt;&lt;secondary-title&gt;Obesity&lt;/secondary-title&gt;&lt;/titles&gt;&lt;periodical&gt;&lt;full-title&gt;Obesity&lt;/full-title&gt;&lt;/periodical&gt;&lt;pages&gt;2748-2760&lt;/pages&gt;&lt;volume&gt;15&lt;/volume&gt;&lt;number&gt;11&lt;/number&gt;&lt;dates&gt;&lt;year&gt;2007&lt;/year&gt;&lt;pub-dates&gt;&lt;date&gt;Nov&lt;/date&gt;&lt;/pub-dates&gt;&lt;/dates&gt;&lt;isbn&gt;1930-7381&lt;/isbn&gt;&lt;accession-num&gt;WOS:000251779000028&lt;/accession-num&gt;&lt;urls&gt;&lt;related-urls&gt;&lt;url&gt;&amp;lt;Go to ISI&amp;gt;://WOS:000251779000028&lt;/url&gt;&lt;/related-urls&gt;&lt;/urls&gt;&lt;electronic-resource-num&gt;10.1038/oby.2007.3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ines et al., 2007)</w:t>
      </w:r>
      <w:r w:rsidRPr="005A3C27">
        <w:rPr>
          <w:rFonts w:ascii="Times New Roman" w:hAnsi="Times New Roman" w:cs="Times New Roman"/>
        </w:rPr>
        <w:fldChar w:fldCharType="end"/>
      </w:r>
      <w:r w:rsidRPr="005A3C27">
        <w:rPr>
          <w:rFonts w:ascii="Times New Roman" w:hAnsi="Times New Roman" w:cs="Times New Roman"/>
        </w:rPr>
        <w:t>. However, this relationship was not significant when the researchers restricted the analysis to incident cases of overweight, meaning that body weight appears to continue to increase with depressive symptoms in males who are already overweight at baseline. A study of 285 mostly White adolescents in Pittsburgh (</w:t>
      </w:r>
      <w:r w:rsidRPr="005A3C27">
        <w:rPr>
          <w:rFonts w:ascii="Times New Roman" w:hAnsi="Times New Roman" w:cs="Times New Roman"/>
          <w:i/>
          <w:iCs/>
        </w:rPr>
        <w:t>m</w:t>
      </w:r>
      <w:r w:rsidRPr="005A3C27">
        <w:rPr>
          <w:rFonts w:ascii="Times New Roman" w:hAnsi="Times New Roman" w:cs="Times New Roman"/>
        </w:rPr>
        <w:t xml:space="preserve"> = 12 years; 49% female) found that depressed adolescents began the study with a higher average BMI and depressed adolescents also had a consistently higher BMI over tim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fey&lt;/Author&gt;&lt;Year&gt;2009&lt;/Year&gt;&lt;RecNum&gt;4909&lt;/RecNum&gt;&lt;DisplayText&gt;(Rofey et al., 2009)&lt;/DisplayText&gt;&lt;record&gt;&lt;rec-number&gt;4909&lt;/rec-number&gt;&lt;foreign-keys&gt;&lt;key app="EN" db-id="r2rrptxt2w29drezxrj52et9sr02zaxepswe" timestamp="1484611468"&gt;4909&lt;/key&gt;&lt;/foreign-keys&gt;&lt;ref-type name="Journal Article"&gt;17&lt;/ref-type&gt;&lt;contributors&gt;&lt;authors&gt;&lt;author&gt;Rofey, Dana L.&lt;/author&gt;&lt;author&gt;Kolko, Rachel P.&lt;/author&gt;&lt;author&gt;Iosif, Ana-Maria&lt;/author&gt;&lt;author&gt;Silk, Jennifer S.&lt;/author&gt;&lt;author&gt;Bost, James E.&lt;/author&gt;&lt;author&gt;Feng, Wentao&lt;/author&gt;&lt;author&gt;Szigethy, Eva M.&lt;/author&gt;&lt;author&gt;Noll, Robert B.&lt;/author&gt;&lt;author&gt;Ryan, Neal D.&lt;/author&gt;&lt;author&gt;Dahl, Ronald E.&lt;/author&gt;&lt;/authors&gt;&lt;/contributors&gt;&lt;titles&gt;&lt;title&gt;A Longitudinal Study of Childhood Depression and Anxiety in Relation to Weight Gain&lt;/title&gt;&lt;secondary-title&gt;Child Psychiatry &amp;amp; Human Development&lt;/secondary-title&gt;&lt;/titles&gt;&lt;periodical&gt;&lt;full-title&gt;Child Psychiatry &amp;amp; Human Development&lt;/full-title&gt;&lt;abbr-1&gt;Child Psychiatry Hum Dev&lt;/abbr-1&gt;&lt;/periodical&gt;&lt;pages&gt;517-526&lt;/pages&gt;&lt;volume&gt;40&lt;/volume&gt;&lt;number&gt;4&lt;/number&gt;&lt;dates&gt;&lt;year&gt;2009&lt;/year&gt;&lt;pub-dates&gt;&lt;date&gt;Dec&lt;/date&gt;&lt;/pub-dates&gt;&lt;/dates&gt;&lt;isbn&gt;0009-398X&lt;/isbn&gt;&lt;accession-num&gt;WOS:000269883500003&lt;/accession-num&gt;&lt;urls&gt;&lt;related-urls&gt;&lt;url&gt;&amp;lt;Go to WoS&amp;gt;://WOS:000269883500003&lt;/url&gt;&lt;/related-urls&gt;&lt;/urls&gt;&lt;electronic-resource-num&gt;10.1007/s10578-009-0141-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fey et al., 2009)</w:t>
      </w:r>
      <w:r w:rsidRPr="005A3C27">
        <w:rPr>
          <w:rFonts w:ascii="Times New Roman" w:hAnsi="Times New Roman" w:cs="Times New Roman"/>
        </w:rPr>
        <w:fldChar w:fldCharType="end"/>
      </w:r>
      <w:r w:rsidRPr="005A3C27">
        <w:rPr>
          <w:rFonts w:ascii="Times New Roman" w:hAnsi="Times New Roman" w:cs="Times New Roman"/>
        </w:rPr>
        <w:t>. However, when examining differences by gender, the study found that the impact of depression on overweight was only significant for females. Additionally, an analysis of data from the 2074 adolescents in the 1994-1998 NLSYs (</w:t>
      </w:r>
      <w:r w:rsidRPr="005A3C27">
        <w:rPr>
          <w:rFonts w:ascii="Times New Roman" w:hAnsi="Times New Roman" w:cs="Times New Roman"/>
          <w:i/>
          <w:iCs/>
        </w:rPr>
        <w:t>m</w:t>
      </w:r>
      <w:r w:rsidRPr="005A3C27">
        <w:rPr>
          <w:rFonts w:ascii="Times New Roman" w:hAnsi="Times New Roman" w:cs="Times New Roman"/>
        </w:rPr>
        <w:t xml:space="preserve"> = 17 years; 49% female) found that the only group in the analysis with a significant relationship between depressive symptoms and weight was African American girl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owaleski-Jones&lt;/Author&gt;&lt;Year&gt;2010&lt;/Year&gt;&lt;RecNum&gt;4836&lt;/RecNum&gt;&lt;DisplayText&gt;(Kowaleski-Jones &amp;amp; Christie-Mizell, 2010)&lt;/DisplayText&gt;&lt;record&gt;&lt;rec-number&gt;4836&lt;/rec-number&gt;&lt;foreign-keys&gt;&lt;key app="EN" db-id="r2rrptxt2w29drezxrj52et9sr02zaxepswe" timestamp="1484611465"&gt;4836&lt;/key&gt;&lt;/foreign-keys&gt;&lt;ref-type name="Journal Article"&gt;17&lt;/ref-type&gt;&lt;contributors&gt;&lt;authors&gt;&lt;author&gt;Kowaleski-Jones, Lori&lt;/author&gt;&lt;author&gt;Christie-Mizell, C. Andre&lt;/author&gt;&lt;/authors&gt;&lt;/contributors&gt;&lt;titles&gt;&lt;title&gt;Depressed Mood and Body Weight Exploring Race Differences in Adolescence&lt;/title&gt;&lt;secondary-title&gt;Youth &amp;amp; Society&lt;/secondary-title&gt;&lt;/titles&gt;&lt;periodical&gt;&lt;full-title&gt;Youth &amp;amp; Society&lt;/full-title&gt;&lt;/periodical&gt;&lt;pages&gt;503-518&lt;/pages&gt;&lt;volume&gt;41&lt;/volume&gt;&lt;number&gt;4&lt;/number&gt;&lt;dates&gt;&lt;year&gt;2010&lt;/year&gt;&lt;pub-dates&gt;&lt;date&gt;Jun&lt;/date&gt;&lt;/pub-dates&gt;&lt;/dates&gt;&lt;isbn&gt;0044-118X&lt;/isbn&gt;&lt;accession-num&gt;WOS:000277390300003&lt;/accession-num&gt;&lt;urls&gt;&lt;related-urls&gt;&lt;url&gt;&amp;lt;Go to WoS&amp;gt;://WOS:000277390300003&lt;/url&gt;&lt;/related-urls&gt;&lt;/urls&gt;&lt;electronic-resource-num&gt;10.1177/0044118x1036404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owaleski-Jones &amp; Christie-Mizell, 2010)</w:t>
      </w:r>
      <w:r w:rsidRPr="005A3C27">
        <w:rPr>
          <w:rFonts w:ascii="Times New Roman" w:hAnsi="Times New Roman" w:cs="Times New Roman"/>
        </w:rPr>
        <w:fldChar w:fldCharType="end"/>
      </w:r>
      <w:r w:rsidRPr="005A3C27">
        <w:rPr>
          <w:rFonts w:ascii="Times New Roman" w:hAnsi="Times New Roman" w:cs="Times New Roman"/>
        </w:rPr>
        <w:t>. The findings indicated that symptoms of depression were positively related to BMI.</w:t>
      </w:r>
    </w:p>
    <w:p w14:paraId="6DAE4439" w14:textId="77777777" w:rsidR="004038CD" w:rsidRPr="005A3C27" w:rsidRDefault="004038CD" w:rsidP="0038159B">
      <w:pPr>
        <w:spacing w:line="480" w:lineRule="auto"/>
        <w:rPr>
          <w:rFonts w:ascii="Times New Roman" w:hAnsi="Times New Roman" w:cs="Times New Roman"/>
        </w:rPr>
      </w:pPr>
      <w:r w:rsidRPr="005A3C27">
        <w:rPr>
          <w:rFonts w:ascii="Times New Roman" w:hAnsi="Times New Roman" w:cs="Times New Roman"/>
        </w:rPr>
        <w:tab/>
        <w:t>This relationship has also been examined using latent class modeling of trajectories of weight over time and changes in associated processes, such as depressive symptoms. The study of 1258 adolescents in the Cincinnati, OH area (</w:t>
      </w:r>
      <w:r w:rsidRPr="005A3C27">
        <w:rPr>
          <w:rFonts w:ascii="Times New Roman" w:hAnsi="Times New Roman" w:cs="Times New Roman"/>
          <w:i/>
          <w:iCs/>
        </w:rPr>
        <w:t>m</w:t>
      </w:r>
      <w:r w:rsidRPr="005A3C27">
        <w:rPr>
          <w:rFonts w:ascii="Times New Roman" w:hAnsi="Times New Roman" w:cs="Times New Roman"/>
        </w:rPr>
        <w:t xml:space="preserve"> = 14 years; 51% female) found that while there was no significant predictive power of change in BMI over time, higher BMI did predict depression overall. A longitudinal school-based cohort study that simultaneously examined weight and mental health trajectories found that 5.6% of adolescents (</w:t>
      </w:r>
      <w:r w:rsidRPr="005A3C27">
        <w:rPr>
          <w:rFonts w:ascii="Times New Roman" w:hAnsi="Times New Roman" w:cs="Times New Roman"/>
          <w:i/>
          <w:iCs/>
        </w:rPr>
        <w:t>m[baseline]</w:t>
      </w:r>
      <w:r w:rsidRPr="005A3C27">
        <w:rPr>
          <w:rFonts w:ascii="Times New Roman" w:hAnsi="Times New Roman" w:cs="Times New Roman"/>
        </w:rPr>
        <w:t xml:space="preserve"> = 14.4 years; 52.9% White, 47.1% Black; 51.2% female) were in a class characterized by “overweight, becoming obese, with declining mental health”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ubzansky&lt;/Author&gt;&lt;Year&gt;2012&lt;/Year&gt;&lt;RecNum&gt;4838&lt;/RecNum&gt;&lt;DisplayText&gt;(Kubzansky, Gilthorpe, &amp;amp; Goodman, 2012)&lt;/DisplayText&gt;&lt;record&gt;&lt;rec-number&gt;4838&lt;/rec-number&gt;&lt;foreign-keys&gt;&lt;key app="EN" db-id="r2rrptxt2w29drezxrj52et9sr02zaxepswe" timestamp="1484611465"&gt;4838&lt;/key&gt;&lt;/foreign-keys&gt;&lt;ref-type name="Journal Article"&gt;17&lt;/ref-type&gt;&lt;contributors&gt;&lt;authors&gt;&lt;author&gt;Kubzansky, Laura D.&lt;/author&gt;&lt;author&gt;Gilthorpe, Mark S.&lt;/author&gt;&lt;author&gt;Goodman, Elizabeth&lt;/author&gt;&lt;/authors&gt;&lt;/contributors&gt;&lt;titles&gt;&lt;title&gt;A Prospective Study of Psychological Distress and Weight Status in Adolescents/Young Adults&lt;/title&gt;&lt;secondary-title&gt;Annals of Behavioral Medicine&lt;/secondary-title&gt;&lt;/titles&gt;&lt;periodical&gt;&lt;full-title&gt;Annals of Behavioral Medicine&lt;/full-title&gt;&lt;/periodical&gt;&lt;pages&gt;219-228&lt;/pages&gt;&lt;volume&gt;43&lt;/volume&gt;&lt;number&gt;2&lt;/number&gt;&lt;dates&gt;&lt;year&gt;2012&lt;/year&gt;&lt;pub-dates&gt;&lt;date&gt;Apr&lt;/date&gt;&lt;/pub-dates&gt;&lt;/dates&gt;&lt;isbn&gt;0883-6612&lt;/isbn&gt;&lt;accession-num&gt;WOS:000301460500012&lt;/accession-num&gt;&lt;urls&gt;&lt;related-urls&gt;&lt;url&gt;&amp;lt;Go to WoS&amp;gt;://WOS:000301460500012&lt;/url&gt;&lt;/related-urls&gt;&lt;/urls&gt;&lt;electronic-resource-num&gt;10.1007/s12160-011-932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ubzansky, Gilthorpe, &amp; Goodman, 2012)</w:t>
      </w:r>
      <w:r w:rsidRPr="005A3C27">
        <w:rPr>
          <w:rFonts w:ascii="Times New Roman" w:hAnsi="Times New Roman" w:cs="Times New Roman"/>
        </w:rPr>
        <w:fldChar w:fldCharType="end"/>
      </w:r>
      <w:r w:rsidRPr="005A3C27">
        <w:rPr>
          <w:rFonts w:ascii="Times New Roman" w:hAnsi="Times New Roman" w:cs="Times New Roman"/>
        </w:rPr>
        <w:t xml:space="preserve">. </w:t>
      </w:r>
    </w:p>
    <w:p w14:paraId="517C3505" w14:textId="77777777" w:rsidR="004038CD" w:rsidRPr="005A3C27" w:rsidRDefault="004038CD" w:rsidP="0038159B">
      <w:pPr>
        <w:spacing w:line="480" w:lineRule="auto"/>
        <w:rPr>
          <w:rFonts w:ascii="Times New Roman" w:hAnsi="Times New Roman" w:cs="Times New Roman"/>
        </w:rPr>
      </w:pPr>
      <w:r w:rsidRPr="005A3C27">
        <w:rPr>
          <w:rFonts w:ascii="Times New Roman" w:hAnsi="Times New Roman" w:cs="Times New Roman"/>
        </w:rPr>
        <w:lastRenderedPageBreak/>
        <w:tab/>
        <w:t xml:space="preserve">Researchers have also investigated the role of peer influences on depressed mood in adolescents. Three studies in our search explored this relationship. One study using the full sample from Project EAT found that weight-related teasing at baseline predicted overweight status at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ines&lt;/Author&gt;&lt;Year&gt;2007&lt;/Year&gt;&lt;RecNum&gt;4806&lt;/RecNum&gt;&lt;DisplayText&gt;(Haines et al., 2007)&lt;/DisplayText&gt;&lt;record&gt;&lt;rec-number&gt;4806&lt;/rec-number&gt;&lt;foreign-keys&gt;&lt;key app="EN" db-id="r2rrptxt2w29drezxrj52et9sr02zaxepswe" timestamp="1484611464"&gt;4806&lt;/key&gt;&lt;/foreign-keys&gt;&lt;ref-type name="Journal Article"&gt;17&lt;/ref-type&gt;&lt;contributors&gt;&lt;authors&gt;&lt;author&gt;Haines, Jess&lt;/author&gt;&lt;author&gt;Neumark-Sztainer, Dianne&lt;/author&gt;&lt;author&gt;Wall, Melanie&lt;/author&gt;&lt;author&gt;Story, Mary&lt;/author&gt;&lt;/authors&gt;&lt;/contributors&gt;&lt;titles&gt;&lt;title&gt;Personal, behavioral, and environmental risk and protective factors for adolescent overweight&lt;/title&gt;&lt;secondary-title&gt;Obesity&lt;/secondary-title&gt;&lt;/titles&gt;&lt;periodical&gt;&lt;full-title&gt;Obesity&lt;/full-title&gt;&lt;/periodical&gt;&lt;pages&gt;2748-2760&lt;/pages&gt;&lt;volume&gt;15&lt;/volume&gt;&lt;number&gt;11&lt;/number&gt;&lt;dates&gt;&lt;year&gt;2007&lt;/year&gt;&lt;pub-dates&gt;&lt;date&gt;Nov&lt;/date&gt;&lt;/pub-dates&gt;&lt;/dates&gt;&lt;isbn&gt;1930-7381&lt;/isbn&gt;&lt;accession-num&gt;WOS:000251779000028&lt;/accession-num&gt;&lt;urls&gt;&lt;related-urls&gt;&lt;url&gt;&amp;lt;Go to ISI&amp;gt;://WOS:000251779000028&lt;/url&gt;&lt;/related-urls&gt;&lt;/urls&gt;&lt;electronic-resource-num&gt;10.1038/oby.2007.3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ines et al., 2007)</w:t>
      </w:r>
      <w:r w:rsidRPr="005A3C27">
        <w:rPr>
          <w:rFonts w:ascii="Times New Roman" w:hAnsi="Times New Roman" w:cs="Times New Roman"/>
        </w:rPr>
        <w:fldChar w:fldCharType="end"/>
      </w:r>
      <w:r w:rsidRPr="005A3C27">
        <w:rPr>
          <w:rFonts w:ascii="Times New Roman" w:hAnsi="Times New Roman" w:cs="Times New Roman"/>
        </w:rPr>
        <w:t>. Using data from 1694 Australian adolescents (</w:t>
      </w:r>
      <w:r w:rsidRPr="005A3C27">
        <w:rPr>
          <w:rFonts w:ascii="Times New Roman" w:hAnsi="Times New Roman" w:cs="Times New Roman"/>
          <w:i/>
          <w:iCs/>
        </w:rPr>
        <w:t>m</w:t>
      </w:r>
      <w:r w:rsidRPr="005A3C27">
        <w:rPr>
          <w:rFonts w:ascii="Times New Roman" w:hAnsi="Times New Roman" w:cs="Times New Roman"/>
        </w:rPr>
        <w:t xml:space="preserve"> = 14 years; 50% female), females and males who reporting being bullied occasionally/often at age 14 were at higher odds of being obese at age 21 compared with peers who were never bullie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amun&lt;/Author&gt;&lt;Year&gt;2013&lt;/Year&gt;&lt;RecNum&gt;4858&lt;/RecNum&gt;&lt;DisplayText&gt;(Mamun, O&amp;apos;Callaghan, Williams, &amp;amp; Najman, 2013)&lt;/DisplayText&gt;&lt;record&gt;&lt;rec-number&gt;4858&lt;/rec-number&gt;&lt;foreign-keys&gt;&lt;key app="EN" db-id="r2rrptxt2w29drezxrj52et9sr02zaxepswe" timestamp="1484611466"&gt;4858&lt;/key&gt;&lt;/foreign-keys&gt;&lt;ref-type name="Journal Article"&gt;17&lt;/ref-type&gt;&lt;contributors&gt;&lt;authors&gt;&lt;author&gt;Mamun, A. A.&lt;/author&gt;&lt;author&gt;O&amp;apos;Callaghan, M. J.&lt;/author&gt;&lt;author&gt;Williams, G. M.&lt;/author&gt;&lt;author&gt;Najman, J. M.&lt;/author&gt;&lt;/authors&gt;&lt;/contributors&gt;&lt;titles&gt;&lt;title&gt;Adolescents bullying and young adults body mass index and obesity: a longitudinal study&lt;/title&gt;&lt;secondary-title&gt;International Journal of Obesity&lt;/secondary-title&gt;&lt;/titles&gt;&lt;periodical&gt;&lt;full-title&gt;International Journal of Obesity&lt;/full-title&gt;&lt;/periodical&gt;&lt;pages&gt;1140-1146&lt;/pages&gt;&lt;volume&gt;37&lt;/volume&gt;&lt;number&gt;8&lt;/number&gt;&lt;dates&gt;&lt;year&gt;2013&lt;/year&gt;&lt;pub-dates&gt;&lt;date&gt;Aug&lt;/date&gt;&lt;/pub-dates&gt;&lt;/dates&gt;&lt;isbn&gt;0307-0565&lt;/isbn&gt;&lt;accession-num&gt;WOS:000322769500017&lt;/accession-num&gt;&lt;urls&gt;&lt;related-urls&gt;&lt;url&gt;&amp;lt;Go to WoS&amp;gt;://WOS:000322769500017&lt;/url&gt;&lt;/related-urls&gt;&lt;/urls&gt;&lt;electronic-resource-num&gt;10.1038/ijo.2012.18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amun, O'Callaghan, Williams, &amp; Najman, 2013)</w:t>
      </w:r>
      <w:r w:rsidRPr="005A3C27">
        <w:rPr>
          <w:rFonts w:ascii="Times New Roman" w:hAnsi="Times New Roman" w:cs="Times New Roman"/>
        </w:rPr>
        <w:fldChar w:fldCharType="end"/>
      </w:r>
      <w:r w:rsidRPr="005A3C27">
        <w:rPr>
          <w:rFonts w:ascii="Times New Roman" w:hAnsi="Times New Roman" w:cs="Times New Roman"/>
        </w:rPr>
        <w:t>. Last, an investigation of 1287 Canadian adolescents (</w:t>
      </w:r>
      <w:r w:rsidRPr="005A3C27">
        <w:rPr>
          <w:rFonts w:ascii="Times New Roman" w:hAnsi="Times New Roman" w:cs="Times New Roman"/>
          <w:i/>
          <w:iCs/>
        </w:rPr>
        <w:t xml:space="preserve">m[baseline] </w:t>
      </w:r>
      <w:r w:rsidRPr="005A3C27">
        <w:rPr>
          <w:rFonts w:ascii="Times New Roman" w:hAnsi="Times New Roman" w:cs="Times New Roman"/>
        </w:rPr>
        <w:t xml:space="preserve">= 12–13 years), found differences in the role of peer victimization based on weight status and gend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dams&lt;/Author&gt;&lt;Year&gt;2008&lt;/Year&gt;&lt;RecNum&gt;4673&lt;/RecNum&gt;&lt;DisplayText&gt;(Adams &amp;amp; Bukowski, 2008)&lt;/DisplayText&gt;&lt;record&gt;&lt;rec-number&gt;4673&lt;/rec-number&gt;&lt;foreign-keys&gt;&lt;key app="EN" db-id="r2rrptxt2w29drezxrj52et9sr02zaxepswe" timestamp="1484611460"&gt;4673&lt;/key&gt;&lt;/foreign-keys&gt;&lt;ref-type name="Journal Article"&gt;17&lt;/ref-type&gt;&lt;contributors&gt;&lt;authors&gt;&lt;author&gt;Adams, Ryan E.&lt;/author&gt;&lt;author&gt;Bukowski, William M.&lt;/author&gt;&lt;/authors&gt;&lt;/contributors&gt;&lt;titles&gt;&lt;title&gt;Peer victimization as a predictor of depression and body mass index in obese and non-obese adolescents&lt;/title&gt;&lt;secondary-title&gt;Journal of Child Psychology and Psychiatry&lt;/secondary-title&gt;&lt;/titles&gt;&lt;periodical&gt;&lt;full-title&gt;Journal of Child Psychology and Psychiatry&lt;/full-title&gt;&lt;/periodical&gt;&lt;pages&gt;858-866&lt;/pages&gt;&lt;volume&gt;49&lt;/volume&gt;&lt;number&gt;8&lt;/number&gt;&lt;dates&gt;&lt;year&gt;2008&lt;/year&gt;&lt;pub-dates&gt;&lt;date&gt;Aug&lt;/date&gt;&lt;/pub-dates&gt;&lt;/dates&gt;&lt;isbn&gt;0021-9630&lt;/isbn&gt;&lt;accession-num&gt;WOS:000257989100008&lt;/accession-num&gt;&lt;urls&gt;&lt;related-urls&gt;&lt;url&gt;&amp;lt;Go to WoS&amp;gt;://WOS:000257989100008&lt;/url&gt;&lt;/related-urls&gt;&lt;/urls&gt;&lt;electronic-resource-num&gt;10.1111/j.1469-7610.2008.01886.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dams &amp; Bukowski, 2008)</w:t>
      </w:r>
      <w:r w:rsidRPr="005A3C27">
        <w:rPr>
          <w:rFonts w:ascii="Times New Roman" w:hAnsi="Times New Roman" w:cs="Times New Roman"/>
        </w:rPr>
        <w:fldChar w:fldCharType="end"/>
      </w:r>
      <w:r w:rsidRPr="005A3C27">
        <w:rPr>
          <w:rFonts w:ascii="Times New Roman" w:hAnsi="Times New Roman" w:cs="Times New Roman"/>
        </w:rPr>
        <w:t>. Among females who were obese, victimization was linked to lower self-concept, depressive symptoms, and higher BMI four years later. Among obese males, victimization was related to lower self-concept and decreases in BMI four years later. There was no relationship found between victimization, depression, and BMI for non-obese adolescents.</w:t>
      </w:r>
    </w:p>
    <w:p w14:paraId="250AD377" w14:textId="26D8F528" w:rsidR="004038CD" w:rsidRPr="005A3C27" w:rsidRDefault="004038CD" w:rsidP="0038159B">
      <w:pPr>
        <w:spacing w:line="480" w:lineRule="auto"/>
        <w:ind w:firstLine="720"/>
        <w:rPr>
          <w:rFonts w:ascii="Times New Roman" w:eastAsia="Times New Roman" w:hAnsi="Times New Roman" w:cs="Times New Roman"/>
        </w:rPr>
      </w:pPr>
      <w:r w:rsidRPr="005A3C27">
        <w:rPr>
          <w:rStyle w:val="Heading3Char"/>
        </w:rPr>
        <w:t>4.4  Perceptions of weight and body image.</w:t>
      </w:r>
      <w:r w:rsidRPr="005A3C27">
        <w:rPr>
          <w:rFonts w:ascii="Times New Roman" w:hAnsi="Times New Roman" w:cs="Times New Roman"/>
          <w:b/>
          <w:bCs/>
        </w:rPr>
        <w:t xml:space="preserve"> </w:t>
      </w:r>
      <w:r w:rsidRPr="005A3C27">
        <w:rPr>
          <w:rFonts w:ascii="Times New Roman" w:hAnsi="Times New Roman" w:cs="Times New Roman"/>
        </w:rPr>
        <w:t>There is some empirical evidence to support that the way youth perceive their weight and bodies in adolescence may lead to obesity. Using a diverse sub-sample from NLSAAH (</w:t>
      </w:r>
      <w:r w:rsidRPr="005A3C27">
        <w:rPr>
          <w:rFonts w:ascii="Times New Roman" w:hAnsi="Times New Roman" w:cs="Times New Roman"/>
          <w:i/>
          <w:iCs/>
        </w:rPr>
        <w:t>n</w:t>
      </w:r>
      <w:r w:rsidRPr="005A3C27">
        <w:rPr>
          <w:rFonts w:ascii="Times New Roman" w:hAnsi="Times New Roman" w:cs="Times New Roman"/>
        </w:rPr>
        <w:t xml:space="preserve"> = 13, 568; </w:t>
      </w:r>
      <w:r w:rsidRPr="005A3C27">
        <w:rPr>
          <w:rFonts w:ascii="Times New Roman" w:hAnsi="Times New Roman" w:cs="Times New Roman"/>
          <w:i/>
          <w:iCs/>
        </w:rPr>
        <w:t>m[baseline]</w:t>
      </w:r>
      <w:r w:rsidRPr="005A3C27">
        <w:rPr>
          <w:rFonts w:ascii="Times New Roman" w:hAnsi="Times New Roman" w:cs="Times New Roman"/>
        </w:rPr>
        <w:t xml:space="preserve"> = </w:t>
      </w:r>
      <w:r w:rsidRPr="005A3C27">
        <w:rPr>
          <w:rFonts w:ascii="Times New Roman" w:eastAsia="Times New Roman" w:hAnsi="Times New Roman" w:cs="Times New Roman"/>
          <w:shd w:val="clear" w:color="auto" w:fill="FFFFFF"/>
        </w:rPr>
        <w:t>15.8 years, SD = 1.6</w:t>
      </w:r>
      <w:r w:rsidRPr="005A3C27">
        <w:rPr>
          <w:rFonts w:ascii="Times New Roman" w:hAnsi="Times New Roman" w:cs="Times New Roman"/>
        </w:rPr>
        <w:t>; 12.3% Hispanic, 65.4% Non-Hispanic Black, 15.6% Non-Hispanic Asian; 49.8% female</w:t>
      </w:r>
      <w:r w:rsidRPr="005A3C27">
        <w:rPr>
          <w:rFonts w:ascii="Times New Roman" w:eastAsia="Times New Roman" w:hAnsi="Times New Roman" w:cs="Times New Roman"/>
          <w:shd w:val="clear" w:color="auto" w:fill="FFFFFF"/>
        </w:rPr>
        <w:t xml:space="preserve">), researchers found that body size overestimation increased the risk of overweight onset one year later compared to accurate perception. Conversely, body size underestimation decreased the risk of overweight and obesity onse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iechty&lt;/Author&gt;&lt;Year&gt;2015&lt;/Year&gt;&lt;RecNum&gt;391&lt;/RecNum&gt;&lt;DisplayText&gt;(Liechty &amp;amp; Lee, 2015)&lt;/DisplayText&gt;&lt;record&gt;&lt;rec-number&gt;391&lt;/rec-number&gt;&lt;foreign-keys&gt;&lt;key app="EN" db-id="rw9w9adxqxr903ev2th55w0lafetfe0xw0vw" timestamp="1482354777"&gt;391&lt;/key&gt;&lt;/foreign-keys&gt;&lt;ref-type name="Journal Article"&gt;17&lt;/ref-type&gt;&lt;contributors&gt;&lt;authors&gt;&lt;author&gt;Liechty, J. M.&lt;/author&gt;&lt;author&gt;Lee, M. J.&lt;/author&gt;&lt;/authors&gt;&lt;/contributors&gt;&lt;titles&gt;&lt;title&gt;Body size estimation and other psychosocial risk factors for obesity onset among US adolescents: findings from a longitudinal population level study&lt;/title&gt;&lt;secondary-title&gt;International Journal of Obesity&lt;/secondary-title&gt;&lt;short-title&gt;Body size estimation and other psychosocial risk factors for obesity onset among US adolescents: findings from a longitudinal population level study&lt;/short-title&gt;&lt;/titles&gt;&lt;periodical&gt;&lt;full-title&gt;International Journal of Obesity&lt;/full-title&gt;&lt;/periodical&gt;&lt;pages&gt;601-607&lt;/pages&gt;&lt;volume&gt;39&lt;/volume&gt;&lt;number&gt;4&lt;/number&gt;&lt;dates&gt;&lt;year&gt;2015&lt;/year&gt;&lt;pub-dates&gt;&lt;date&gt;Apr&lt;/date&gt;&lt;/pub-dates&gt;&lt;/dates&gt;&lt;isbn&gt;0307-0565&lt;/isbn&gt;&lt;accession-num&gt;WOS:000352557500008&lt;/accession-num&gt;&lt;urls&gt;&lt;related-urls&gt;&lt;url&gt;&amp;lt;Go to ISI&amp;gt;://WOS:000352557500008&lt;/url&gt;&lt;/related-urls&gt;&lt;/urls&gt;&lt;electronic-resource-num&gt;10.1038/ijo.2014.191&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Liechty &amp; Lee, 2015)</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 In another sub-sample of the same study (</w:t>
      </w:r>
      <w:r w:rsidRPr="005A3C27">
        <w:rPr>
          <w:rFonts w:ascii="Times New Roman" w:hAnsi="Times New Roman" w:cs="Times New Roman"/>
          <w:i/>
          <w:iCs/>
        </w:rPr>
        <w:t>n</w:t>
      </w:r>
      <w:r w:rsidRPr="005A3C27">
        <w:rPr>
          <w:rFonts w:ascii="Times New Roman" w:hAnsi="Times New Roman" w:cs="Times New Roman"/>
        </w:rPr>
        <w:t xml:space="preserve"> = 6523; </w:t>
      </w:r>
      <w:r w:rsidRPr="005A3C27">
        <w:rPr>
          <w:rFonts w:ascii="Times New Roman" w:hAnsi="Times New Roman" w:cs="Times New Roman"/>
          <w:i/>
          <w:iCs/>
        </w:rPr>
        <w:t xml:space="preserve">m[baseline] </w:t>
      </w:r>
      <w:r w:rsidRPr="005A3C27">
        <w:rPr>
          <w:rFonts w:ascii="Times New Roman" w:hAnsi="Times New Roman" w:cs="Times New Roman"/>
        </w:rPr>
        <w:t>= 16.15 years, SD = 1.59; 19.4% Black, 15.0% Hispanic; 58.4% female) adolescents were followed for 12 years (</w:t>
      </w:r>
      <w:r w:rsidRPr="005A3C27">
        <w:rPr>
          <w:rFonts w:ascii="Times New Roman" w:hAnsi="Times New Roman" w:cs="Times New Roman"/>
          <w:i/>
          <w:iCs/>
        </w:rPr>
        <w:t>m</w:t>
      </w:r>
      <w:r w:rsidRPr="005A3C27">
        <w:rPr>
          <w:rFonts w:ascii="Times New Roman" w:hAnsi="Times New Roman" w:cs="Times New Roman"/>
        </w:rPr>
        <w:t xml:space="preserve"> = 28.74 years at follow-up, SD = 1.59). The study found that adolescents who misperceived themselves as being overweight were at greater risk of </w:t>
      </w:r>
      <w:r w:rsidRPr="005A3C27">
        <w:rPr>
          <w:rFonts w:ascii="Times New Roman" w:hAnsi="Times New Roman" w:cs="Times New Roman"/>
        </w:rPr>
        <w:lastRenderedPageBreak/>
        <w:t xml:space="preserve">becoming obese in adulthood than those who perceived their weight accurately and this was significantly stronger for 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utin&lt;/Author&gt;&lt;Year&gt;2015&lt;/Year&gt;&lt;RecNum&gt;447&lt;/RecNum&gt;&lt;DisplayText&gt;(Sutin &amp;amp; Terracciano, 2015)&lt;/DisplayText&gt;&lt;record&gt;&lt;rec-number&gt;447&lt;/rec-number&gt;&lt;foreign-keys&gt;&lt;key app="EN" db-id="rw9w9adxqxr903ev2th55w0lafetfe0xw0vw" timestamp="1482354777"&gt;447&lt;/key&gt;&lt;/foreign-keys&gt;&lt;ref-type name="Journal Article"&gt;17&lt;/ref-type&gt;&lt;contributors&gt;&lt;authors&gt;&lt;author&gt;Sutin, Angelina R.&lt;/author&gt;&lt;author&gt;Terracciano, Antonio&lt;/author&gt;&lt;/authors&gt;&lt;/contributors&gt;&lt;titles&gt;&lt;title&gt;Body weight misperception in adolescence and incident obesity in young adulthood&lt;/title&gt;&lt;secondary-title&gt;Psychological Science&lt;/secondary-title&gt;&lt;short-title&gt;Body Weight Misperception in Adolescence and Incident Obesity in Young Adulthood&lt;/short-title&gt;&lt;/titles&gt;&lt;periodical&gt;&lt;full-title&gt;Psychological Science&lt;/full-title&gt;&lt;/periodical&gt;&lt;pages&gt;507-511&lt;/pages&gt;&lt;volume&gt;26&lt;/volume&gt;&lt;number&gt;4&lt;/number&gt;&lt;dates&gt;&lt;year&gt;2015&lt;/year&gt;&lt;pub-dates&gt;&lt;date&gt;Apr&lt;/date&gt;&lt;/pub-dates&gt;&lt;/dates&gt;&lt;isbn&gt;0956-7976&lt;/isbn&gt;&lt;accession-num&gt;WOS:000352986600016&lt;/accession-num&gt;&lt;urls&gt;&lt;related-urls&gt;&lt;url&gt;&amp;lt;Go to ISI&amp;gt;://WOS:000352986600016&lt;/url&gt;&lt;/related-urls&gt;&lt;/urls&gt;&lt;electronic-resource-num&gt;10.1177/095679761456631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Sutin &amp; Terracciano, 2015)</w:t>
      </w:r>
      <w:r w:rsidRPr="005A3C27">
        <w:rPr>
          <w:rFonts w:ascii="Times New Roman" w:hAnsi="Times New Roman" w:cs="Times New Roman"/>
        </w:rPr>
        <w:fldChar w:fldCharType="end"/>
      </w:r>
      <w:r w:rsidRPr="005A3C27">
        <w:rPr>
          <w:rFonts w:ascii="Times New Roman" w:hAnsi="Times New Roman" w:cs="Times New Roman"/>
        </w:rPr>
        <w:t xml:space="preserve">. </w:t>
      </w:r>
      <w:r w:rsidRPr="005A3C27">
        <w:rPr>
          <w:rFonts w:ascii="Times New Roman" w:eastAsia="Times New Roman" w:hAnsi="Times New Roman" w:cs="Times New Roman"/>
          <w:shd w:val="clear" w:color="auto" w:fill="FFFFFF"/>
        </w:rPr>
        <w:t xml:space="preserve">Additionally, </w:t>
      </w:r>
      <w:r w:rsidRPr="005A3C27">
        <w:rPr>
          <w:rFonts w:ascii="Times New Roman" w:hAnsi="Times New Roman" w:cs="Times New Roman"/>
        </w:rPr>
        <w:t xml:space="preserve">a study of </w:t>
      </w:r>
      <w:r w:rsidRPr="005A3C27">
        <w:rPr>
          <w:rFonts w:ascii="Times New Roman" w:eastAsia="Times New Roman" w:hAnsi="Times New Roman" w:cs="Times New Roman"/>
          <w:shd w:val="clear" w:color="auto" w:fill="FFFFFF"/>
        </w:rPr>
        <w:t>middle school (</w:t>
      </w:r>
      <w:r w:rsidRPr="005A3C27">
        <w:rPr>
          <w:rFonts w:ascii="Times New Roman" w:eastAsia="Times New Roman" w:hAnsi="Times New Roman" w:cs="Times New Roman"/>
          <w:i/>
          <w:iCs/>
          <w:shd w:val="clear" w:color="auto" w:fill="FFFFFF"/>
        </w:rPr>
        <w:t xml:space="preserve">n </w:t>
      </w:r>
      <w:r w:rsidRPr="005A3C27">
        <w:rPr>
          <w:rFonts w:ascii="Times New Roman" w:eastAsia="Times New Roman" w:hAnsi="Times New Roman" w:cs="Times New Roman"/>
          <w:shd w:val="clear" w:color="auto" w:fill="FFFFFF"/>
        </w:rPr>
        <w:t xml:space="preserve">= 805; </w:t>
      </w:r>
      <w:r w:rsidRPr="005A3C27">
        <w:rPr>
          <w:rFonts w:ascii="Times New Roman" w:eastAsia="Times New Roman" w:hAnsi="Times New Roman" w:cs="Times New Roman"/>
          <w:i/>
          <w:iCs/>
          <w:shd w:val="clear" w:color="auto" w:fill="FFFFFF"/>
        </w:rPr>
        <w:t>m[T1]</w:t>
      </w:r>
      <w:r w:rsidRPr="005A3C27">
        <w:rPr>
          <w:rFonts w:ascii="Times New Roman" w:eastAsia="Times New Roman" w:hAnsi="Times New Roman" w:cs="Times New Roman"/>
          <w:shd w:val="clear" w:color="auto" w:fill="FFFFFF"/>
        </w:rPr>
        <w:t xml:space="preserve"> = 12 years, SD = 0.8; </w:t>
      </w:r>
      <w:r w:rsidRPr="005A3C27">
        <w:rPr>
          <w:rFonts w:ascii="Times New Roman" w:eastAsia="Times New Roman" w:hAnsi="Times New Roman" w:cs="Times New Roman"/>
          <w:i/>
          <w:iCs/>
          <w:shd w:val="clear" w:color="auto" w:fill="FFFFFF"/>
        </w:rPr>
        <w:t>m[T2]</w:t>
      </w:r>
      <w:r w:rsidRPr="005A3C27">
        <w:rPr>
          <w:rFonts w:ascii="Times New Roman" w:eastAsia="Times New Roman" w:hAnsi="Times New Roman" w:cs="Times New Roman"/>
          <w:shd w:val="clear" w:color="auto" w:fill="FFFFFF"/>
        </w:rPr>
        <w:t xml:space="preserve"> = 17.2 years, SD = 0.6) and high school (</w:t>
      </w:r>
      <w:r w:rsidRPr="005A3C27">
        <w:rPr>
          <w:rFonts w:ascii="Times New Roman" w:eastAsia="Times New Roman" w:hAnsi="Times New Roman" w:cs="Times New Roman"/>
          <w:i/>
          <w:iCs/>
          <w:shd w:val="clear" w:color="auto" w:fill="FFFFFF"/>
        </w:rPr>
        <w:t>n</w:t>
      </w:r>
      <w:r w:rsidRPr="005A3C27">
        <w:rPr>
          <w:rFonts w:ascii="Times New Roman" w:eastAsia="Times New Roman" w:hAnsi="Times New Roman" w:cs="Times New Roman"/>
          <w:shd w:val="clear" w:color="auto" w:fill="FFFFFF"/>
        </w:rPr>
        <w:t xml:space="preserve"> = 1711; </w:t>
      </w:r>
      <w:r w:rsidRPr="005A3C27">
        <w:rPr>
          <w:rFonts w:ascii="Times New Roman" w:eastAsia="Times New Roman" w:hAnsi="Times New Roman" w:cs="Times New Roman"/>
          <w:i/>
          <w:iCs/>
          <w:shd w:val="clear" w:color="auto" w:fill="FFFFFF"/>
        </w:rPr>
        <w:t xml:space="preserve">m[T1] </w:t>
      </w:r>
      <w:r w:rsidRPr="005A3C27">
        <w:rPr>
          <w:rFonts w:ascii="Times New Roman" w:eastAsia="Times New Roman" w:hAnsi="Times New Roman" w:cs="Times New Roman"/>
          <w:shd w:val="clear" w:color="auto" w:fill="FFFFFF"/>
        </w:rPr>
        <w:t xml:space="preserve">= 15.8 years, SD = 0.8; </w:t>
      </w:r>
      <w:r w:rsidRPr="005A3C27">
        <w:rPr>
          <w:rFonts w:ascii="Times New Roman" w:eastAsia="Times New Roman" w:hAnsi="Times New Roman" w:cs="Times New Roman"/>
          <w:i/>
          <w:iCs/>
          <w:shd w:val="clear" w:color="auto" w:fill="FFFFFF"/>
        </w:rPr>
        <w:t>m[T2]</w:t>
      </w:r>
      <w:r w:rsidRPr="005A3C27">
        <w:rPr>
          <w:rFonts w:ascii="Times New Roman" w:eastAsia="Times New Roman" w:hAnsi="Times New Roman" w:cs="Times New Roman"/>
          <w:shd w:val="clear" w:color="auto" w:fill="FFFFFF"/>
        </w:rPr>
        <w:t xml:space="preserve"> = 20.4 years, SD = 0.8) students (55.1% female) found that body dissatisfaction and weight concerns at baseline predicted overweight five years later for both males and fe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ines&lt;/Author&gt;&lt;Year&gt;2007&lt;/Year&gt;&lt;RecNum&gt;4806&lt;/RecNum&gt;&lt;DisplayText&gt;(Haines et al., 2007)&lt;/DisplayText&gt;&lt;record&gt;&lt;rec-number&gt;4806&lt;/rec-number&gt;&lt;foreign-keys&gt;&lt;key app="EN" db-id="r2rrptxt2w29drezxrj52et9sr02zaxepswe" timestamp="1484611464"&gt;4806&lt;/key&gt;&lt;/foreign-keys&gt;&lt;ref-type name="Journal Article"&gt;17&lt;/ref-type&gt;&lt;contributors&gt;&lt;authors&gt;&lt;author&gt;Haines, Jess&lt;/author&gt;&lt;author&gt;Neumark-Sztainer, Dianne&lt;/author&gt;&lt;author&gt;Wall, Melanie&lt;/author&gt;&lt;author&gt;Story, Mary&lt;/author&gt;&lt;/authors&gt;&lt;/contributors&gt;&lt;titles&gt;&lt;title&gt;Personal, behavioral, and environmental risk and protective factors for adolescent overweight&lt;/title&gt;&lt;secondary-title&gt;Obesity&lt;/secondary-title&gt;&lt;/titles&gt;&lt;periodical&gt;&lt;full-title&gt;Obesity&lt;/full-title&gt;&lt;/periodical&gt;&lt;pages&gt;2748-2760&lt;/pages&gt;&lt;volume&gt;15&lt;/volume&gt;&lt;number&gt;11&lt;/number&gt;&lt;dates&gt;&lt;year&gt;2007&lt;/year&gt;&lt;pub-dates&gt;&lt;date&gt;Nov&lt;/date&gt;&lt;/pub-dates&gt;&lt;/dates&gt;&lt;isbn&gt;1930-7381&lt;/isbn&gt;&lt;accession-num&gt;WOS:000251779000028&lt;/accession-num&gt;&lt;urls&gt;&lt;related-urls&gt;&lt;url&gt;&amp;lt;Go to ISI&amp;gt;://WOS:000251779000028&lt;/url&gt;&lt;/related-urls&gt;&lt;/urls&gt;&lt;electronic-resource-num&gt;10.1038/oby.2007.327&lt;/electronic-resource-num&gt;&lt;/record&gt;&lt;/Cite&gt;&lt;/EndNote&gt;</w:instrText>
      </w:r>
      <w:r w:rsidRPr="005A3C27">
        <w:rPr>
          <w:rFonts w:ascii="Times New Roman" w:eastAsia="Times New Roman" w:hAnsi="Times New Roman" w:cs="Times New Roman"/>
          <w:shd w:val="clear" w:color="auto" w:fill="FFFFFF"/>
        </w:rPr>
        <w:fldChar w:fldCharType="separate"/>
      </w:r>
      <w:r w:rsidRPr="005A3C27">
        <w:rPr>
          <w:rFonts w:ascii="Times New Roman" w:hAnsi="Times New Roman" w:cs="Times New Roman"/>
          <w:noProof/>
        </w:rPr>
        <w:t>(Haines et al., 2007)</w:t>
      </w:r>
      <w:r w:rsidRPr="005A3C27">
        <w:rPr>
          <w:rFonts w:ascii="Times New Roman" w:hAnsi="Times New Roman" w:cs="Times New Roman"/>
        </w:rPr>
        <w:fldChar w:fldCharType="end"/>
      </w:r>
      <w:r w:rsidRPr="005A3C27">
        <w:rPr>
          <w:rFonts w:ascii="Times New Roman" w:eastAsia="Times New Roman" w:hAnsi="Times New Roman" w:cs="Times New Roman"/>
          <w:shd w:val="clear" w:color="auto" w:fill="FFFFFF"/>
        </w:rPr>
        <w:t>.</w:t>
      </w:r>
      <w:r w:rsidRPr="005A3C27">
        <w:rPr>
          <w:rFonts w:ascii="Times New Roman" w:hAnsi="Times New Roman" w:cs="Times New Roman"/>
          <w:b/>
          <w:bCs/>
        </w:rPr>
        <w:t xml:space="preserve"> </w:t>
      </w:r>
      <w:r w:rsidRPr="005A3C27">
        <w:rPr>
          <w:rFonts w:ascii="Times New Roman" w:hAnsi="Times New Roman" w:cs="Times New Roman"/>
        </w:rPr>
        <w:t>In the</w:t>
      </w:r>
      <w:r w:rsidRPr="005A3C27">
        <w:rPr>
          <w:rFonts w:ascii="Times New Roman" w:hAnsi="Times New Roman" w:cs="Times New Roman"/>
          <w:b/>
          <w:bCs/>
        </w:rPr>
        <w:t xml:space="preserve"> </w:t>
      </w:r>
      <w:r w:rsidRPr="005A3C27">
        <w:rPr>
          <w:rFonts w:ascii="Times New Roman" w:hAnsi="Times New Roman" w:cs="Times New Roman"/>
        </w:rPr>
        <w:t>NHLBI Growth and Health Study, girl’s (</w:t>
      </w:r>
      <w:r w:rsidRPr="005A3C27">
        <w:rPr>
          <w:rFonts w:ascii="Times New Roman" w:hAnsi="Times New Roman" w:cs="Times New Roman"/>
          <w:i/>
          <w:iCs/>
        </w:rPr>
        <w:t>n</w:t>
      </w:r>
      <w:r w:rsidRPr="005A3C27">
        <w:rPr>
          <w:rFonts w:ascii="Times New Roman" w:hAnsi="Times New Roman" w:cs="Times New Roman"/>
        </w:rPr>
        <w:t xml:space="preserve"> = 2150; age 9–19 years; 49% Black, 51% White) with greater body dissatisfaction was related to greater growth in BMI [435].</w:t>
      </w:r>
    </w:p>
    <w:p w14:paraId="2B5F3D1F" w14:textId="6A771ACF" w:rsidR="004038CD" w:rsidRPr="005A3C27" w:rsidRDefault="004038CD" w:rsidP="0038159B">
      <w:pPr>
        <w:spacing w:line="480" w:lineRule="auto"/>
        <w:ind w:firstLine="720"/>
        <w:rPr>
          <w:rFonts w:ascii="Times New Roman" w:hAnsi="Times New Roman" w:cs="Times New Roman"/>
          <w:b/>
          <w:bCs/>
        </w:rPr>
      </w:pPr>
      <w:r w:rsidRPr="005A3C27">
        <w:rPr>
          <w:rStyle w:val="Heading3Char"/>
        </w:rPr>
        <w:t>4.5  Corollary health behaviors.</w:t>
      </w:r>
      <w:r w:rsidRPr="005A3C27">
        <w:rPr>
          <w:rFonts w:ascii="Times New Roman" w:hAnsi="Times New Roman" w:cs="Times New Roman"/>
          <w:b/>
          <w:bCs/>
        </w:rPr>
        <w:t xml:space="preserve"> </w:t>
      </w:r>
      <w:r w:rsidRPr="005A3C27">
        <w:rPr>
          <w:rFonts w:ascii="Times New Roman" w:hAnsi="Times New Roman" w:cs="Times New Roman"/>
        </w:rPr>
        <w:t xml:space="preserve">A number of corollary health behaviors have a relationship with weight status during the adolescence to young adulthood period. Cigarette smoking was the most prevalent in our literature search, which typically has a negative relationship with BMI. </w:t>
      </w:r>
      <w:r w:rsidRPr="005A3C27">
        <w:rPr>
          <w:rFonts w:ascii="Times New Roman" w:eastAsia="Times New Roman" w:hAnsi="Times New Roman" w:cs="Times New Roman"/>
        </w:rPr>
        <w:t>One study examined a sample of 2665 adolescents in the Health and Behaviour in Teenagers study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i/>
          <w:iCs/>
        </w:rPr>
        <w:t xml:space="preserve"> </w:t>
      </w:r>
      <w:r w:rsidRPr="005A3C27">
        <w:rPr>
          <w:rFonts w:ascii="Times New Roman" w:eastAsia="Times New Roman" w:hAnsi="Times New Roman" w:cs="Times New Roman"/>
        </w:rPr>
        <w:t xml:space="preserve">= 11-12 years; 63.1% White, 23.0% Black, 11.2% Asian; London, England; 42.1% female) who had never smoked before grade 11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idler&lt;/Author&gt;&lt;Year&gt;2007&lt;/Year&gt;&lt;RecNum&gt;4765&lt;/RecNum&gt;&lt;DisplayText&gt;(Fidler, West, Van Jaarsveld, Jarvis, &amp;amp; Wardle, 2007)&lt;/DisplayText&gt;&lt;record&gt;&lt;rec-number&gt;4765&lt;/rec-number&gt;&lt;foreign-keys&gt;&lt;key app="EN" db-id="r2rrptxt2w29drezxrj52et9sr02zaxepswe" timestamp="1484611463"&gt;4765&lt;/key&gt;&lt;/foreign-keys&gt;&lt;ref-type name="Journal Article"&gt;17&lt;/ref-type&gt;&lt;contributors&gt;&lt;authors&gt;&lt;author&gt;Fidler, Jennifer A.&lt;/author&gt;&lt;author&gt;West, Robert&lt;/author&gt;&lt;author&gt;Van Jaarsveld, Cornelia H. M.&lt;/author&gt;&lt;author&gt;Jarvis, Martin J.&lt;/author&gt;&lt;author&gt;Wardle, Jane&lt;/author&gt;&lt;/authors&gt;&lt;/contributors&gt;&lt;titles&gt;&lt;title&gt;Does smoking in adolescence affect body mass index, waist or height? Findings from a longitudinal study&lt;/title&gt;&lt;secondary-title&gt;Addiction&lt;/secondary-title&gt;&lt;/titles&gt;&lt;periodical&gt;&lt;full-title&gt;Addiction&lt;/full-title&gt;&lt;/periodical&gt;&lt;pages&gt;1493-1501&lt;/pages&gt;&lt;volume&gt;102&lt;/volume&gt;&lt;number&gt;9&lt;/number&gt;&lt;dates&gt;&lt;year&gt;2007&lt;/year&gt;&lt;pub-dates&gt;&lt;date&gt;Sep&lt;/date&gt;&lt;/pub-dates&gt;&lt;/dates&gt;&lt;isbn&gt;0965-2140&lt;/isbn&gt;&lt;accession-num&gt;WOS:000248665800023&lt;/accession-num&gt;&lt;urls&gt;&lt;related-urls&gt;&lt;url&gt;&amp;lt;Go to WoS&amp;gt;://WOS:000248665800023&lt;/url&gt;&lt;/related-urls&gt;&lt;/urls&gt;&lt;electronic-resource-num&gt;10.1111/j.1360-0443.2007.01910.x&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Fidler, West, Van Jaarsveld, Jarvis, &amp; Wardle, 2007)</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Regular smokers had a lower BMI than other students, controlling for ethnicity, SES, status of puberty, diet and exercise, and baseline BMI. </w:t>
      </w:r>
      <w:r w:rsidRPr="005A3C27">
        <w:rPr>
          <w:rFonts w:ascii="Times New Roman" w:hAnsi="Times New Roman" w:cs="Times New Roman"/>
        </w:rPr>
        <w:t xml:space="preserve">Furthermore, cigarette smoking </w:t>
      </w:r>
      <w:r w:rsidRPr="005A3C27">
        <w:rPr>
          <w:rFonts w:ascii="Times New Roman" w:eastAsia="Times New Roman" w:hAnsi="Times New Roman" w:cs="Times New Roman"/>
        </w:rPr>
        <w:t>was negatively correlated with adiposity during adolescence but not during adulthood in the longitudinal AGHLS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181; </w:t>
      </w:r>
      <w:r w:rsidRPr="005A3C27">
        <w:rPr>
          <w:rFonts w:ascii="Times New Roman" w:eastAsia="Times New Roman" w:hAnsi="Times New Roman" w:cs="Times New Roman"/>
          <w:i/>
          <w:iCs/>
        </w:rPr>
        <w:t>m[baseline]</w:t>
      </w:r>
      <w:r w:rsidRPr="005A3C27">
        <w:rPr>
          <w:rFonts w:ascii="Times New Roman" w:eastAsia="Times New Roman" w:hAnsi="Times New Roman" w:cs="Times New Roman"/>
        </w:rPr>
        <w:t xml:space="preserve"> = 13.1 years, SD = 0.8; </w:t>
      </w:r>
      <w:r w:rsidRPr="005A3C27">
        <w:rPr>
          <w:rFonts w:ascii="Times New Roman" w:eastAsia="Times New Roman" w:hAnsi="Times New Roman" w:cs="Times New Roman"/>
          <w:i/>
          <w:iCs/>
        </w:rPr>
        <w:t>m[follow-up]</w:t>
      </w:r>
      <w:r w:rsidRPr="005A3C27">
        <w:rPr>
          <w:rFonts w:ascii="Times New Roman" w:eastAsia="Times New Roman" w:hAnsi="Times New Roman" w:cs="Times New Roman"/>
        </w:rPr>
        <w:t xml:space="preserve"> = 29.1 years, SD = 0.9; 54%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wisk&lt;/Author&gt;&lt;Year&gt;1997&lt;/Year&gt;&lt;RecNum&gt;4934&lt;/RecNum&gt;&lt;DisplayText&gt;(Twisk, VanMechelen, Kemper, &amp;amp; Post, 1997)&lt;/DisplayText&gt;&lt;record&gt;&lt;rec-number&gt;4934&lt;/rec-number&gt;&lt;foreign-keys&gt;&lt;key app="EN" db-id="r2rrptxt2w29drezxrj52et9sr02zaxepswe" timestamp="1484611469"&gt;4934&lt;/key&gt;&lt;/foreign-keys&gt;&lt;ref-type name="Journal Article"&gt;17&lt;/ref-type&gt;&lt;contributors&gt;&lt;authors&gt;&lt;author&gt;Twisk, J. W. R.&lt;/author&gt;&lt;author&gt;VanMechelen, W.&lt;/author&gt;&lt;author&gt;Kemper, H. C. G.&lt;/author&gt;&lt;author&gt;Post, G. B.&lt;/author&gt;&lt;/authors&gt;&lt;/contributors&gt;&lt;titles&gt;&lt;title&gt;The relation between &amp;apos;&amp;apos;long-term exposure&amp;apos;&amp;apos; to lifestyle during youth and young adulthood and risk factors for cardiovascular disease at adult age&lt;/title&gt;&lt;secondary-title&gt;Journal of Adolescent Health&lt;/secondary-title&gt;&lt;/titles&gt;&lt;periodical&gt;&lt;full-title&gt;Journal of Adolescent Health&lt;/full-title&gt;&lt;/periodical&gt;&lt;pages&gt;309-319&lt;/pages&gt;&lt;volume&gt;20&lt;/volume&gt;&lt;number&gt;4&lt;/number&gt;&lt;dates&gt;&lt;year&gt;1997&lt;/year&gt;&lt;pub-dates&gt;&lt;date&gt;Apr&lt;/date&gt;&lt;/pub-dates&gt;&lt;/dates&gt;&lt;isbn&gt;1054-139X&lt;/isbn&gt;&lt;accession-num&gt;WOS:A1997WT42700011&lt;/accession-num&gt;&lt;urls&gt;&lt;related-urls&gt;&lt;url&gt;&amp;lt;Go to WoS&amp;gt;://WOS:A1997WT42700011&lt;/url&gt;&lt;/related-urls&gt;&lt;/urls&gt;&lt;electronic-resource-num&gt;10.1016/s1054-139x(96)00183-8&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Twisk, VanMechelen, Kemper, &amp; Post, 1997)</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Among boys only, </w:t>
      </w:r>
      <w:r w:rsidRPr="005A3C27">
        <w:rPr>
          <w:rFonts w:ascii="Times New Roman" w:hAnsi="Times New Roman" w:cs="Times New Roman"/>
        </w:rPr>
        <w:t xml:space="preserve">cigarette smoking </w:t>
      </w:r>
      <w:r w:rsidRPr="005A3C27">
        <w:rPr>
          <w:rFonts w:ascii="Times New Roman" w:eastAsia="Times New Roman" w:hAnsi="Times New Roman" w:cs="Times New Roman"/>
        </w:rPr>
        <w:t>was associated with lower BMI and shorter height in the Natural History of Nicotine Dependence in Teens Study in Canada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929; grade 7 at baseline; 51.5% female) </w:t>
      </w:r>
      <w:r w:rsidRPr="005A3C27">
        <w:rPr>
          <w:rFonts w:ascii="Times New Roman" w:hAnsi="Times New Roman" w:cs="Times New Roman"/>
        </w:rPr>
        <w:fldChar w:fldCharType="begin">
          <w:fldData xml:space="preserve">PEVuZE5vdGU+PENpdGU+PEF1dGhvcj5PJmFwb3M7bG91Z2hsaW48L0F1dGhvcj48WWVhcj4yMDA4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PJmFwb3M7bG91Z2hsaW48L0F1dGhvcj48WWVhcj4yMDA4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eastAsia="Times New Roman" w:hAnsi="Times New Roman" w:cs="Times New Roman"/>
        </w:rPr>
      </w:r>
      <w:r w:rsidRPr="005A3C27">
        <w:rPr>
          <w:rFonts w:ascii="Times New Roman" w:eastAsia="Times New Roman" w:hAnsi="Times New Roman" w:cs="Times New Roman"/>
        </w:rPr>
        <w:fldChar w:fldCharType="separate"/>
      </w:r>
      <w:r w:rsidRPr="005A3C27">
        <w:rPr>
          <w:rFonts w:ascii="Times New Roman" w:hAnsi="Times New Roman" w:cs="Times New Roman"/>
          <w:noProof/>
        </w:rPr>
        <w:t>(O'loughlin, Karp, Henderson, &amp; Gray-Donald, 2008)</w:t>
      </w:r>
      <w:r w:rsidRPr="005A3C27">
        <w:rPr>
          <w:rFonts w:ascii="Times New Roman" w:hAnsi="Times New Roman" w:cs="Times New Roman"/>
        </w:rPr>
        <w:fldChar w:fldCharType="end"/>
      </w:r>
      <w:r w:rsidRPr="005A3C27">
        <w:rPr>
          <w:rFonts w:ascii="Times New Roman" w:eastAsia="Times New Roman" w:hAnsi="Times New Roman" w:cs="Times New Roman"/>
        </w:rPr>
        <w:t>.</w:t>
      </w:r>
      <w:r w:rsidRPr="005A3C27">
        <w:rPr>
          <w:rFonts w:ascii="Times New Roman" w:hAnsi="Times New Roman" w:cs="Times New Roman"/>
        </w:rPr>
        <w:t xml:space="preserve"> Conversely, some evidence suggests that obesity in adolescence increases risk for tobacco use. In a study of </w:t>
      </w:r>
      <w:r w:rsidRPr="005A3C27">
        <w:rPr>
          <w:rFonts w:ascii="Times New Roman" w:hAnsi="Times New Roman" w:cs="Times New Roman"/>
        </w:rPr>
        <w:lastRenderedPageBreak/>
        <w:t>adolescent girls from Add Health (</w:t>
      </w:r>
      <w:r w:rsidRPr="005A3C27">
        <w:rPr>
          <w:rFonts w:ascii="Times New Roman" w:hAnsi="Times New Roman" w:cs="Times New Roman"/>
          <w:i/>
          <w:iCs/>
        </w:rPr>
        <w:t>n</w:t>
      </w:r>
      <w:r w:rsidRPr="005A3C27">
        <w:rPr>
          <w:rFonts w:ascii="Times New Roman" w:hAnsi="Times New Roman" w:cs="Times New Roman"/>
        </w:rPr>
        <w:t xml:space="preserve"> = 4102; </w:t>
      </w:r>
      <w:r w:rsidRPr="005A3C27">
        <w:rPr>
          <w:rFonts w:ascii="Times New Roman" w:hAnsi="Times New Roman" w:cs="Times New Roman"/>
          <w:i/>
          <w:iCs/>
        </w:rPr>
        <w:t>m[obese]</w:t>
      </w:r>
      <w:r w:rsidRPr="005A3C27">
        <w:rPr>
          <w:rFonts w:ascii="Times New Roman" w:hAnsi="Times New Roman" w:cs="Times New Roman"/>
        </w:rPr>
        <w:t xml:space="preserve"> = 14.98 years, SD = 0.8; </w:t>
      </w:r>
      <w:r w:rsidRPr="005A3C27">
        <w:rPr>
          <w:rFonts w:ascii="Times New Roman" w:hAnsi="Times New Roman" w:cs="Times New Roman"/>
          <w:i/>
          <w:iCs/>
        </w:rPr>
        <w:t>m[non-obese]</w:t>
      </w:r>
      <w:r w:rsidRPr="005A3C27">
        <w:rPr>
          <w:rFonts w:ascii="Times New Roman" w:hAnsi="Times New Roman" w:cs="Times New Roman"/>
        </w:rPr>
        <w:t xml:space="preserve"> = 15.07 years, SD = 0.3; 57% White, 18% Black, 16% Hispanic, 7% Asian, 2% American Indian; ), being obese increased the risk of nicotine addiction six years later, after controlling for baseline smoking, demographics, and family smoking compared to non-obese adolescent girl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ssaini&lt;/Author&gt;&lt;Year&gt;2011&lt;/Year&gt;&lt;RecNum&gt;4818&lt;/RecNum&gt;&lt;DisplayText&gt;(Hussaini, Nicholson, Shera, Stettler, &amp;amp; Kinsman, 2011)&lt;/DisplayText&gt;&lt;record&gt;&lt;rec-number&gt;4818&lt;/rec-number&gt;&lt;foreign-keys&gt;&lt;key app="EN" db-id="r2rrptxt2w29drezxrj52et9sr02zaxepswe" timestamp="1484611464"&gt;4818&lt;/key&gt;&lt;/foreign-keys&gt;&lt;ref-type name="Journal Article"&gt;17&lt;/ref-type&gt;&lt;contributors&gt;&lt;authors&gt;&lt;author&gt;Hussaini, Aliya Esmail&lt;/author&gt;&lt;author&gt;Nicholson, Lisa Marie&lt;/author&gt;&lt;author&gt;Shera, David&lt;/author&gt;&lt;author&gt;Stettler, Nicolas&lt;/author&gt;&lt;author&gt;Kinsman, Sara&lt;/author&gt;&lt;/authors&gt;&lt;/contributors&gt;&lt;titles&gt;&lt;title&gt;Adolescent Obesity as a Risk Factor for High-Level Nicotine Addiction in Young Women&lt;/title&gt;&lt;secondary-title&gt;Journal of Adolescent Health&lt;/secondary-title&gt;&lt;/titles&gt;&lt;periodical&gt;&lt;full-title&gt;Journal of Adolescent Health&lt;/full-title&gt;&lt;/periodical&gt;&lt;pages&gt;511-517&lt;/pages&gt;&lt;volume&gt;49&lt;/volume&gt;&lt;number&gt;5&lt;/number&gt;&lt;dates&gt;&lt;year&gt;2011&lt;/year&gt;&lt;pub-dates&gt;&lt;date&gt;Nov&lt;/date&gt;&lt;/pub-dates&gt;&lt;/dates&gt;&lt;isbn&gt;1054-139X&lt;/isbn&gt;&lt;accession-num&gt;WOS:000296390000011&lt;/accession-num&gt;&lt;urls&gt;&lt;related-urls&gt;&lt;url&gt;&amp;lt;Go to WoS&amp;gt;://WOS:000296390000011&lt;/url&gt;&lt;/related-urls&gt;&lt;/urls&gt;&lt;electronic-resource-num&gt;10.1016/j.jadohealth.2011.04.00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ussaini, Nicholson, Shera, Stettler, &amp; Kinsman, 2011)</w:t>
      </w:r>
      <w:r w:rsidRPr="005A3C27">
        <w:rPr>
          <w:rFonts w:ascii="Times New Roman" w:hAnsi="Times New Roman" w:cs="Times New Roman"/>
        </w:rPr>
        <w:fldChar w:fldCharType="end"/>
      </w:r>
      <w:r w:rsidRPr="005A3C27">
        <w:rPr>
          <w:rFonts w:ascii="Times New Roman" w:hAnsi="Times New Roman" w:cs="Times New Roman"/>
        </w:rPr>
        <w:t>.</w:t>
      </w:r>
    </w:p>
    <w:p w14:paraId="7FB88D46"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t xml:space="preserve">Two studies in our review found that smoking contributed to overweight or obesity. </w:t>
      </w:r>
      <w:r w:rsidRPr="005A3C27">
        <w:rPr>
          <w:rFonts w:ascii="Times New Roman" w:eastAsia="Times New Roman" w:hAnsi="Times New Roman" w:cs="Times New Roman"/>
        </w:rPr>
        <w:t>A study of 5156 children from the 1979 NLSY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i/>
          <w:iCs/>
        </w:rPr>
        <w:t xml:space="preserve"> </w:t>
      </w:r>
      <w:r w:rsidRPr="005A3C27">
        <w:rPr>
          <w:rFonts w:ascii="Times New Roman" w:eastAsia="Times New Roman" w:hAnsi="Times New Roman" w:cs="Times New Roman"/>
        </w:rPr>
        <w:t xml:space="preserve">= 14 years; 41.7% White, 34.9% Black, 21.6% Hispanic; 50% female), smoking cigarettes was associated with chronic obesity through adolescence, but the same was not found for alcohol or marijuana us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ang&lt;/Author&gt;&lt;Year&gt;2013&lt;/Year&gt;&lt;RecNum&gt;4816&lt;/RecNum&gt;&lt;DisplayText&gt;(Huang, Lanza, Wright-Volel, &amp;amp; Anglin, 2013)&lt;/DisplayText&gt;&lt;record&gt;&lt;rec-number&gt;4816&lt;/rec-number&gt;&lt;foreign-keys&gt;&lt;key app="EN" db-id="r2rrptxt2w29drezxrj52et9sr02zaxepswe" timestamp="1484611464"&gt;4816&lt;/key&gt;&lt;/foreign-keys&gt;&lt;ref-type name="Journal Article"&gt;17&lt;/ref-type&gt;&lt;contributors&gt;&lt;authors&gt;&lt;author&gt;Huang, David Y. C.&lt;/author&gt;&lt;author&gt;Lanza, H. Isabella&lt;/author&gt;&lt;author&gt;Wright-Volel, Kynna&lt;/author&gt;&lt;author&gt;Anglin, M. Douglas&lt;/author&gt;&lt;/authors&gt;&lt;/contributors&gt;&lt;titles&gt;&lt;title&gt;Developmental trajectories of childhood obesity and risk behaviors in adolescence&lt;/title&gt;&lt;secondary-title&gt;Journal of Adolescence&lt;/secondary-title&gt;&lt;/titles&gt;&lt;periodical&gt;&lt;full-title&gt;Journal of Adolescence&lt;/full-title&gt;&lt;/periodical&gt;&lt;pages&gt;139-148&lt;/pages&gt;&lt;volume&gt;36&lt;/volume&gt;&lt;number&gt;1&lt;/number&gt;&lt;dates&gt;&lt;year&gt;2013&lt;/year&gt;&lt;pub-dates&gt;&lt;date&gt;Feb&lt;/date&gt;&lt;/pub-dates&gt;&lt;/dates&gt;&lt;isbn&gt;0140-1971&lt;/isbn&gt;&lt;accession-num&gt;WOS:000314320200014&lt;/accession-num&gt;&lt;urls&gt;&lt;related-urls&gt;&lt;url&gt;&amp;lt;Go to WoS&amp;gt;://WOS:000314320200014&lt;/url&gt;&lt;/related-urls&gt;&lt;/urls&gt;&lt;electronic-resource-num&gt;10.1016/j.adolescence.2012.10.005&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Huang, Lanza, Wright-Volel, &amp; Anglin, 2013)</w:t>
      </w:r>
      <w:r w:rsidRPr="005A3C27">
        <w:rPr>
          <w:rFonts w:ascii="Times New Roman" w:hAnsi="Times New Roman" w:cs="Times New Roman"/>
        </w:rPr>
        <w:fldChar w:fldCharType="end"/>
      </w:r>
      <w:r w:rsidRPr="005A3C27">
        <w:rPr>
          <w:rFonts w:ascii="Times New Roman" w:eastAsia="Times New Roman" w:hAnsi="Times New Roman" w:cs="Times New Roman"/>
        </w:rPr>
        <w:t>.</w:t>
      </w:r>
      <w:r w:rsidRPr="005A3C27">
        <w:rPr>
          <w:rFonts w:ascii="Times New Roman" w:hAnsi="Times New Roman" w:cs="Times New Roman"/>
        </w:rPr>
        <w:t xml:space="preserve"> In a sample of southeastern American Indian adolescents drawn from the Teen Pathways Study (</w:t>
      </w:r>
      <w:r w:rsidRPr="005A3C27">
        <w:rPr>
          <w:rFonts w:ascii="Times New Roman" w:hAnsi="Times New Roman" w:cs="Times New Roman"/>
          <w:i/>
          <w:iCs/>
        </w:rPr>
        <w:t>n</w:t>
      </w:r>
      <w:r w:rsidRPr="005A3C27">
        <w:rPr>
          <w:rFonts w:ascii="Times New Roman" w:hAnsi="Times New Roman" w:cs="Times New Roman"/>
        </w:rPr>
        <w:t xml:space="preserve"> = 134; </w:t>
      </w:r>
      <w:r w:rsidRPr="005A3C27">
        <w:rPr>
          <w:rFonts w:ascii="Times New Roman" w:hAnsi="Times New Roman" w:cs="Times New Roman"/>
          <w:i/>
          <w:iCs/>
        </w:rPr>
        <w:t>m[baseline]</w:t>
      </w:r>
      <w:r w:rsidRPr="005A3C27">
        <w:rPr>
          <w:rFonts w:ascii="Times New Roman" w:hAnsi="Times New Roman" w:cs="Times New Roman"/>
        </w:rPr>
        <w:t xml:space="preserve"> = 13.6 years, SD = 1.5; 90% Lumbee American Indian; 57% female), earlier initiation of cigarette smoking and more frequent smoking was associated with higher BMI and smoking was found to be ineffective as a self-reported weight control meth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Newman&lt;/Author&gt;&lt;Year&gt;2006&lt;/Year&gt;&lt;RecNum&gt;4881&lt;/RecNum&gt;&lt;DisplayText&gt;(Newman, Sontag, &amp;amp; Salvato, 2006)&lt;/DisplayText&gt;&lt;record&gt;&lt;rec-number&gt;4881&lt;/rec-number&gt;&lt;foreign-keys&gt;&lt;key app="EN" db-id="r2rrptxt2w29drezxrj52et9sr02zaxepswe" timestamp="1484611466"&gt;4881&lt;/key&gt;&lt;/foreign-keys&gt;&lt;ref-type name="Journal Article"&gt;17&lt;/ref-type&gt;&lt;contributors&gt;&lt;authors&gt;&lt;author&gt;Newman, D. L.&lt;/author&gt;&lt;author&gt;Sontag, L. M.&lt;/author&gt;&lt;author&gt;Salvato, R.&lt;/author&gt;&lt;/authors&gt;&lt;/contributors&gt;&lt;titles&gt;&lt;title&gt;Psychosocial aspects of body mass and body image among rural American Indian adolescents&lt;/title&gt;&lt;secondary-title&gt;Journal of Youth and Adolescence&lt;/secondary-title&gt;&lt;/titles&gt;&lt;periodical&gt;&lt;full-title&gt;Journal of Youth and Adolescence&lt;/full-title&gt;&lt;/periodical&gt;&lt;pages&gt;281-291&lt;/pages&gt;&lt;volume&gt;35&lt;/volume&gt;&lt;number&gt;2&lt;/number&gt;&lt;dates&gt;&lt;year&gt;2006&lt;/year&gt;&lt;pub-dates&gt;&lt;date&gt;Apr&lt;/date&gt;&lt;/pub-dates&gt;&lt;/dates&gt;&lt;isbn&gt;0047-2891&lt;/isbn&gt;&lt;accession-num&gt;WOS:000238021800012&lt;/accession-num&gt;&lt;urls&gt;&lt;related-urls&gt;&lt;url&gt;&amp;lt;Go to WoS&amp;gt;://WOS:000238021800012&lt;/url&gt;&lt;/related-urls&gt;&lt;/urls&gt;&lt;electronic-resource-num&gt;10.1007/s10964-005-9011-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Newman, Sontag, &amp; Salvato, 2006)</w:t>
      </w:r>
      <w:r w:rsidRPr="005A3C27">
        <w:rPr>
          <w:rFonts w:ascii="Times New Roman" w:hAnsi="Times New Roman" w:cs="Times New Roman"/>
        </w:rPr>
        <w:fldChar w:fldCharType="end"/>
      </w:r>
      <w:r w:rsidRPr="005A3C27">
        <w:rPr>
          <w:rFonts w:ascii="Times New Roman" w:hAnsi="Times New Roman" w:cs="Times New Roman"/>
        </w:rPr>
        <w:t>. Some studies, however, have not found a relationship between smoking and BMI. The Quebec Heart Health Demonstration Project in Canada (</w:t>
      </w:r>
      <w:r w:rsidRPr="005A3C27">
        <w:rPr>
          <w:rFonts w:ascii="Times New Roman" w:hAnsi="Times New Roman" w:cs="Times New Roman"/>
          <w:i/>
          <w:iCs/>
        </w:rPr>
        <w:t>n</w:t>
      </w:r>
      <w:r w:rsidRPr="005A3C27">
        <w:rPr>
          <w:rFonts w:ascii="Times New Roman" w:hAnsi="Times New Roman" w:cs="Times New Roman"/>
        </w:rPr>
        <w:t xml:space="preserve"> = 1188; grade 4 at baseline; 47.2% female) did not find that smoking contributed any significant changes to their model of the relationship between diet and BMI from grade 4 to 9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isset&lt;/Author&gt;&lt;Year&gt;2007&lt;/Year&gt;&lt;RecNum&gt;310&lt;/RecNum&gt;&lt;DisplayText&gt;(Bisset, Gauvin, Potvin, &amp;amp; Paradis, 2007)&lt;/DisplayText&gt;&lt;record&gt;&lt;rec-number&gt;310&lt;/rec-number&gt;&lt;foreign-keys&gt;&lt;key app="EN" db-id="rw9w9adxqxr903ev2th55w0lafetfe0xw0vw" timestamp="1482354777"&gt;310&lt;/key&gt;&lt;/foreign-keys&gt;&lt;ref-type name="Journal Article"&gt;17&lt;/ref-type&gt;&lt;contributors&gt;&lt;authors&gt;&lt;author&gt;Bisset, Sherri&lt;/author&gt;&lt;author&gt;Gauvin, Lise&lt;/author&gt;&lt;author&gt;Potvin, Louise&lt;/author&gt;&lt;author&gt;Paradis, Gilles&lt;/author&gt;&lt;/authors&gt;&lt;/contributors&gt;&lt;titles&gt;&lt;title&gt;Association of body mass index and dietary restraint with changes in eating behaviour throughout late childhood and early adolescence: a 5-year study&lt;/title&gt;&lt;secondary-title&gt;Public Health Nutrition&lt;/secondary-title&gt;&lt;short-title&gt;Association of body mass index and dietary restraint with changes in eating behaviour throughout late childhood and early adolescence: a 5-year study&lt;/short-title&gt;&lt;/titles&gt;&lt;periodical&gt;&lt;full-title&gt;Public Health Nutrition&lt;/full-title&gt;&lt;/periodical&gt;&lt;pages&gt;780-789&lt;/pages&gt;&lt;volume&gt;10&lt;/volume&gt;&lt;number&gt;8&lt;/number&gt;&lt;dates&gt;&lt;year&gt;2007&lt;/year&gt;&lt;pub-dates&gt;&lt;date&gt;Aug&lt;/date&gt;&lt;/pub-dates&gt;&lt;/dates&gt;&lt;isbn&gt;1368-9800&lt;/isbn&gt;&lt;accession-num&gt;WOS:000248451500006&lt;/accession-num&gt;&lt;urls&gt;&lt;related-urls&gt;&lt;url&gt;&amp;lt;Go to ISI&amp;gt;://WOS:000248451500006&lt;/url&gt;&lt;/related-urls&gt;&lt;/urls&gt;&lt;electronic-resource-num&gt;10.1017/s136898000724962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isset, Gauvin, Potvin, &amp; Paradis, 2007)</w:t>
      </w:r>
      <w:r w:rsidRPr="005A3C27">
        <w:rPr>
          <w:rFonts w:ascii="Times New Roman" w:hAnsi="Times New Roman" w:cs="Times New Roman"/>
        </w:rPr>
        <w:fldChar w:fldCharType="end"/>
      </w:r>
      <w:r w:rsidRPr="005A3C27">
        <w:rPr>
          <w:rFonts w:ascii="Times New Roman" w:hAnsi="Times New Roman" w:cs="Times New Roman"/>
        </w:rPr>
        <w:t>.</w:t>
      </w:r>
      <w:r w:rsidRPr="005A3C27">
        <w:rPr>
          <w:rFonts w:ascii="Times New Roman" w:eastAsia="Times New Roman" w:hAnsi="Times New Roman" w:cs="Times New Roman"/>
        </w:rPr>
        <w:t xml:space="preserve"> </w:t>
      </w:r>
      <w:r w:rsidRPr="005A3C27">
        <w:rPr>
          <w:rFonts w:ascii="Times New Roman" w:hAnsi="Times New Roman" w:cs="Times New Roman"/>
        </w:rPr>
        <w:t>Results from the Oslo Youth Study in Norway (</w:t>
      </w:r>
      <w:r w:rsidRPr="005A3C27">
        <w:rPr>
          <w:rFonts w:ascii="Times New Roman" w:hAnsi="Times New Roman" w:cs="Times New Roman"/>
          <w:i/>
          <w:iCs/>
        </w:rPr>
        <w:t>n</w:t>
      </w:r>
      <w:r w:rsidRPr="005A3C27">
        <w:rPr>
          <w:rFonts w:ascii="Times New Roman" w:hAnsi="Times New Roman" w:cs="Times New Roman"/>
        </w:rPr>
        <w:t xml:space="preserve"> = 422; </w:t>
      </w:r>
      <w:r w:rsidRPr="005A3C27">
        <w:rPr>
          <w:rFonts w:ascii="Times New Roman" w:hAnsi="Times New Roman" w:cs="Times New Roman"/>
          <w:i/>
          <w:iCs/>
        </w:rPr>
        <w:t>m[baseline]</w:t>
      </w:r>
      <w:r w:rsidRPr="005A3C27">
        <w:rPr>
          <w:rFonts w:ascii="Times New Roman" w:hAnsi="Times New Roman" w:cs="Times New Roman"/>
        </w:rPr>
        <w:t xml:space="preserve"> = 13 years; 50.1% female) indicated that men age 25 to 33 who were long-time, high consumers of soft drinks from adolescence to young adulthood were more likely to smoke </w:t>
      </w:r>
      <w:r w:rsidRPr="005A3C27">
        <w:rPr>
          <w:rFonts w:ascii="Times New Roman" w:eastAsia="Times New Roman" w:hAnsi="Times New Roman" w:cs="Times New Roman"/>
        </w:rPr>
        <w:t xml:space="preserve">cigarett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Kvaavik&lt;/Author&gt;&lt;Year&gt;2005&lt;/Year&gt;&lt;RecNum&gt;379&lt;/RecNum&gt;&lt;DisplayText&gt;(Kvaavik et al., 2005)&lt;/DisplayText&gt;&lt;record&gt;&lt;rec-number&gt;379&lt;/rec-number&gt;&lt;foreign-keys&gt;&lt;key app="EN" db-id="rw9w9adxqxr903ev2th55w0lafetfe0xw0vw" timestamp="1482354777"&gt;379&lt;/key&gt;&lt;/foreign-keys&gt;&lt;ref-type name="Journal Article"&gt;17&lt;/ref-type&gt;&lt;contributors&gt;&lt;authors&gt;&lt;author&gt;Kvaavik, E.&lt;/author&gt;&lt;author&gt;Andersen, L. F.&lt;/author&gt;&lt;author&gt;Klepp, K. I.&lt;/author&gt;&lt;/authors&gt;&lt;/contributors&gt;&lt;titles&gt;&lt;title&gt;The stability of soft drinks intake from adolescence to adult age and the association between long-term consumption of soft drinks and lifestyle factors and body weight&lt;/title&gt;&lt;secondary-title&gt;Public Health Nutrition&lt;/secondary-title&gt;&lt;short-title&gt;The stability of soft drinks intake from adolescence to adult age and the association between long-term consumption of soft drinks and lifestyle factors and body weight&lt;/short-title&gt;&lt;/titles&gt;&lt;periodical&gt;&lt;full-title&gt;Public Health Nutrition&lt;/full-title&gt;&lt;/periodical&gt;&lt;pages&gt;149-157&lt;/pages&gt;&lt;volume&gt;8&lt;/volume&gt;&lt;number&gt;2&lt;/number&gt;&lt;dates&gt;&lt;year&gt;2005&lt;/year&gt;&lt;pub-dates&gt;&lt;date&gt;Apr&lt;/date&gt;&lt;/pub-dates&gt;&lt;/dates&gt;&lt;isbn&gt;1368-9800&lt;/isbn&gt;&lt;accession-num&gt;WOS:000228643200011&lt;/accession-num&gt;&lt;urls&gt;&lt;/urls&gt;&lt;electronic-resource-num&gt;10.1079/phn2004669&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Kvaavik et al., 2005)</w:t>
      </w:r>
      <w:r w:rsidRPr="005A3C27">
        <w:rPr>
          <w:rFonts w:ascii="Times New Roman" w:hAnsi="Times New Roman" w:cs="Times New Roman"/>
        </w:rPr>
        <w:fldChar w:fldCharType="end"/>
      </w:r>
      <w:r w:rsidRPr="005A3C27">
        <w:rPr>
          <w:rFonts w:ascii="Times New Roman" w:hAnsi="Times New Roman" w:cs="Times New Roman"/>
        </w:rPr>
        <w:t xml:space="preserve">. This was found for women and BMI was not correlated with soft drink intake.  </w:t>
      </w:r>
    </w:p>
    <w:p w14:paraId="6610AD6A" w14:textId="77777777" w:rsidR="004038CD" w:rsidRPr="005A3C27" w:rsidRDefault="004038CD" w:rsidP="0038159B">
      <w:pPr>
        <w:spacing w:line="480" w:lineRule="auto"/>
        <w:rPr>
          <w:rFonts w:ascii="Times New Roman" w:hAnsi="Times New Roman" w:cs="Times New Roman"/>
        </w:rPr>
      </w:pPr>
      <w:r w:rsidRPr="005A3C27">
        <w:rPr>
          <w:rFonts w:ascii="Times New Roman" w:eastAsia="Times New Roman" w:hAnsi="Times New Roman" w:cs="Times New Roman"/>
        </w:rPr>
        <w:lastRenderedPageBreak/>
        <w:tab/>
        <w:t xml:space="preserve">Researchers have also examined the relationship between alcohol use in adolescence and BMI. In Australia, 219 parents and children (53% female) were assessed every three years from child age 9–18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urke&lt;/Author&gt;&lt;Year&gt;2001&lt;/Year&gt;&lt;RecNum&gt;4721&lt;/RecNum&gt;&lt;DisplayText&gt;(Burke, Beilin, &amp;amp; Dunbar, 2001)&lt;/DisplayText&gt;&lt;record&gt;&lt;rec-number&gt;4721&lt;/rec-number&gt;&lt;foreign-keys&gt;&lt;key app="EN" db-id="r2rrptxt2w29drezxrj52et9sr02zaxepswe" timestamp="1484611462"&gt;4721&lt;/key&gt;&lt;/foreign-keys&gt;&lt;ref-type name="Journal Article"&gt;17&lt;/ref-type&gt;&lt;contributors&gt;&lt;authors&gt;&lt;author&gt;Burke, V.&lt;/author&gt;&lt;author&gt;Beilin, L. J.&lt;/author&gt;&lt;author&gt;Dunbar, D.&lt;/author&gt;&lt;/authors&gt;&lt;/contributors&gt;&lt;titles&gt;&lt;title&gt;Family lifestyle and parental body mass index as predictors of body mass index in Australian children: a longitudinal study&lt;/title&gt;&lt;secondary-title&gt;International Journal of Obesity&lt;/secondary-title&gt;&lt;/titles&gt;&lt;periodical&gt;&lt;full-title&gt;International Journal of Obesity&lt;/full-title&gt;&lt;/periodical&gt;&lt;pages&gt;147-157&lt;/pages&gt;&lt;volume&gt;25&lt;/volume&gt;&lt;number&gt;2&lt;/number&gt;&lt;dates&gt;&lt;year&gt;2001&lt;/year&gt;&lt;pub-dates&gt;&lt;date&gt;Feb&lt;/date&gt;&lt;/pub-dates&gt;&lt;/dates&gt;&lt;isbn&gt;0307-0565&lt;/isbn&gt;&lt;accession-num&gt;WOS:000166731600001&lt;/accession-num&gt;&lt;urls&gt;&lt;related-urls&gt;&lt;url&gt;&amp;lt;Go to ISI&amp;gt;://WOS:000166731600001&lt;/url&gt;&lt;/related-urls&gt;&lt;/urls&gt;&lt;electronic-resource-num&gt;10.1038/sj.ijo.0801538&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urke, Beilin, &amp; Dunbar, 2001)</w:t>
      </w:r>
      <w:r w:rsidRPr="005A3C27">
        <w:rPr>
          <w:rFonts w:ascii="Times New Roman" w:hAnsi="Times New Roman" w:cs="Times New Roman"/>
        </w:rPr>
        <w:fldChar w:fldCharType="end"/>
      </w:r>
      <w:r w:rsidRPr="005A3C27">
        <w:rPr>
          <w:rFonts w:ascii="Times New Roman" w:eastAsia="Times New Roman" w:hAnsi="Times New Roman" w:cs="Times New Roman"/>
        </w:rPr>
        <w:t>. For boys, alcohol intake was related to their BMI, and for girls, fathers’ alcohol consumption was associated with their BMI. Of the variables tested in this study (i.e., SES, BMI, diet, alcohol consumption, smoking, and physical fitness), the relationship between alcohol use in adolescence and BMI at age 18 was second only to that of physical activity. The role of self-esteem in the link between BMI and alcohol use was evident in a study from the 1992 and 1994 NLSYs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1090;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9-10 years; 42% White, 36% Black, 22% Hispanic; 51% female), which found that among children with a low BMI, decreasing self-esteem over the four-year study period was associated with a higher likelihood of consuming alcohol and smoking cigarettes, compared to children with a high BMI and constant or increasing self-esteem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trauss&lt;/Author&gt;&lt;Year&gt;2000&lt;/Year&gt;&lt;RecNum&gt;4924&lt;/RecNum&gt;&lt;DisplayText&gt;(Strauss, 2000)&lt;/DisplayText&gt;&lt;record&gt;&lt;rec-number&gt;4924&lt;/rec-number&gt;&lt;foreign-keys&gt;&lt;key app="EN" db-id="r2rrptxt2w29drezxrj52et9sr02zaxepswe" timestamp="1484611468"&gt;4924&lt;/key&gt;&lt;/foreign-keys&gt;&lt;ref-type name="Journal Article"&gt;17&lt;/ref-type&gt;&lt;contributors&gt;&lt;authors&gt;&lt;author&gt;Strauss, R. S.&lt;/author&gt;&lt;/authors&gt;&lt;/contributors&gt;&lt;titles&gt;&lt;title&gt;Childhood obesity and self-esteem&lt;/title&gt;&lt;secondary-title&gt;Pediatrics&lt;/secondary-title&gt;&lt;/titles&gt;&lt;periodical&gt;&lt;full-title&gt;Pediatrics&lt;/full-title&gt;&lt;/periodical&gt;&lt;pages&gt;art. no.-e15&lt;/pages&gt;&lt;volume&gt;105&lt;/volume&gt;&lt;number&gt;1&lt;/number&gt;&lt;dates&gt;&lt;year&gt;2000&lt;/year&gt;&lt;pub-dates&gt;&lt;date&gt;Jan&lt;/date&gt;&lt;/pub-dates&gt;&lt;/dates&gt;&lt;isbn&gt;0031-4005&lt;/isbn&gt;&lt;accession-num&gt;WOS:000084706400042&lt;/accession-num&gt;&lt;urls&gt;&lt;related-urls&gt;&lt;url&gt;&amp;lt;Go to WoS&amp;gt;://WOS:000084706400042&lt;/url&gt;&lt;/related-urls&gt;&lt;/urls&gt;&lt;electronic-resource-num&gt;10.1542/peds.105.1.e15&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Strauss, 2000)</w:t>
      </w:r>
      <w:r w:rsidRPr="005A3C27">
        <w:rPr>
          <w:rFonts w:ascii="Times New Roman" w:hAnsi="Times New Roman" w:cs="Times New Roman"/>
        </w:rPr>
        <w:fldChar w:fldCharType="end"/>
      </w:r>
      <w:r w:rsidRPr="005A3C27">
        <w:rPr>
          <w:rFonts w:ascii="Times New Roman" w:eastAsia="Times New Roman" w:hAnsi="Times New Roman" w:cs="Times New Roman"/>
        </w:rPr>
        <w:t>.</w:t>
      </w:r>
      <w:r w:rsidRPr="005A3C27">
        <w:rPr>
          <w:rFonts w:ascii="Times New Roman" w:hAnsi="Times New Roman" w:cs="Times New Roman"/>
        </w:rPr>
        <w:t xml:space="preserve"> In the Northern Finland 1966 Birth Cohort Study (</w:t>
      </w:r>
      <w:r w:rsidRPr="005A3C27">
        <w:rPr>
          <w:rFonts w:ascii="Times New Roman" w:hAnsi="Times New Roman" w:cs="Times New Roman"/>
          <w:i/>
          <w:iCs/>
        </w:rPr>
        <w:t>n</w:t>
      </w:r>
      <w:r w:rsidRPr="005A3C27">
        <w:rPr>
          <w:rFonts w:ascii="Times New Roman" w:hAnsi="Times New Roman" w:cs="Times New Roman"/>
        </w:rPr>
        <w:t xml:space="preserve"> = 5973; </w:t>
      </w:r>
      <w:r w:rsidRPr="005A3C27">
        <w:rPr>
          <w:rFonts w:ascii="Times New Roman" w:hAnsi="Times New Roman" w:cs="Times New Roman"/>
          <w:i/>
          <w:iCs/>
        </w:rPr>
        <w:t xml:space="preserve">m[baseline] </w:t>
      </w:r>
      <w:r w:rsidRPr="005A3C27">
        <w:rPr>
          <w:rFonts w:ascii="Times New Roman" w:hAnsi="Times New Roman" w:cs="Times New Roman"/>
        </w:rPr>
        <w:t xml:space="preserve">= 14 years; 50.1% female), men with high levels of alcohol consumption, low physical activity, and poor quality diets had increased risk for overweight in adultho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kko&lt;/Author&gt;&lt;Year&gt;2006&lt;/Year&gt;&lt;RecNum&gt;365&lt;/RecNum&gt;&lt;DisplayText&gt;(Hakko et al., 2006)&lt;/DisplayText&gt;&lt;record&gt;&lt;rec-number&gt;365&lt;/rec-number&gt;&lt;foreign-keys&gt;&lt;key app="EN" db-id="rw9w9adxqxr903ev2th55w0lafetfe0xw0vw" timestamp="1482354777"&gt;365&lt;/key&gt;&lt;/foreign-keys&gt;&lt;ref-type name="Journal Article"&gt;17&lt;/ref-type&gt;&lt;contributors&gt;&lt;authors&gt;&lt;author&gt;Hakko, H.&lt;/author&gt;&lt;author&gt;Komulainen, M. T.&lt;/author&gt;&lt;author&gt;Koponen, H.&lt;/author&gt;&lt;author&gt;Saari, K.&lt;/author&gt;&lt;author&gt;Laitinen, J.&lt;/author&gt;&lt;author&gt;Jarvelin, M. R.&lt;/author&gt;&lt;author&gt;Lindeman, S.&lt;/author&gt;&lt;/authors&gt;&lt;/contributors&gt;&lt;titles&gt;&lt;title&gt;Are females at special risk of obesity if they become psychotic? The longitudinal Northern Finland 1966 Birth Cohort study&lt;/title&gt;&lt;secondary-title&gt;Schizophrenia Research&lt;/secondary-title&gt;&lt;short-title&gt;Are females at special risk of obesity if they become psychotic? The longitudinal Northern Finland 1966 Birth Cohort study&lt;/short-title&gt;&lt;/titles&gt;&lt;periodical&gt;&lt;full-title&gt;Schizophrenia Research&lt;/full-title&gt;&lt;/periodical&gt;&lt;pages&gt;15-19&lt;/pages&gt;&lt;volume&gt;84&lt;/volume&gt;&lt;number&gt;1&lt;/number&gt;&lt;dates&gt;&lt;year&gt;2006&lt;/year&gt;&lt;pub-dates&gt;&lt;date&gt;May&lt;/date&gt;&lt;/pub-dates&gt;&lt;/dates&gt;&lt;isbn&gt;0920-9964&lt;/isbn&gt;&lt;accession-num&gt;WOS:000238160300002&lt;/accession-num&gt;&lt;urls&gt;&lt;/urls&gt;&lt;electronic-resource-num&gt;10.1016/j.schres.2006.03.02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akko et al., 2006)</w:t>
      </w:r>
      <w:r w:rsidRPr="005A3C27">
        <w:rPr>
          <w:rFonts w:ascii="Times New Roman" w:hAnsi="Times New Roman" w:cs="Times New Roman"/>
        </w:rPr>
        <w:fldChar w:fldCharType="end"/>
      </w:r>
      <w:r w:rsidRPr="005A3C27">
        <w:rPr>
          <w:rFonts w:ascii="Times New Roman" w:hAnsi="Times New Roman" w:cs="Times New Roman"/>
        </w:rPr>
        <w:t xml:space="preserve">. Among women in the study, high alcohol consumption, the presence of a chronic disease, low physical activity, and having at least three children were associated with increased risk for overweight in adulthood. </w:t>
      </w:r>
      <w:r w:rsidRPr="005A3C27">
        <w:rPr>
          <w:rFonts w:ascii="Times New Roman" w:eastAsia="Times New Roman" w:hAnsi="Times New Roman" w:cs="Times New Roman"/>
        </w:rPr>
        <w:t>In Project EAT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2216;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14.9 years, SD = 1.6; 63.1% White, 9.9% Black, 17.7% Asian, 3.8% Hispanic, 2.7% American Indian; 54.8% female), breakfast frequency at baseline was positively associated with carbohydrate and fiber intake, SES, White race, and physical activity at five year follow-up, and negatively associated with smoking, alcohol intake, BMI, and dieting to lose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imlin&lt;/Author&gt;&lt;Year&gt;2008&lt;/Year&gt;&lt;RecNum&gt;4549&lt;/RecNum&gt;&lt;DisplayText&gt;(Timlin et al., 2008)&lt;/DisplayText&gt;&lt;record&gt;&lt;rec-number&gt;4549&lt;/rec-number&gt;&lt;foreign-keys&gt;&lt;key app="EN" db-id="r2rrptxt2w29drezxrj52et9sr02zaxepswe" timestamp="1484611457"&gt;4549&lt;/key&gt;&lt;/foreign-keys&gt;&lt;ref-type name="Journal Article"&gt;17&lt;/ref-type&gt;&lt;contributors&gt;&lt;authors&gt;&lt;author&gt;Timlin, Maureen T.&lt;/author&gt;&lt;author&gt;Pereira, Mark A.&lt;/author&gt;&lt;author&gt;Story, Mary&lt;/author&gt;&lt;author&gt;Neumark-Sztainer, Dianne&lt;/author&gt;&lt;/authors&gt;&lt;/contributors&gt;&lt;titles&gt;&lt;title&gt;Breakfast eating and weight change in a 5-year prospective analysis of adolescents: Project EAT (eating among teens)&lt;/title&gt;&lt;secondary-title&gt;Pediatrics&lt;/secondary-title&gt;&lt;/titles&gt;&lt;periodical&gt;&lt;full-title&gt;Pediatrics&lt;/full-title&gt;&lt;/periodical&gt;&lt;pages&gt;E638-E645&lt;/pages&gt;&lt;volume&gt;121&lt;/volume&gt;&lt;number&gt;3&lt;/number&gt;&lt;dates&gt;&lt;year&gt;2008&lt;/year&gt;&lt;pub-dates&gt;&lt;date&gt;Mar&lt;/date&gt;&lt;/pub-dates&gt;&lt;/dates&gt;&lt;isbn&gt;0031-4005&lt;/isbn&gt;&lt;accession-num&gt;WOS:000253780100072&lt;/accession-num&gt;&lt;urls&gt;&lt;related-urls&gt;&lt;url&gt;&amp;lt;Go to WoS&amp;gt;://WOS:000253780100072&lt;/url&gt;&lt;/related-urls&gt;&lt;/urls&gt;&lt;electronic-resource-num&gt;10.1542/peds.2007-1035&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Timlin et al., 2008)</w:t>
      </w:r>
      <w:r w:rsidRPr="005A3C27">
        <w:rPr>
          <w:rFonts w:ascii="Times New Roman" w:hAnsi="Times New Roman" w:cs="Times New Roman"/>
        </w:rPr>
        <w:fldChar w:fldCharType="end"/>
      </w:r>
      <w:r w:rsidRPr="005A3C27">
        <w:rPr>
          <w:rFonts w:ascii="Times New Roman" w:eastAsia="Times New Roman" w:hAnsi="Times New Roman" w:cs="Times New Roman"/>
        </w:rPr>
        <w:t>.</w:t>
      </w:r>
      <w:r w:rsidRPr="005A3C27">
        <w:rPr>
          <w:rFonts w:ascii="Times New Roman" w:hAnsi="Times New Roman" w:cs="Times New Roman"/>
        </w:rPr>
        <w:t xml:space="preserve"> A longitudinal analysis from ages 13 to 27 years in AGHLS (</w:t>
      </w:r>
      <w:r w:rsidRPr="005A3C27">
        <w:rPr>
          <w:rFonts w:ascii="Times New Roman" w:hAnsi="Times New Roman" w:cs="Times New Roman"/>
          <w:i/>
          <w:iCs/>
        </w:rPr>
        <w:t>n</w:t>
      </w:r>
      <w:r w:rsidRPr="005A3C27">
        <w:rPr>
          <w:rFonts w:ascii="Times New Roman" w:hAnsi="Times New Roman" w:cs="Times New Roman"/>
        </w:rPr>
        <w:t xml:space="preserve"> = 182; </w:t>
      </w:r>
      <w:r w:rsidRPr="005A3C27">
        <w:rPr>
          <w:rFonts w:ascii="Times New Roman" w:hAnsi="Times New Roman" w:cs="Times New Roman"/>
          <w:i/>
          <w:iCs/>
        </w:rPr>
        <w:t>m[baseline]</w:t>
      </w:r>
      <w:r w:rsidRPr="005A3C27">
        <w:rPr>
          <w:rFonts w:ascii="Times New Roman" w:hAnsi="Times New Roman" w:cs="Times New Roman"/>
        </w:rPr>
        <w:t xml:space="preserve"> = 13 years; 53.8% female), alcohol consumption was associated with greater subscapular </w:t>
      </w:r>
      <w:r w:rsidRPr="005A3C27">
        <w:rPr>
          <w:rFonts w:ascii="Times New Roman" w:hAnsi="Times New Roman" w:cs="Times New Roman"/>
        </w:rPr>
        <w:lastRenderedPageBreak/>
        <w:t xml:space="preserve">skinfold thickness among boys, but not girl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an Lenthe&lt;/Author&gt;&lt;Year&gt;1998&lt;/Year&gt;&lt;RecNum&gt;131&lt;/RecNum&gt;&lt;DisplayText&gt;(van Lenthe et al., 1998)&lt;/DisplayText&gt;&lt;record&gt;&lt;rec-number&gt;131&lt;/rec-number&gt;&lt;foreign-keys&gt;&lt;key app="EN" db-id="2wx5e9fd6errwqe9t2mpdrfqa5wx0a25rt50" timestamp="1490817982"&gt;131&lt;/key&gt;&lt;/foreign-keys&gt;&lt;ref-type name="Journal Article"&gt;17&lt;/ref-type&gt;&lt;contributors&gt;&lt;authors&gt;&lt;author&gt;van Lenthe, F. J.&lt;/author&gt;&lt;author&gt;van Mechelen, W.&lt;/author&gt;&lt;author&gt;Kemper, H. C. G.&lt;/author&gt;&lt;author&gt;Post, G. B.&lt;/author&gt;&lt;/authors&gt;&lt;/contributors&gt;&lt;titles&gt;&lt;title&gt;Behavioral variables and development of a central pattern of body fat from adolescence into adulthood in normal-weight whites: the Amsterdam Growth and Health Study&lt;/title&gt;&lt;secondary-title&gt;American Journal of Clinical Nutrition&lt;/secondary-title&gt;&lt;short-title&gt;Behavioral variables and development of a central pattern of body fat from adolescence into adulthood in normal-weight whites: the Amsterdam Growth and Health Study&lt;/short-title&gt;&lt;/titles&gt;&lt;periodical&gt;&lt;full-title&gt;American Journal of Clinical Nutrition&lt;/full-title&gt;&lt;/periodical&gt;&lt;pages&gt;846-852&lt;/pages&gt;&lt;volume&gt;67&lt;/volume&gt;&lt;number&gt;5&lt;/number&gt;&lt;dates&gt;&lt;year&gt;1998&lt;/year&gt;&lt;pub-dates&gt;&lt;date&gt;May&lt;/date&gt;&lt;/pub-dates&gt;&lt;/dates&gt;&lt;isbn&gt;0002-9165&lt;/isbn&gt;&lt;accession-num&gt;WOS:000073387000007&lt;/accession-num&gt;&lt;urls&gt;&lt;related-urls&gt;&lt;url&gt;&amp;lt;Go to ISI&amp;gt;://WOS:000073387000007&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an Lenthe et al., 1998)</w:t>
      </w:r>
      <w:r w:rsidRPr="005A3C27">
        <w:rPr>
          <w:rFonts w:ascii="Times New Roman" w:hAnsi="Times New Roman" w:cs="Times New Roman"/>
        </w:rPr>
        <w:fldChar w:fldCharType="end"/>
      </w:r>
      <w:r w:rsidRPr="005A3C27">
        <w:rPr>
          <w:rFonts w:ascii="Times New Roman" w:hAnsi="Times New Roman" w:cs="Times New Roman"/>
        </w:rPr>
        <w:t>.</w:t>
      </w:r>
      <w:r w:rsidRPr="005A3C27">
        <w:rPr>
          <w:rFonts w:ascii="Times New Roman" w:eastAsia="Times New Roman" w:hAnsi="Times New Roman" w:cs="Times New Roman"/>
        </w:rPr>
        <w:t xml:space="preserve"> Results from the Teens Eating for Energy and Nutrition at School study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3010;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i/>
          <w:iCs/>
        </w:rPr>
        <w:t xml:space="preserve"> </w:t>
      </w:r>
      <w:r w:rsidRPr="005A3C27">
        <w:rPr>
          <w:rFonts w:ascii="Times New Roman" w:eastAsia="Times New Roman" w:hAnsi="Times New Roman" w:cs="Times New Roman"/>
        </w:rPr>
        <w:t>=12.7 years; 72.1% White; Minnesota; 48.9% female) showed that at the beginning of 7</w:t>
      </w:r>
      <w:r w:rsidRPr="005A3C27">
        <w:rPr>
          <w:rFonts w:ascii="Times New Roman" w:eastAsia="Times New Roman" w:hAnsi="Times New Roman" w:cs="Times New Roman"/>
          <w:vertAlign w:val="superscript"/>
        </w:rPr>
        <w:t>th</w:t>
      </w:r>
      <w:r w:rsidRPr="005A3C27">
        <w:rPr>
          <w:rFonts w:ascii="Times New Roman" w:eastAsia="Times New Roman" w:hAnsi="Times New Roman" w:cs="Times New Roman"/>
        </w:rPr>
        <w:t xml:space="preserve"> grade, depression was associated with BMI, but by the end of 8</w:t>
      </w:r>
      <w:r w:rsidRPr="005A3C27">
        <w:rPr>
          <w:rFonts w:ascii="Times New Roman" w:eastAsia="Times New Roman" w:hAnsi="Times New Roman" w:cs="Times New Roman"/>
          <w:vertAlign w:val="superscript"/>
        </w:rPr>
        <w:t>th</w:t>
      </w:r>
      <w:r w:rsidRPr="005A3C27">
        <w:rPr>
          <w:rFonts w:ascii="Times New Roman" w:eastAsia="Times New Roman" w:hAnsi="Times New Roman" w:cs="Times New Roman"/>
        </w:rPr>
        <w:t xml:space="preserve"> grade, binge drinking, tobacco, other drug use, fighting, and depression were all associated with increased BMI over that one-year perio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asch&lt;/Author&gt;&lt;Year&gt;2008&lt;/Year&gt;&lt;RecNum&gt;4887&lt;/RecNum&gt;&lt;DisplayText&gt;(Pasch, Nelson, Lytle, Moe, &amp;amp; Perry, 2008)&lt;/DisplayText&gt;&lt;record&gt;&lt;rec-number&gt;4887&lt;/rec-number&gt;&lt;foreign-keys&gt;&lt;key app="EN" db-id="r2rrptxt2w29drezxrj52et9sr02zaxepswe" timestamp="1484611467"&gt;4887&lt;/key&gt;&lt;/foreign-keys&gt;&lt;ref-type name="Journal Article"&gt;17&lt;/ref-type&gt;&lt;contributors&gt;&lt;authors&gt;&lt;author&gt;Pasch, Keryn E.&lt;/author&gt;&lt;author&gt;Nelson, Melissa C.&lt;/author&gt;&lt;author&gt;Lytle, Leslie A.&lt;/author&gt;&lt;author&gt;Moe, Stacey G.&lt;/author&gt;&lt;author&gt;Perry, Cheryl L.&lt;/author&gt;&lt;/authors&gt;&lt;/contributors&gt;&lt;titles&gt;&lt;title&gt;Adoption of Risk-Related Factors Through Early Adolescence: Associations with Weight Status and Implications for Causal Mechanisms&lt;/title&gt;&lt;secondary-title&gt;Journal of Adolescent Health&lt;/secondary-title&gt;&lt;/titles&gt;&lt;periodical&gt;&lt;full-title&gt;Journal of Adolescent Health&lt;/full-title&gt;&lt;/periodical&gt;&lt;pages&gt;387-393&lt;/pages&gt;&lt;volume&gt;43&lt;/volume&gt;&lt;number&gt;4&lt;/number&gt;&lt;dates&gt;&lt;year&gt;2008&lt;/year&gt;&lt;pub-dates&gt;&lt;date&gt;Oct&lt;/date&gt;&lt;/pub-dates&gt;&lt;/dates&gt;&lt;isbn&gt;1054-139X&lt;/isbn&gt;&lt;accession-num&gt;WOS:000260310700012&lt;/accession-num&gt;&lt;urls&gt;&lt;related-urls&gt;&lt;url&gt;&amp;lt;Go to WoS&amp;gt;://WOS:000260310700012&lt;/url&gt;&lt;/related-urls&gt;&lt;/urls&gt;&lt;electronic-resource-num&gt;10.1016/j.jadohealth.2008.02.009&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Pasch, Nelson, Lytle, Moe, &amp; Perry, 2008)</w:t>
      </w:r>
      <w:r w:rsidRPr="005A3C27">
        <w:rPr>
          <w:rFonts w:ascii="Times New Roman" w:hAnsi="Times New Roman" w:cs="Times New Roman"/>
        </w:rPr>
        <w:fldChar w:fldCharType="end"/>
      </w:r>
      <w:r w:rsidRPr="005A3C27">
        <w:rPr>
          <w:rFonts w:ascii="Times New Roman" w:eastAsia="Times New Roman" w:hAnsi="Times New Roman" w:cs="Times New Roman"/>
        </w:rPr>
        <w:t>.</w:t>
      </w:r>
    </w:p>
    <w:p w14:paraId="28D9A66F" w14:textId="219B8DEA" w:rsidR="004038CD" w:rsidRPr="005A3C27" w:rsidRDefault="004038CD" w:rsidP="0038159B">
      <w:pPr>
        <w:spacing w:line="480" w:lineRule="auto"/>
        <w:rPr>
          <w:rFonts w:ascii="Times New Roman" w:eastAsia="Times New Roman" w:hAnsi="Times New Roman" w:cs="Times New Roman"/>
        </w:rPr>
      </w:pPr>
      <w:r w:rsidRPr="005A3C27">
        <w:rPr>
          <w:rFonts w:ascii="Times New Roman" w:eastAsia="Times New Roman" w:hAnsi="Times New Roman" w:cs="Times New Roman"/>
        </w:rPr>
        <w:tab/>
        <w:t>Some evidence suggests that the use of substances</w:t>
      </w:r>
      <w:r w:rsidR="00CA47A5" w:rsidRPr="005A3C27">
        <w:rPr>
          <w:rFonts w:ascii="Times New Roman" w:eastAsia="Times New Roman" w:hAnsi="Times New Roman" w:cs="Times New Roman"/>
        </w:rPr>
        <w:t>, mainly alcohol,</w:t>
      </w:r>
      <w:r w:rsidRPr="005A3C27">
        <w:rPr>
          <w:rFonts w:ascii="Times New Roman" w:eastAsia="Times New Roman" w:hAnsi="Times New Roman" w:cs="Times New Roman"/>
        </w:rPr>
        <w:t xml:space="preserve"> is related to BMI during the transition from adolescence to adulthood. In the Australian Longitudinal Study on Women’s Health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8726;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i/>
          <w:iCs/>
        </w:rPr>
        <w:t xml:space="preserve"> </w:t>
      </w:r>
      <w:r w:rsidRPr="005A3C27">
        <w:rPr>
          <w:rFonts w:ascii="Times New Roman" w:eastAsia="Times New Roman" w:hAnsi="Times New Roman" w:cs="Times New Roman"/>
        </w:rPr>
        <w:t xml:space="preserve">= 18–23 years), participants with a stable weight status during this transition were less likely to be obese and more likely to have healthy lifesty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all&lt;/Author&gt;&lt;Year&gt;2002&lt;/Year&gt;&lt;RecNum&gt;125&lt;/RecNum&gt;&lt;DisplayText&gt;(Ball et al., 2002)&lt;/DisplayText&gt;&lt;record&gt;&lt;rec-number&gt;125&lt;/rec-number&gt;&lt;foreign-keys&gt;&lt;key app="EN" db-id="2wx5e9fd6errwqe9t2mpdrfqa5wx0a25rt50" timestamp="1490817982"&gt;125&lt;/key&gt;&lt;/foreign-keys&gt;&lt;ref-type name="Journal Article"&gt;17&lt;/ref-type&gt;&lt;contributors&gt;&lt;authors&gt;&lt;author&gt;Ball, K.&lt;/author&gt;&lt;author&gt;Brown, W.&lt;/author&gt;&lt;author&gt;Crawford, D.&lt;/author&gt;&lt;/authors&gt;&lt;/contributors&gt;&lt;titles&gt;&lt;title&gt;Who does not gain weight? Prevalence and predictors of weight maintenance in young women&lt;/title&gt;&lt;secondary-title&gt;International Journal of Obesity&lt;/secondary-title&gt;&lt;short-title&gt;Who does not gain weight? Prevalence and predictors of weight maintenance in young women&lt;/short-title&gt;&lt;/titles&gt;&lt;periodical&gt;&lt;full-title&gt;International Journal of Obesity&lt;/full-title&gt;&lt;/periodical&gt;&lt;pages&gt;1570-1578&lt;/pages&gt;&lt;volume&gt;26&lt;/volume&gt;&lt;number&gt;12&lt;/number&gt;&lt;dates&gt;&lt;year&gt;2002&lt;/year&gt;&lt;pub-dates&gt;&lt;date&gt;Dec&lt;/date&gt;&lt;/pub-dates&gt;&lt;/dates&gt;&lt;isbn&gt;0307-0565&lt;/isbn&gt;&lt;accession-num&gt;WOS:000179866500006&lt;/accession-num&gt;&lt;urls&gt;&lt;related-urls&gt;&lt;url&gt;&amp;lt;Go to ISI&amp;gt;://WOS:000179866500006&lt;/url&gt;&lt;/related-urls&gt;&lt;/urls&gt;&lt;electronic-resource-num&gt;10.1038/sj.ijo.0802150&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all et al., 2002)</w:t>
      </w:r>
      <w:r w:rsidRPr="005A3C27">
        <w:rPr>
          <w:rFonts w:ascii="Times New Roman" w:hAnsi="Times New Roman" w:cs="Times New Roman"/>
        </w:rPr>
        <w:fldChar w:fldCharType="end"/>
      </w:r>
      <w:r w:rsidRPr="005A3C27">
        <w:rPr>
          <w:rFonts w:ascii="Times New Roman" w:eastAsia="Times New Roman" w:hAnsi="Times New Roman" w:cs="Times New Roman"/>
        </w:rPr>
        <w:t>. Smoking was associated with weight instability and lower alcohol consumption and better dietary practices were associated with weight status maintenance. However, when occupation, marital status, student status, and number of children were controlled for in the analyses, these associations were no longer present, which suggests that the association is small and potentially confounded by other variables. Data from a sample of 5563 twins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18.5 years; 51.8% female) in Finland, abstaining men and women who drank less than monthly during the transition from adolescence to young adulthood had a smaller increase in BMI than men and women who drank once to twice per month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Pajari&lt;/Author&gt;&lt;Year&gt;2010&lt;/Year&gt;&lt;RecNum&gt;426&lt;/RecNum&gt;&lt;DisplayText&gt;(Pajari, Pietilainen, Kaprio, Rose, &amp;amp; Saarni, 2010)&lt;/DisplayText&gt;&lt;record&gt;&lt;rec-number&gt;426&lt;/rec-number&gt;&lt;foreign-keys&gt;&lt;key app="EN" db-id="rw9w9adxqxr903ev2th55w0lafetfe0xw0vw" timestamp="1482354777"&gt;426&lt;/key&gt;&lt;/foreign-keys&gt;&lt;ref-type name="Journal Article"&gt;17&lt;/ref-type&gt;&lt;contributors&gt;&lt;authors&gt;&lt;author&gt;Pajari, Matti&lt;/author&gt;&lt;author&gt;Pietilainen, Kirsi H.&lt;/author&gt;&lt;author&gt;Kaprio, Jaakko&lt;/author&gt;&lt;author&gt;Rose, Richard J.&lt;/author&gt;&lt;author&gt;Saarni, Suoma E.&lt;/author&gt;&lt;/authors&gt;&lt;/contributors&gt;&lt;titles&gt;&lt;title&gt;The effect of alcohol consumption on later obesity in early adulthood - A population-based longitudinal study&lt;/title&gt;&lt;secondary-title&gt;Alcohol and Alcoholism&lt;/secondary-title&gt;&lt;short-title&gt;The Effect of Alcohol Consumption on Later Obesity in Early Adulthood - A Population-based Longitudinal Study&lt;/short-title&gt;&lt;/titles&gt;&lt;periodical&gt;&lt;full-title&gt;Alcohol and Alcoholism&lt;/full-title&gt;&lt;/periodical&gt;&lt;pages&gt;173-179&lt;/pages&gt;&lt;volume&gt;45&lt;/volume&gt;&lt;number&gt;2&lt;/number&gt;&lt;dates&gt;&lt;year&gt;2010&lt;/year&gt;&lt;pub-dates&gt;&lt;date&gt;Mar-Apr&lt;/date&gt;&lt;/pub-dates&gt;&lt;/dates&gt;&lt;isbn&gt;0735-0414&lt;/isbn&gt;&lt;accession-num&gt;WOS:000274340100011&lt;/accession-num&gt;&lt;urls&gt;&lt;related-urls&gt;&lt;url&gt;&amp;lt;Go to ISI&amp;gt;://WOS:000274340100011&lt;/url&gt;&lt;/related-urls&gt;&lt;/urls&gt;&lt;electronic-resource-num&gt;10.1093/alcalc/agp090&lt;/electronic-resource-num&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Pajari, Pietilainen, Kaprio, Rose, &amp; Saarni, 2010)</w:t>
      </w:r>
      <w:r w:rsidRPr="005A3C27">
        <w:rPr>
          <w:rFonts w:ascii="Times New Roman" w:hAnsi="Times New Roman" w:cs="Times New Roman"/>
        </w:rPr>
        <w:fldChar w:fldCharType="end"/>
      </w:r>
      <w:r w:rsidRPr="005A3C27">
        <w:rPr>
          <w:rFonts w:ascii="Times New Roman" w:eastAsia="Times New Roman" w:hAnsi="Times New Roman" w:cs="Times New Roman"/>
        </w:rPr>
        <w:t>. Women who drank at least weekly had a larger waist circumference than women who drank once to twice per month, but this associated was not present when smoking, diet, and other variables were controlled for. Regular smoking was associated with weight loss for the entire sample of the Coronary Artery Risk Development in Young Adults study in the US (</w:t>
      </w:r>
      <w:r w:rsidRPr="005A3C27">
        <w:rPr>
          <w:rFonts w:ascii="Times New Roman" w:eastAsia="Times New Roman" w:hAnsi="Times New Roman" w:cs="Times New Roman"/>
          <w:i/>
          <w:iCs/>
        </w:rPr>
        <w:t>n</w:t>
      </w:r>
      <w:r w:rsidRPr="005A3C27">
        <w:rPr>
          <w:rFonts w:ascii="Times New Roman" w:eastAsia="Times New Roman" w:hAnsi="Times New Roman" w:cs="Times New Roman"/>
        </w:rPr>
        <w:t xml:space="preserve"> = 4279; </w:t>
      </w:r>
      <w:r w:rsidRPr="005A3C27">
        <w:rPr>
          <w:rFonts w:ascii="Times New Roman" w:eastAsia="Times New Roman" w:hAnsi="Times New Roman" w:cs="Times New Roman"/>
          <w:i/>
          <w:iCs/>
        </w:rPr>
        <w:t>m</w:t>
      </w:r>
      <w:r w:rsidRPr="005A3C27">
        <w:rPr>
          <w:rFonts w:ascii="Times New Roman" w:hAnsi="Times New Roman" w:cs="Times New Roman"/>
          <w:i/>
          <w:iCs/>
        </w:rPr>
        <w:t>[baseline]</w:t>
      </w:r>
      <w:r w:rsidRPr="005A3C27">
        <w:rPr>
          <w:rFonts w:ascii="Times New Roman" w:eastAsia="Times New Roman" w:hAnsi="Times New Roman" w:cs="Times New Roman"/>
        </w:rPr>
        <w:t xml:space="preserve"> = 24.9 years; 20.1% Black men, 25.7% White men, 25.8% Black women, 25.6% </w:t>
      </w:r>
      <w:r w:rsidRPr="005A3C27">
        <w:rPr>
          <w:rFonts w:ascii="Times New Roman" w:eastAsia="Times New Roman" w:hAnsi="Times New Roman" w:cs="Times New Roman"/>
        </w:rPr>
        <w:lastRenderedPageBreak/>
        <w:t xml:space="preserve">White wome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ild&lt;/Author&gt;&lt;Year&gt;1996&lt;/Year&gt;&lt;RecNum&gt;126&lt;/RecNum&gt;&lt;DisplayText&gt;(Bild et al., 1996)&lt;/DisplayText&gt;&lt;record&gt;&lt;rec-number&gt;126&lt;/rec-number&gt;&lt;foreign-keys&gt;&lt;key app="EN" db-id="2wx5e9fd6errwqe9t2mpdrfqa5wx0a25rt50" timestamp="1490817982"&gt;126&lt;/key&gt;&lt;/foreign-keys&gt;&lt;ref-type name="Journal Article"&gt;17&lt;/ref-type&gt;&lt;contributors&gt;&lt;authors&gt;&lt;author&gt;Bild, D. E.&lt;/author&gt;&lt;author&gt;Sholinsky, P.&lt;/author&gt;&lt;author&gt;Smith, D. E.&lt;/author&gt;&lt;author&gt;Lewis, C. E.&lt;/author&gt;&lt;author&gt;Hardin, J. M.&lt;/author&gt;&lt;author&gt;Burke, G. L.&lt;/author&gt;&lt;/authors&gt;&lt;/contributors&gt;&lt;titles&gt;&lt;title&gt;Correlates and predictors of weight loss in young adults: The CARDIA study&lt;/title&gt;&lt;secondary-title&gt;International Journal of Obesity&lt;/secondary-title&gt;&lt;short-title&gt;Correlates and predictors of weight loss in young adults: The CARDIA study&lt;/short-title&gt;&lt;/titles&gt;&lt;periodical&gt;&lt;full-title&gt;International Journal of Obesity&lt;/full-title&gt;&lt;/periodical&gt;&lt;pages&gt;47-55&lt;/pages&gt;&lt;volume&gt;20&lt;/volume&gt;&lt;number&gt;1&lt;/number&gt;&lt;dates&gt;&lt;year&gt;1996&lt;/year&gt;&lt;pub-dates&gt;&lt;date&gt;Jan&lt;/date&gt;&lt;/pub-dates&gt;&lt;/dates&gt;&lt;isbn&gt;0307-0565&lt;/isbn&gt;&lt;accession-num&gt;WOS:A1996TN48900008&lt;/accession-num&gt;&lt;urls&gt;&lt;related-urls&gt;&lt;url&gt;&amp;lt;Go to ISI&amp;gt;://WOS:A1996TN48900008&lt;/url&gt;&lt;/related-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Bild et al., 1996)</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The association was especially strong for overweight White women. </w:t>
      </w:r>
    </w:p>
    <w:p w14:paraId="40D2AB85" w14:textId="6EDFFBFA" w:rsidR="004038CD" w:rsidRPr="005A3C27" w:rsidRDefault="004038CD" w:rsidP="0038159B">
      <w:pPr>
        <w:pStyle w:val="Heading2"/>
      </w:pPr>
      <w:bookmarkStart w:id="4" w:name="_Toc351106924"/>
      <w:r w:rsidRPr="005A3C27">
        <w:t>5</w:t>
      </w:r>
      <w:r w:rsidR="001351A2" w:rsidRPr="005A3C27">
        <w:t>.</w:t>
      </w:r>
      <w:r w:rsidRPr="005A3C27">
        <w:t xml:space="preserve">  Parenting and Family Management </w:t>
      </w:r>
      <w:bookmarkEnd w:id="4"/>
    </w:p>
    <w:p w14:paraId="6D0AD3D2" w14:textId="21D291B8"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Style w:val="Heading3Char"/>
        </w:rPr>
        <w:t xml:space="preserve">5.1  Parenting styles. </w:t>
      </w:r>
      <w:r w:rsidRPr="005A3C27">
        <w:rPr>
          <w:rFonts w:ascii="Times New Roman" w:hAnsi="Times New Roman" w:cs="Times New Roman"/>
        </w:rPr>
        <w:t xml:space="preserve">In a systematic review, Sleddens et al. </w:t>
      </w:r>
      <w:r w:rsidRPr="005A3C27">
        <w:rPr>
          <w:rFonts w:ascii="Times New Roman" w:hAnsi="Times New Roman" w:cs="Times New Roman"/>
        </w:rPr>
        <w:fldChar w:fldCharType="begin">
          <w:fldData xml:space="preserve">PEVuZE5vdGU+PENpdGU+PEF1dGhvcj5TbGVkZGVuczwvQXV0aG9yPjxZZWFyPjIwMTE8L1llYXI+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==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TbGVkZGVuczwvQXV0aG9yPjxZZWFyPjIwMTE8L1llYXI+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==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2011)</w:t>
      </w:r>
      <w:r w:rsidRPr="005A3C27">
        <w:rPr>
          <w:rFonts w:ascii="Times New Roman" w:hAnsi="Times New Roman" w:cs="Times New Roman"/>
        </w:rPr>
        <w:fldChar w:fldCharType="end"/>
      </w:r>
      <w:r w:rsidRPr="005A3C27">
        <w:rPr>
          <w:rFonts w:ascii="Times New Roman" w:hAnsi="Times New Roman" w:cs="Times New Roman"/>
        </w:rPr>
        <w:t xml:space="preserve"> found that general parenting styles influence children’s diet, exercise behaviors, and weight. Parenting styles are commonly categorized based on the dimensions of warmth/responsiveness and demandingness/level of contro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accoby&lt;/Author&gt;&lt;Year&gt;1983&lt;/Year&gt;&lt;RecNum&gt;527&lt;/RecNum&gt;&lt;DisplayText&gt;(Maccoby &amp;amp; Martin, 1983)&lt;/DisplayText&gt;&lt;record&gt;&lt;rec-number&gt;527&lt;/rec-number&gt;&lt;foreign-keys&gt;&lt;key app="EN" db-id="rw9w9adxqxr903ev2th55w0lafetfe0xw0vw" timestamp="1490826214"&gt;527&lt;/key&gt;&lt;/foreign-keys&gt;&lt;ref-type name="Journal Article"&gt;17&lt;/ref-type&gt;&lt;contributors&gt;&lt;authors&gt;&lt;author&gt;Maccoby, Eleanor E&lt;/author&gt;&lt;author&gt;Martin, John A&lt;/author&gt;&lt;/authors&gt;&lt;/contributors&gt;&lt;titles&gt;&lt;title&gt;Socialization in the context of the family: Parent-child interaction&lt;/title&gt;&lt;secondary-title&gt;Handbook of child psychology: formerly Carmichael&amp;apos;s Manual of child psychology/Paul H. Mussen, editor&lt;/secondary-title&gt;&lt;/titles&gt;&lt;periodical&gt;&lt;full-title&gt;Handbook of child psychology: formerly Carmichael&amp;apos;s Manual of child psychology/Paul H. Mussen, editor&lt;/full-title&gt;&lt;/periodical&gt;&lt;dates&gt;&lt;year&gt;1983&lt;/year&gt;&lt;/dates&gt;&lt;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accoby &amp; Martin, 1983)</w:t>
      </w:r>
      <w:r w:rsidRPr="005A3C27">
        <w:rPr>
          <w:rFonts w:ascii="Times New Roman" w:hAnsi="Times New Roman" w:cs="Times New Roman"/>
        </w:rPr>
        <w:fldChar w:fldCharType="end"/>
      </w:r>
      <w:r w:rsidRPr="005A3C27">
        <w:rPr>
          <w:rFonts w:ascii="Times New Roman" w:hAnsi="Times New Roman" w:cs="Times New Roman"/>
        </w:rPr>
        <w:t>. Four parenting styles are derived from the combinations of these dimensions: authoritative (warm and demanding), authoritarian (highly demanding but less warm), indulgent or permissive (high levels of warmth but less demanding), and neglectful or uninvolved (low on both warmth and demandingness). Sleddens et al. concluded that children raised with an authoritative parenting style have a healthier diet, are more physically active, and have lower BMI’s than those raised with the other styles. In a diverse sample of 4746 adolescents (</w:t>
      </w:r>
      <w:r w:rsidRPr="005A3C27">
        <w:rPr>
          <w:rFonts w:ascii="Times New Roman" w:hAnsi="Times New Roman" w:cs="Times New Roman"/>
          <w:i/>
          <w:iCs/>
        </w:rPr>
        <w:t xml:space="preserve">m[younger cohort, baseline] </w:t>
      </w:r>
      <w:r w:rsidRPr="005A3C27">
        <w:rPr>
          <w:rFonts w:ascii="Times New Roman" w:hAnsi="Times New Roman" w:cs="Times New Roman"/>
        </w:rPr>
        <w:t xml:space="preserve">= 12.8 years, SD = 0.8; </w:t>
      </w:r>
      <w:r w:rsidRPr="005A3C27">
        <w:rPr>
          <w:rFonts w:ascii="Times New Roman" w:hAnsi="Times New Roman" w:cs="Times New Roman"/>
          <w:i/>
          <w:iCs/>
        </w:rPr>
        <w:t xml:space="preserve">m[older cohort, baseline] </w:t>
      </w:r>
      <w:r w:rsidRPr="005A3C27">
        <w:rPr>
          <w:rFonts w:ascii="Times New Roman" w:hAnsi="Times New Roman" w:cs="Times New Roman"/>
        </w:rPr>
        <w:t xml:space="preserve">= 15.8 years, SD = 0.8), children of authoritative mothers had a lower BMI after five years whereas daughters with a permissive father had a higher fruit and vegetable intak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e&lt;/Author&gt;&lt;Year&gt;2010&lt;/Year&gt;&lt;RecNum&gt;4705&lt;/RecNum&gt;&lt;DisplayText&gt;(Berge, Wall, Loth, &amp;amp; Neumark-Sztainer, 2010)&lt;/DisplayText&gt;&lt;record&gt;&lt;rec-number&gt;4705&lt;/rec-number&gt;&lt;foreign-keys&gt;&lt;key app="EN" db-id="r2rrptxt2w29drezxrj52et9sr02zaxepswe" timestamp="1484611461"&gt;4705&lt;/key&gt;&lt;/foreign-keys&gt;&lt;ref-type name="Journal Article"&gt;17&lt;/ref-type&gt;&lt;contributors&gt;&lt;authors&gt;&lt;author&gt;Berge, Jerica M.&lt;/author&gt;&lt;author&gt;Wall, Melanie&lt;/author&gt;&lt;author&gt;Loth, Katie&lt;/author&gt;&lt;author&gt;Neumark-Sztainer, Dianne&lt;/author&gt;&lt;/authors&gt;&lt;/contributors&gt;&lt;titles&gt;&lt;title&gt;Parenting Style as a Predictor of Adolescent Weight and Weight-Related Behaviors&lt;/title&gt;&lt;secondary-title&gt;Journal of Adolescent Health&lt;/secondary-title&gt;&lt;/titles&gt;&lt;periodical&gt;&lt;full-title&gt;Journal of Adolescent Health&lt;/full-title&gt;&lt;/periodical&gt;&lt;pages&gt;331-338&lt;/pages&gt;&lt;volume&gt;46&lt;/volume&gt;&lt;number&gt;4&lt;/number&gt;&lt;dates&gt;&lt;year&gt;2010&lt;/year&gt;&lt;pub-dates&gt;&lt;date&gt;Apr&lt;/date&gt;&lt;/pub-dates&gt;&lt;/dates&gt;&lt;isbn&gt;1054-139X&lt;/isbn&gt;&lt;accession-num&gt;WOS:000275784700005&lt;/accession-num&gt;&lt;urls&gt;&lt;related-urls&gt;&lt;url&gt;&amp;lt;Go to ISI&amp;gt;://WOS:000275784700005&lt;/url&gt;&lt;/related-urls&gt;&lt;/urls&gt;&lt;electronic-resource-num&gt;10.1016/j.jadohealth.2009.08.00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e, Wall, Loth, &amp; Neumark-Sztainer, 2010)</w:t>
      </w:r>
      <w:r w:rsidRPr="005A3C27">
        <w:rPr>
          <w:rFonts w:ascii="Times New Roman" w:hAnsi="Times New Roman" w:cs="Times New Roman"/>
        </w:rPr>
        <w:fldChar w:fldCharType="end"/>
      </w:r>
      <w:r w:rsidRPr="005A3C27">
        <w:rPr>
          <w:rFonts w:ascii="Times New Roman" w:hAnsi="Times New Roman" w:cs="Times New Roman"/>
        </w:rPr>
        <w:t xml:space="preserve">. In the same sample, authoritative parenting was positively associated with having family meals five years after study enrollment for parent-adolescent dyads of the opposite sex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e&lt;/Author&gt;&lt;Year&gt;2010&lt;/Year&gt;&lt;RecNum&gt;149&lt;/RecNum&gt;&lt;DisplayText&gt;(Berge, Wall, Neumark-Sztainer, Larson, &amp;amp; Story, 2010)&lt;/DisplayText&gt;&lt;record&gt;&lt;rec-number&gt;149&lt;/rec-number&gt;&lt;foreign-keys&gt;&lt;key app="EN" db-id="2wx5e9fd6errwqe9t2mpdrfqa5wx0a25rt50" timestamp="1490817982"&gt;149&lt;/key&gt;&lt;/foreign-keys&gt;&lt;ref-type name="Journal Article"&gt;17&lt;/ref-type&gt;&lt;contributors&gt;&lt;authors&gt;&lt;author&gt;Berge, Jerica M.&lt;/author&gt;&lt;author&gt;Wall, Melanie&lt;/author&gt;&lt;author&gt;Neumark-Sztainer, Dianne&lt;/author&gt;&lt;author&gt;Larson, Nicole&lt;/author&gt;&lt;author&gt;Story, Mary&lt;/author&gt;&lt;/authors&gt;&lt;/contributors&gt;&lt;titles&gt;&lt;title&gt;Parenting Style and Family Meals: Cross-Sectional and 5-Year Longitudinal Associations&lt;/title&gt;&lt;secondary-title&gt;Journal of the American Dietetic Association&lt;/secondary-title&gt;&lt;short-title&gt;Parenting Style and Family Meals: Cross-Sectional and 5-Year Longitudinal Associations&lt;/short-title&gt;&lt;/titles&gt;&lt;periodical&gt;&lt;full-title&gt;Journal of the American Dietetic Association&lt;/full-title&gt;&lt;/periodical&gt;&lt;pages&gt;1036-1042&lt;/pages&gt;&lt;volume&gt;110&lt;/volume&gt;&lt;number&gt;7&lt;/number&gt;&lt;dates&gt;&lt;year&gt;2010&lt;/year&gt;&lt;pub-dates&gt;&lt;date&gt;Jul&lt;/date&gt;&lt;/pub-dates&gt;&lt;/dates&gt;&lt;isbn&gt;0002-8223&lt;/isbn&gt;&lt;accession-num&gt;WOS:000279378700009&lt;/accession-num&gt;&lt;urls&gt;&lt;related-urls&gt;&lt;url&gt;&amp;lt;Go to ISI&amp;gt;://WOS:000279378700009&lt;/url&gt;&lt;/related-urls&gt;&lt;/urls&gt;&lt;electronic-resource-num&gt;10.1016/j.jada.2010.04.011&lt;/electronic-resource-num&gt;&lt;research-notes&gt;From deleted duplicate Notes: Neumark-Sztainer, Dianne/D-8574-2011 33&lt;/research-note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e, Wall, Neumark-Sztainer, Larson, &amp; Story, 2010)</w:t>
      </w:r>
      <w:r w:rsidRPr="005A3C27">
        <w:rPr>
          <w:rFonts w:ascii="Times New Roman" w:hAnsi="Times New Roman" w:cs="Times New Roman"/>
        </w:rPr>
        <w:fldChar w:fldCharType="end"/>
      </w:r>
      <w:r w:rsidRPr="005A3C27">
        <w:rPr>
          <w:rFonts w:ascii="Times New Roman" w:hAnsi="Times New Roman" w:cs="Times New Roman"/>
        </w:rPr>
        <w:t>. In a study (National Institute of Child Health and Human Development Study of Early Child Care and Youth Development) of a diverse national sample of 1238 children (</w:t>
      </w:r>
      <w:r w:rsidRPr="005A3C27">
        <w:rPr>
          <w:rFonts w:ascii="Times New Roman" w:hAnsi="Times New Roman" w:cs="Times New Roman"/>
          <w:i/>
          <w:iCs/>
        </w:rPr>
        <w:t xml:space="preserve">m[baseline] </w:t>
      </w:r>
      <w:r w:rsidRPr="005A3C27">
        <w:rPr>
          <w:rFonts w:ascii="Times New Roman" w:hAnsi="Times New Roman" w:cs="Times New Roman"/>
        </w:rPr>
        <w:t xml:space="preserve">= 24 months; 49% female), higher income was related to greater likelihood of having a permissive mother, which in turn predicted an increased likelihood of being in the group with above average BMI between ages 2 and 11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Lane&lt;/Author&gt;&lt;Year&gt;2013&lt;/Year&gt;&lt;RecNum&gt;4843&lt;/RecNum&gt;&lt;DisplayText&gt;(Lane et al., 2013)&lt;/DisplayText&gt;&lt;record&gt;&lt;rec-number&gt;4843&lt;/rec-number&gt;&lt;foreign-keys&gt;&lt;key app="EN" db-id="r2rrptxt2w29drezxrj52et9sr02zaxepswe" timestamp="1484611465"&gt;4843&lt;/key&gt;&lt;/foreign-keys&gt;&lt;ref-type name="Journal Article"&gt;17&lt;/ref-type&gt;&lt;contributors&gt;&lt;authors&gt;&lt;author&gt;Lane, Sean P.&lt;/author&gt;&lt;author&gt;Bluestone, Cheryl&lt;/author&gt;&lt;author&gt;Burke, Christopher T.&lt;/author&gt;&lt;/authors&gt;&lt;/contributors&gt;&lt;titles&gt;&lt;title&gt;Trajectories of BMI from early childhood through early adolescence: SES and psychosocial predictors&lt;/title&gt;&lt;secondary-title&gt;British Journal of Health Psychology&lt;/secondary-title&gt;&lt;/titles&gt;&lt;periodical&gt;&lt;full-title&gt;British Journal of Health Psychology&lt;/full-title&gt;&lt;/periodical&gt;&lt;pages&gt;66-82&lt;/pages&gt;&lt;volume&gt;18&lt;/volume&gt;&lt;number&gt;1&lt;/number&gt;&lt;dates&gt;&lt;year&gt;2013&lt;/year&gt;&lt;pub-dates&gt;&lt;date&gt;Feb&lt;/date&gt;&lt;/pub-dates&gt;&lt;/dates&gt;&lt;isbn&gt;1359-107X&lt;/isbn&gt;&lt;accession-num&gt;WOS:000313720400006&lt;/accession-num&gt;&lt;urls&gt;&lt;related-urls&gt;&lt;url&gt;&amp;lt;Go to WoS&amp;gt;://WOS:000313720400006&lt;/url&gt;&lt;/related-urls&gt;&lt;/urls&gt;&lt;electronic-resource-num&gt;10.1111/j.2044-8287.2012.02078.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Lane et al., 2013)</w:t>
      </w:r>
      <w:r w:rsidRPr="005A3C27">
        <w:rPr>
          <w:rFonts w:ascii="Times New Roman" w:hAnsi="Times New Roman" w:cs="Times New Roman"/>
        </w:rPr>
        <w:fldChar w:fldCharType="end"/>
      </w:r>
      <w:r w:rsidRPr="005A3C27">
        <w:rPr>
          <w:rFonts w:ascii="Times New Roman" w:hAnsi="Times New Roman" w:cs="Times New Roman"/>
        </w:rPr>
        <w:t xml:space="preserve">. Similarly, </w:t>
      </w:r>
      <w:r w:rsidRPr="005A3C27">
        <w:rPr>
          <w:rFonts w:ascii="Times New Roman" w:hAnsi="Times New Roman" w:cs="Times New Roman"/>
        </w:rPr>
        <w:lastRenderedPageBreak/>
        <w:t>children of indulgent mothers had greater increases in weight three years after baseline (</w:t>
      </w:r>
      <w:r w:rsidRPr="005A3C27">
        <w:rPr>
          <w:rFonts w:ascii="Times New Roman" w:hAnsi="Times New Roman" w:cs="Times New Roman"/>
          <w:i/>
          <w:iCs/>
        </w:rPr>
        <w:t xml:space="preserve">m[male] </w:t>
      </w:r>
      <w:r w:rsidRPr="005A3C27">
        <w:rPr>
          <w:rFonts w:ascii="Times New Roman" w:hAnsi="Times New Roman" w:cs="Times New Roman"/>
        </w:rPr>
        <w:t xml:space="preserve">= 6.7 years, SD = 1.3; </w:t>
      </w:r>
      <w:r w:rsidRPr="005A3C27">
        <w:rPr>
          <w:rFonts w:ascii="Times New Roman" w:hAnsi="Times New Roman" w:cs="Times New Roman"/>
          <w:i/>
          <w:iCs/>
        </w:rPr>
        <w:t xml:space="preserve">m[female] </w:t>
      </w:r>
      <w:r w:rsidRPr="005A3C27">
        <w:rPr>
          <w:rFonts w:ascii="Times New Roman" w:hAnsi="Times New Roman" w:cs="Times New Roman"/>
        </w:rPr>
        <w:t xml:space="preserve">= 6.8, SD= 1.4). </w:t>
      </w:r>
    </w:p>
    <w:p w14:paraId="536D1C91"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In a sample of 465 Taiwanese parent-child dyads (</w:t>
      </w:r>
      <w:r w:rsidRPr="005A3C27">
        <w:rPr>
          <w:rFonts w:ascii="Times New Roman" w:hAnsi="Times New Roman" w:cs="Times New Roman"/>
          <w:i/>
          <w:iCs/>
        </w:rPr>
        <w:t xml:space="preserve">n[male] </w:t>
      </w:r>
      <w:r w:rsidRPr="005A3C27">
        <w:rPr>
          <w:rFonts w:ascii="Times New Roman" w:hAnsi="Times New Roman" w:cs="Times New Roman"/>
        </w:rPr>
        <w:t xml:space="preserve">= 231, </w:t>
      </w:r>
      <w:r w:rsidRPr="005A3C27">
        <w:rPr>
          <w:rFonts w:ascii="Times New Roman" w:hAnsi="Times New Roman" w:cs="Times New Roman"/>
          <w:i/>
          <w:iCs/>
        </w:rPr>
        <w:t xml:space="preserve">n[female] </w:t>
      </w:r>
      <w:r w:rsidRPr="005A3C27">
        <w:rPr>
          <w:rFonts w:ascii="Times New Roman" w:hAnsi="Times New Roman" w:cs="Times New Roman"/>
        </w:rPr>
        <w:t xml:space="preserve">= 234; </w:t>
      </w:r>
      <w:r w:rsidRPr="005A3C27">
        <w:rPr>
          <w:rFonts w:ascii="Times New Roman" w:hAnsi="Times New Roman" w:cs="Times New Roman"/>
          <w:i/>
          <w:iCs/>
        </w:rPr>
        <w:t>m[male, 1-year follow-up]</w:t>
      </w:r>
      <w:r w:rsidRPr="005A3C27">
        <w:rPr>
          <w:rFonts w:ascii="Times New Roman" w:hAnsi="Times New Roman" w:cs="Times New Roman"/>
        </w:rPr>
        <w:t xml:space="preserve"> = 8.45 years, SD</w:t>
      </w:r>
      <w:r w:rsidRPr="005A3C27">
        <w:rPr>
          <w:rFonts w:ascii="Times New Roman" w:hAnsi="Times New Roman" w:cs="Times New Roman"/>
          <w:i/>
          <w:iCs/>
        </w:rPr>
        <w:t xml:space="preserve"> </w:t>
      </w:r>
      <w:r w:rsidRPr="005A3C27">
        <w:rPr>
          <w:rFonts w:ascii="Times New Roman" w:hAnsi="Times New Roman" w:cs="Times New Roman"/>
        </w:rPr>
        <w:t xml:space="preserve">= 1.03; </w:t>
      </w:r>
      <w:r w:rsidRPr="005A3C27">
        <w:rPr>
          <w:rFonts w:ascii="Times New Roman" w:hAnsi="Times New Roman" w:cs="Times New Roman"/>
          <w:i/>
          <w:iCs/>
        </w:rPr>
        <w:t>m[female, 1-year follow-up]</w:t>
      </w:r>
      <w:r w:rsidRPr="005A3C27">
        <w:rPr>
          <w:rFonts w:ascii="Times New Roman" w:hAnsi="Times New Roman" w:cs="Times New Roman"/>
        </w:rPr>
        <w:t xml:space="preserve"> = 8.35 years, SD</w:t>
      </w:r>
      <w:r w:rsidRPr="005A3C27">
        <w:rPr>
          <w:rFonts w:ascii="Times New Roman" w:hAnsi="Times New Roman" w:cs="Times New Roman"/>
          <w:i/>
          <w:iCs/>
        </w:rPr>
        <w:t xml:space="preserve"> </w:t>
      </w:r>
      <w:r w:rsidRPr="005A3C27">
        <w:rPr>
          <w:rFonts w:ascii="Times New Roman" w:hAnsi="Times New Roman" w:cs="Times New Roman"/>
        </w:rPr>
        <w:t>= 1.02), parenting style moderated the relation between parental concerns</w:t>
      </w:r>
      <w:r w:rsidRPr="005A3C27">
        <w:rPr>
          <w:rStyle w:val="FootnoteReference"/>
          <w:rFonts w:ascii="Times New Roman" w:hAnsi="Times New Roman"/>
        </w:rPr>
        <w:footnoteReference w:id="2"/>
      </w:r>
      <w:r w:rsidRPr="005A3C27">
        <w:rPr>
          <w:rFonts w:ascii="Times New Roman" w:hAnsi="Times New Roman" w:cs="Times New Roman"/>
        </w:rPr>
        <w:t xml:space="preserve">, feeding styles, and over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ung&lt;/Author&gt;&lt;Year&gt;2014&lt;/Year&gt;&lt;RecNum&gt;4134&lt;/RecNum&gt;&lt;DisplayText&gt;(Tung &amp;amp; Yeh, 2014)&lt;/DisplayText&gt;&lt;record&gt;&lt;rec-number&gt;4134&lt;/rec-number&gt;&lt;foreign-keys&gt;&lt;key app="EN" db-id="r2rrptxt2w29drezxrj52et9sr02zaxepswe" timestamp="1484611444"&gt;4134&lt;/key&gt;&lt;/foreign-keys&gt;&lt;ref-type name="Journal Article"&gt;17&lt;/ref-type&gt;&lt;contributors&gt;&lt;authors&gt;&lt;author&gt;Tung, Ho-Jui&lt;/author&gt;&lt;author&gt;Yeh, Ming-Chin&lt;/author&gt;&lt;/authors&gt;&lt;/contributors&gt;&lt;titles&gt;&lt;title&gt;Parenting style and child-feeding behaviour in predicting children&amp;apos;s weight status change in Taiwan&lt;/title&gt;&lt;secondary-title&gt;Public Health Nutrition&lt;/secondary-title&gt;&lt;/titles&gt;&lt;periodical&gt;&lt;full-title&gt;Public Health Nutrition&lt;/full-title&gt;&lt;/periodical&gt;&lt;pages&gt;970-978&lt;/pages&gt;&lt;volume&gt;17&lt;/volume&gt;&lt;number&gt;5&lt;/number&gt;&lt;dates&gt;&lt;year&gt;2014&lt;/year&gt;&lt;pub-dates&gt;&lt;date&gt;May&lt;/date&gt;&lt;/pub-dates&gt;&lt;/dates&gt;&lt;isbn&gt;1368-9800&lt;/isbn&gt;&lt;accession-num&gt;WOS:000333638300003&lt;/accession-num&gt;&lt;urls&gt;&lt;related-urls&gt;&lt;url&gt;&amp;lt;Go to WoS&amp;gt;://WOS:000333638300003&lt;/url&gt;&lt;/related-urls&gt;&lt;/urls&gt;&lt;electronic-resource-num&gt;10.1017/s136898001200550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ung &amp; Yeh, 2014)</w:t>
      </w:r>
      <w:r w:rsidRPr="005A3C27">
        <w:rPr>
          <w:rFonts w:ascii="Times New Roman" w:hAnsi="Times New Roman" w:cs="Times New Roman"/>
        </w:rPr>
        <w:fldChar w:fldCharType="end"/>
      </w:r>
      <w:r w:rsidRPr="005A3C27">
        <w:rPr>
          <w:rFonts w:ascii="Times New Roman" w:hAnsi="Times New Roman" w:cs="Times New Roman"/>
        </w:rPr>
        <w:t>. Among more authoritative mothers, endorsing higher concern about child weight was associated with a greater likelihood that the child would be overweight one year later, but if the mother monitored more of her child’s diet, the child was less likely to be overweight one year later. Among more authoritarian mothers, monitoring increased the likelihood of the child being overweight and concern about child weight was not related to the child’s weight one year later. Concern about child weight increased the likelihood of the child being overweight among less authoritarian mothers and more permissive mothers.</w:t>
      </w:r>
    </w:p>
    <w:p w14:paraId="1BEDDB7E" w14:textId="24DB97BD"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b/>
          <w:bCs/>
        </w:rPr>
      </w:pPr>
      <w:r w:rsidRPr="005A3C27">
        <w:rPr>
          <w:rStyle w:val="Heading3Char"/>
        </w:rPr>
        <w:t xml:space="preserve">5.2  Feeding practices. </w:t>
      </w:r>
      <w:r w:rsidRPr="005A3C27">
        <w:rPr>
          <w:rFonts w:ascii="Times New Roman" w:hAnsi="Times New Roman" w:cs="Times New Roman"/>
        </w:rPr>
        <w:t xml:space="preserve">Feeding styles or practices—the strategies that parents use when feeding their children—have been found to prospectively predict eating behavio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denburg&lt;/Author&gt;&lt;Year&gt;2014&lt;/Year&gt;&lt;RecNum&gt;4907&lt;/RecNum&gt;&lt;Prefix&gt;e.g.`, &lt;/Prefix&gt;&lt;DisplayText&gt;(e.g., Rodenburg, Kremers, Oenema, &amp;amp; van de Mheen, 2014)&lt;/DisplayText&gt;&lt;record&gt;&lt;rec-number&gt;4907&lt;/rec-number&gt;&lt;foreign-keys&gt;&lt;key app="EN" db-id="r2rrptxt2w29drezxrj52et9sr02zaxepswe" timestamp="1484611467"&gt;4907&lt;/key&gt;&lt;/foreign-keys&gt;&lt;ref-type name="Journal Article"&gt;17&lt;/ref-type&gt;&lt;contributors&gt;&lt;authors&gt;&lt;author&gt;Rodenburg, Gerda&lt;/author&gt;&lt;author&gt;Kremers, Stef P. J.&lt;/author&gt;&lt;author&gt;Oenema, Anke&lt;/author&gt;&lt;author&gt;van de Mheen, Dike&lt;/author&gt;&lt;/authors&gt;&lt;/contributors&gt;&lt;titles&gt;&lt;title&gt;Associations of parental feeding styles with child snacking behaviour and weight in the context of general parenting&lt;/title&gt;&lt;secondary-title&gt;Public Health Nutrition&lt;/secondary-title&gt;&lt;/titles&gt;&lt;periodical&gt;&lt;full-title&gt;Public Health Nutrition&lt;/full-title&gt;&lt;/periodical&gt;&lt;pages&gt;960-969&lt;/pages&gt;&lt;volume&gt;17&lt;/volume&gt;&lt;number&gt;5&lt;/number&gt;&lt;dates&gt;&lt;year&gt;2014&lt;/year&gt;&lt;pub-dates&gt;&lt;date&gt;May&lt;/date&gt;&lt;/pub-dates&gt;&lt;/dates&gt;&lt;isbn&gt;1368-9800&lt;/isbn&gt;&lt;accession-num&gt;WOS:000333638300002&lt;/accession-num&gt;&lt;urls&gt;&lt;related-urls&gt;&lt;url&gt;&amp;lt;Go to WoS&amp;gt;://WOS:000333638300002&lt;/url&gt;&lt;/related-urls&gt;&lt;/urls&gt;&lt;electronic-resource-num&gt;10.1017/s136898001300071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e.g., Rodenburg, Kremers, Oenema, &amp; van de Mheen, 2014)</w:t>
      </w:r>
      <w:r w:rsidRPr="005A3C27">
        <w:rPr>
          <w:rFonts w:ascii="Times New Roman" w:hAnsi="Times New Roman" w:cs="Times New Roman"/>
        </w:rPr>
        <w:fldChar w:fldCharType="end"/>
      </w:r>
      <w:r w:rsidRPr="005A3C27">
        <w:rPr>
          <w:rFonts w:ascii="Times New Roman" w:hAnsi="Times New Roman" w:cs="Times New Roman"/>
        </w:rPr>
        <w:t xml:space="preserve"> and child weight </w:t>
      </w:r>
      <w:r w:rsidRPr="005A3C27">
        <w:rPr>
          <w:rFonts w:ascii="Times New Roman" w:hAnsi="Times New Roman" w:cs="Times New Roman"/>
        </w:rPr>
        <w:fldChar w:fldCharType="begin">
          <w:fldData xml:space="preserve">PEVuZE5vdGU+PENpdGU+PEF1dGhvcj5BbnptYW48L0F1dGhvcj48WWVhcj4yMDA5PC9ZZWFyPjxS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BbnptYW48L0F1dGhvcj48WWVhcj4yMDA5PC9ZZWFyPjxS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e.g., Anzman &amp; Birch, 2009; Campbell et al., 2010; Jansen et al., 2014; Rodgers et al., 2013)</w:t>
      </w:r>
      <w:r w:rsidRPr="005A3C27">
        <w:rPr>
          <w:rFonts w:ascii="Times New Roman" w:hAnsi="Times New Roman" w:cs="Times New Roman"/>
        </w:rPr>
        <w:fldChar w:fldCharType="end"/>
      </w:r>
      <w:r w:rsidRPr="005A3C27">
        <w:rPr>
          <w:rFonts w:ascii="Times New Roman" w:hAnsi="Times New Roman" w:cs="Times New Roman"/>
        </w:rPr>
        <w:t xml:space="preserve"> across development. An Australian study of 323 mother-child dyads (</w:t>
      </w:r>
      <w:r w:rsidRPr="005A3C27">
        <w:rPr>
          <w:rFonts w:ascii="Times New Roman" w:hAnsi="Times New Roman" w:cs="Times New Roman"/>
          <w:i/>
          <w:iCs/>
        </w:rPr>
        <w:t>m[baseline]</w:t>
      </w:r>
      <w:r w:rsidRPr="005A3C27">
        <w:rPr>
          <w:rFonts w:ascii="Times New Roman" w:hAnsi="Times New Roman" w:cs="Times New Roman"/>
        </w:rPr>
        <w:t xml:space="preserve"> = 2.03 years, SD= 0.37) found that maternal feeding behaviors predicted the child’s subsequent obesogenic eating behaviors. Specifically, higher maternal monitoring positively predicted child food approach behaviors one year later; emotional feeding (i.e., using food to calm) and encouragement positively predicted the child tendency to overeat; emotional feeding positively predicted child emotional eating; and higher levels of instrumental feeding (i.e., using food as reward) were correlated with increases </w:t>
      </w:r>
      <w:r w:rsidRPr="005A3C27">
        <w:rPr>
          <w:rFonts w:ascii="Times New Roman" w:hAnsi="Times New Roman" w:cs="Times New Roman"/>
        </w:rPr>
        <w:lastRenderedPageBreak/>
        <w:t xml:space="preserve">in child BMI z-scores at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dgers&lt;/Author&gt;&lt;Year&gt;2013&lt;/Year&gt;&lt;RecNum&gt;4908&lt;/RecNum&gt;&lt;DisplayText&gt;(Rodgers et al., 2013)&lt;/DisplayText&gt;&lt;record&gt;&lt;rec-number&gt;4908&lt;/rec-number&gt;&lt;foreign-keys&gt;&lt;key app="EN" db-id="r2rrptxt2w29drezxrj52et9sr02zaxepswe" timestamp="1484611467"&gt;4908&lt;/key&gt;&lt;/foreign-keys&gt;&lt;ref-type name="Journal Article"&gt;17&lt;/ref-type&gt;&lt;contributors&gt;&lt;authors&gt;&lt;author&gt;Rodgers, Rachel F.&lt;/author&gt;&lt;author&gt;Paxton, Susan J.&lt;/author&gt;&lt;author&gt;Massey, Robin&lt;/author&gt;&lt;author&gt;Campbell, Karen J.&lt;/author&gt;&lt;author&gt;Wertheim, Eleanor H.&lt;/author&gt;&lt;author&gt;Skouteris, Helen&lt;/author&gt;&lt;author&gt;Gibbons, Kay&lt;/author&gt;&lt;/authors&gt;&lt;/contributors&gt;&lt;titles&gt;&lt;title&gt;Maternal feeding practices predict weight gain and obesogenic eating behaviors in young children: a prospective study&lt;/title&gt;&lt;secondary-title&gt;International Journal of Behavioral Nutrition and Physical Activity&lt;/secondary-title&gt;&lt;/titles&gt;&lt;periodical&gt;&lt;full-title&gt;International Journal of Behavioral Nutrition and Physical Activity&lt;/full-title&gt;&lt;/periodical&gt;&lt;volume&gt;10&lt;/volume&gt;&lt;dates&gt;&lt;year&gt;2013&lt;/year&gt;&lt;pub-dates&gt;&lt;date&gt;Feb 18&lt;/date&gt;&lt;/pub-dates&gt;&lt;/dates&gt;&lt;isbn&gt;1479-5868&lt;/isbn&gt;&lt;accession-num&gt;WOS:000315387100001&lt;/accession-num&gt;&lt;urls&gt;&lt;related-urls&gt;&lt;url&gt;&amp;lt;Go to WoS&amp;gt;://WOS:000315387100001&lt;/url&gt;&lt;/related-urls&gt;&lt;/urls&gt;&lt;custom7&gt;24&lt;/custom7&gt;&lt;electronic-resource-num&gt;10.1186/1479-5868-10-2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dgers et al., 2013)</w:t>
      </w:r>
      <w:r w:rsidRPr="005A3C27">
        <w:rPr>
          <w:rFonts w:ascii="Times New Roman" w:hAnsi="Times New Roman" w:cs="Times New Roman"/>
        </w:rPr>
        <w:fldChar w:fldCharType="end"/>
      </w:r>
      <w:r w:rsidRPr="005A3C27">
        <w:rPr>
          <w:rFonts w:ascii="Times New Roman" w:hAnsi="Times New Roman" w:cs="Times New Roman"/>
        </w:rPr>
        <w:t>. Flemish children (</w:t>
      </w:r>
      <w:r w:rsidRPr="005A3C27">
        <w:rPr>
          <w:rFonts w:ascii="Times New Roman" w:hAnsi="Times New Roman" w:cs="Times New Roman"/>
          <w:i/>
          <w:iCs/>
        </w:rPr>
        <w:t>n</w:t>
      </w:r>
      <w:r w:rsidRPr="005A3C27">
        <w:rPr>
          <w:rFonts w:ascii="Times New Roman" w:hAnsi="Times New Roman" w:cs="Times New Roman"/>
        </w:rPr>
        <w:t xml:space="preserve"> = 727; </w:t>
      </w:r>
      <w:r w:rsidRPr="005A3C27">
        <w:rPr>
          <w:rFonts w:ascii="Times New Roman" w:hAnsi="Times New Roman" w:cs="Times New Roman"/>
          <w:i/>
          <w:iCs/>
        </w:rPr>
        <w:t xml:space="preserve">m </w:t>
      </w:r>
      <w:r w:rsidRPr="005A3C27">
        <w:rPr>
          <w:rFonts w:ascii="Times New Roman" w:hAnsi="Times New Roman" w:cs="Times New Roman"/>
        </w:rPr>
        <w:t xml:space="preserve">= 9.9 years, SD = 0.4; 51.9% female) who received soft drinks from their parents whenever they asked at age 10 (permissive parenting) consumed more soft drinks at age 16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erloigne&lt;/Author&gt;&lt;Year&gt;2013&lt;/Year&gt;&lt;RecNum&gt;4936&lt;/RecNum&gt;&lt;DisplayText&gt;(Verloigne, Van Lippevelde, Maes, Brug, &amp;amp; De Bourdeaudhuij, 2013)&lt;/DisplayText&gt;&lt;record&gt;&lt;rec-number&gt;4936&lt;/rec-number&gt;&lt;foreign-keys&gt;&lt;key app="EN" db-id="r2rrptxt2w29drezxrj52et9sr02zaxepswe" timestamp="1484611469"&gt;4936&lt;/key&gt;&lt;/foreign-keys&gt;&lt;ref-type name="Journal Article"&gt;17&lt;/ref-type&gt;&lt;contributors&gt;&lt;authors&gt;&lt;author&gt;Verloigne, Maite&lt;/author&gt;&lt;author&gt;Van Lippevelde, Wendy&lt;/author&gt;&lt;author&gt;Maes, Lea&lt;/author&gt;&lt;author&gt;Brug, Johannes&lt;/author&gt;&lt;author&gt;De Bourdeaudhuij, Ilse&lt;/author&gt;&lt;/authors&gt;&lt;/contributors&gt;&lt;titles&gt;&lt;title&gt;Family- and school-based predictors of energy balance-related behaviours in children: a 6-year longitudinal study&lt;/title&gt;&lt;secondary-title&gt;Public Health Nutrition&lt;/secondary-title&gt;&lt;/titles&gt;&lt;periodical&gt;&lt;full-title&gt;Public Health Nutrition&lt;/full-title&gt;&lt;/periodical&gt;&lt;pages&gt;202-211&lt;/pages&gt;&lt;volume&gt;16&lt;/volume&gt;&lt;number&gt;2&lt;/number&gt;&lt;dates&gt;&lt;year&gt;2013&lt;/year&gt;&lt;pub-dates&gt;&lt;date&gt;Feb&lt;/date&gt;&lt;/pub-dates&gt;&lt;/dates&gt;&lt;isbn&gt;1368-9800&lt;/isbn&gt;&lt;accession-num&gt;WOS:000313976100003&lt;/accession-num&gt;&lt;urls&gt;&lt;related-urls&gt;&lt;url&gt;&amp;lt;Go to WoS&amp;gt;://WOS:000313976100003&lt;/url&gt;&lt;/related-urls&gt;&lt;/urls&gt;&lt;electronic-resource-num&gt;10.1017/s136898001200412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erloigne, Van Lippevelde, Maes, Brug, &amp; De Bourdeaudhuij, 2013)</w:t>
      </w:r>
      <w:r w:rsidRPr="005A3C27">
        <w:rPr>
          <w:rFonts w:ascii="Times New Roman" w:hAnsi="Times New Roman" w:cs="Times New Roman"/>
        </w:rPr>
        <w:fldChar w:fldCharType="end"/>
      </w:r>
      <w:r w:rsidRPr="005A3C27">
        <w:rPr>
          <w:rFonts w:ascii="Times New Roman" w:hAnsi="Times New Roman" w:cs="Times New Roman"/>
        </w:rPr>
        <w:t xml:space="preserve">. </w:t>
      </w:r>
    </w:p>
    <w:p w14:paraId="0F0A2B12"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A study of 1275 parent-child dyads (</w:t>
      </w:r>
      <w:r w:rsidRPr="005A3C27">
        <w:rPr>
          <w:rFonts w:ascii="Times New Roman" w:hAnsi="Times New Roman" w:cs="Times New Roman"/>
          <w:i/>
          <w:iCs/>
        </w:rPr>
        <w:t>m</w:t>
      </w:r>
      <w:r w:rsidRPr="005A3C27">
        <w:rPr>
          <w:rFonts w:ascii="Times New Roman" w:hAnsi="Times New Roman" w:cs="Times New Roman"/>
        </w:rPr>
        <w:t xml:space="preserve"> = </w:t>
      </w:r>
      <w:r w:rsidRPr="005A3C27">
        <w:rPr>
          <w:rFonts w:ascii="Times New Roman" w:eastAsia="Times" w:hAnsi="Times New Roman" w:cs="Times New Roman"/>
        </w:rPr>
        <w:t>8.2 years, SD = 0.5; 49.5% female</w:t>
      </w:r>
      <w:r w:rsidRPr="005A3C27">
        <w:rPr>
          <w:rFonts w:ascii="Times New Roman" w:hAnsi="Times New Roman" w:cs="Times New Roman"/>
        </w:rPr>
        <w:t xml:space="preserve">) in the Netherlands examined how one-year changes in child snacking (fruit intake, energy-dense snacking, and sugar-sweetened beverage consumption) and BMI were related to five parental feeding styles: Instrumental Feeding  (e.g., “I reward my child with something to eat when s/he is well behaved”), Emotional Feeding (e.g., “I give my child something to eat to make him/ her feel better when s/he has been hurt”), Encouragement (e.g., “I encourage my child to try foods s/he has not tasted before”), Overt Control (e.g., “I decide how many snacks my child should have”), and Covert Control (e.g., “I avoid buying unhealthy food in the supermarke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denburg&lt;/Author&gt;&lt;Year&gt;2014&lt;/Year&gt;&lt;RecNum&gt;4907&lt;/RecNum&gt;&lt;DisplayText&gt;(Rodenburg et al., 2014)&lt;/DisplayText&gt;&lt;record&gt;&lt;rec-number&gt;4907&lt;/rec-number&gt;&lt;foreign-keys&gt;&lt;key app="EN" db-id="r2rrptxt2w29drezxrj52et9sr02zaxepswe" timestamp="1484611467"&gt;4907&lt;/key&gt;&lt;/foreign-keys&gt;&lt;ref-type name="Journal Article"&gt;17&lt;/ref-type&gt;&lt;contributors&gt;&lt;authors&gt;&lt;author&gt;Rodenburg, Gerda&lt;/author&gt;&lt;author&gt;Kremers, Stef P. J.&lt;/author&gt;&lt;author&gt;Oenema, Anke&lt;/author&gt;&lt;author&gt;van de Mheen, Dike&lt;/author&gt;&lt;/authors&gt;&lt;/contributors&gt;&lt;titles&gt;&lt;title&gt;Associations of parental feeding styles with child snacking behaviour and weight in the context of general parenting&lt;/title&gt;&lt;secondary-title&gt;Public Health Nutrition&lt;/secondary-title&gt;&lt;/titles&gt;&lt;periodical&gt;&lt;full-title&gt;Public Health Nutrition&lt;/full-title&gt;&lt;/periodical&gt;&lt;pages&gt;960-969&lt;/pages&gt;&lt;volume&gt;17&lt;/volume&gt;&lt;number&gt;5&lt;/number&gt;&lt;dates&gt;&lt;year&gt;2014&lt;/year&gt;&lt;pub-dates&gt;&lt;date&gt;May&lt;/date&gt;&lt;/pub-dates&gt;&lt;/dates&gt;&lt;isbn&gt;1368-9800&lt;/isbn&gt;&lt;accession-num&gt;WOS:000333638300002&lt;/accession-num&gt;&lt;urls&gt;&lt;related-urls&gt;&lt;url&gt;&amp;lt;Go to WoS&amp;gt;://WOS:000333638300002&lt;/url&gt;&lt;/related-urls&gt;&lt;/urls&gt;&lt;electronic-resource-num&gt;10.1017/s136898001300071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denburg et al., 2014)</w:t>
      </w:r>
      <w:r w:rsidRPr="005A3C27">
        <w:rPr>
          <w:rFonts w:ascii="Times New Roman" w:hAnsi="Times New Roman" w:cs="Times New Roman"/>
        </w:rPr>
        <w:fldChar w:fldCharType="end"/>
      </w:r>
      <w:r w:rsidRPr="005A3C27">
        <w:rPr>
          <w:rFonts w:ascii="Times New Roman" w:hAnsi="Times New Roman" w:cs="Times New Roman"/>
        </w:rPr>
        <w:t xml:space="preserve">. Controlling for baseline child BMI and child and parental snacking, Instrumental Feeding predicted a small decrease in child fruit intake for which moderation analyses revealed that it was only significant when parents displayed a high level of Behavioral Control (e.g., “I try to know where my child goes after school”). Both Instrumental and Emotional feeding predicted a small increase in energy-dense snacking, while Encouragement predicted a decrease. Overt and Covert Control predicted small decreases in energy-dense snacking and sugar-sweetened beverage consumption. Covert Control and Instrumental Feeding predicted a minimal increase in child BMI. Moderation analyses revealed that the negative relation between Overt Control and sugar-sweetened beverage intake was only present for families where parents endorsed low levels of behavioral control; the negative relation between Covert Control and energy-dense snacking only existed for parents with low levels of </w:t>
      </w:r>
      <w:r w:rsidRPr="005A3C27">
        <w:rPr>
          <w:rFonts w:ascii="Times New Roman" w:hAnsi="Times New Roman" w:cs="Times New Roman"/>
        </w:rPr>
        <w:lastRenderedPageBreak/>
        <w:t>psychological control (i.e., “I make my child feel guilty when he/she gets a low grade in school.”) and not for those with high levels of psychological control; and Emotional Feeding and energy-dense snacking was only significant for children of parents who used high levels of psychological control.</w:t>
      </w:r>
    </w:p>
    <w:p w14:paraId="14231128"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 xml:space="preserve">As described, the food that parents choose to make available in the home is another form of control. The home food environment or food availability has been studied as it relates to childhood obesity, albeit the number of longitudinal studies is limited and very few studies examined the impact of food availability on the child’s anthropometric measures. An Australian study of 161 5- to 6-year-old children and 132 10- to 12-year-old children examined the relation between family food environment (breakfast eating patterns, food consumption while watching television, parental provision of energy-dense foods, and child consumption of energy-dense food at home and away from home) and BMI and weight status at 3-year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acfarlane&lt;/Author&gt;&lt;Year&gt;2009&lt;/Year&gt;&lt;RecNum&gt;156&lt;/RecNum&gt;&lt;DisplayText&gt;(Macfarlane, Cleland, Crawford, Campbell, &amp;amp; Timperio, 2009)&lt;/DisplayText&gt;&lt;record&gt;&lt;rec-number&gt;156&lt;/rec-number&gt;&lt;foreign-keys&gt;&lt;key app="EN" db-id="2wx5e9fd6errwqe9t2mpdrfqa5wx0a25rt50" timestamp="1490817982"&gt;156&lt;/key&gt;&lt;/foreign-keys&gt;&lt;ref-type name="Journal Article"&gt;17&lt;/ref-type&gt;&lt;contributors&gt;&lt;authors&gt;&lt;author&gt;Macfarlane, Abbie&lt;/author&gt;&lt;author&gt;Cleland, Verity&lt;/author&gt;&lt;author&gt;Crawford, David&lt;/author&gt;&lt;author&gt;Campbell, Karen&lt;/author&gt;&lt;author&gt;Timperio, Anna&lt;/author&gt;&lt;/authors&gt;&lt;/contributors&gt;&lt;titles&gt;&lt;title&gt;Longitudinal examination of the family food environment and weight status among children&lt;/title&gt;&lt;secondary-title&gt;International Journal of Pediatric Obesity&lt;/secondary-title&gt;&lt;short-title&gt;Longitudinal examination of the family food environment and weight status among children&lt;/short-title&gt;&lt;/titles&gt;&lt;periodical&gt;&lt;full-title&gt;International Journal of Pediatric Obesity&lt;/full-title&gt;&lt;/periodical&gt;&lt;pages&gt;343-352&lt;/pages&gt;&lt;volume&gt;4&lt;/volume&gt;&lt;number&gt;4&lt;/number&gt;&lt;dates&gt;&lt;year&gt;2009&lt;/year&gt;&lt;pub-dates&gt;&lt;date&gt;2009&lt;/date&gt;&lt;/pub-dates&gt;&lt;/dates&gt;&lt;isbn&gt;1747-7166&lt;/isbn&gt;&lt;accession-num&gt;WOS:000277078600019&lt;/accession-num&gt;&lt;urls&gt;&lt;related-urls&gt;&lt;url&gt;&amp;lt;Go to ISI&amp;gt;://WOS:000277078600019&lt;/url&gt;&lt;/related-urls&gt;&lt;/urls&gt;&lt;electronic-resource-num&gt;10.3109/1747716090284621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Macfarlane, Cleland, Crawford, Campbell, &amp; Timperio, 2009)</w:t>
      </w:r>
      <w:r w:rsidRPr="005A3C27">
        <w:rPr>
          <w:rFonts w:ascii="Times New Roman" w:hAnsi="Times New Roman" w:cs="Times New Roman"/>
        </w:rPr>
        <w:fldChar w:fldCharType="end"/>
      </w:r>
      <w:r w:rsidRPr="005A3C27">
        <w:rPr>
          <w:rFonts w:ascii="Times New Roman" w:hAnsi="Times New Roman" w:cs="Times New Roman"/>
        </w:rPr>
        <w:t>. No significant relation was found between provision of energy-dense foods and child weight. A cohort study in Vietnam of 526 children (</w:t>
      </w:r>
      <w:r w:rsidRPr="005A3C27">
        <w:rPr>
          <w:rFonts w:ascii="Times New Roman" w:hAnsi="Times New Roman" w:cs="Times New Roman"/>
          <w:i/>
          <w:iCs/>
        </w:rPr>
        <w:t xml:space="preserve">m </w:t>
      </w:r>
      <w:r w:rsidRPr="005A3C27">
        <w:rPr>
          <w:rFonts w:ascii="Times New Roman" w:hAnsi="Times New Roman" w:cs="Times New Roman"/>
        </w:rPr>
        <w:t xml:space="preserve">= 4-5 years; 51% female) found that better quality of the home food environment (i.e., presence of fruits, vegetables, eggs, meat, and milk) had a protective effect on changes in sum of skinfold thickness for both boys and girls at 1-year follow-up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uynh&lt;/Author&gt;&lt;Year&gt;2011&lt;/Year&gt;&lt;RecNum&gt;4820&lt;/RecNum&gt;&lt;DisplayText&gt;(Huynh et al., 2011)&lt;/DisplayText&gt;&lt;record&gt;&lt;rec-number&gt;4820&lt;/rec-number&gt;&lt;foreign-keys&gt;&lt;key app="EN" db-id="r2rrptxt2w29drezxrj52et9sr02zaxepswe" timestamp="1484611465"&gt;4820&lt;/key&gt;&lt;/foreign-keys&gt;&lt;ref-type name="Journal Article"&gt;17&lt;/ref-type&gt;&lt;contributors&gt;&lt;authors&gt;&lt;author&gt;Huynh, Dieu T. T.&lt;/author&gt;&lt;author&gt;Dibley, Michael J.&lt;/author&gt;&lt;author&gt;Sibbritt, David&lt;/author&gt;&lt;author&gt;Tran, Hanh T. M.&lt;/author&gt;&lt;author&gt;Le, Qui T. K.&lt;/author&gt;&lt;/authors&gt;&lt;/contributors&gt;&lt;titles&gt;&lt;title&gt;Influence of contextual and individual level risk factors on adiposity in a preschool child cohort in Ho Chi Minh City, Vietnam&lt;/title&gt;&lt;secondary-title&gt;International Journal of Pediatric Obesity&lt;/secondary-title&gt;&lt;/titles&gt;&lt;periodical&gt;&lt;full-title&gt;International Journal of Pediatric Obesity&lt;/full-title&gt;&lt;/periodical&gt;&lt;pages&gt;E487-E500&lt;/pages&gt;&lt;volume&gt;6&lt;/volume&gt;&lt;number&gt;2-2&lt;/number&gt;&lt;dates&gt;&lt;year&gt;2011&lt;/year&gt;&lt;pub-dates&gt;&lt;date&gt;Jun&lt;/date&gt;&lt;/pub-dates&gt;&lt;/dates&gt;&lt;isbn&gt;1747-7166&lt;/isbn&gt;&lt;accession-num&gt;WOS:000292704500060&lt;/accession-num&gt;&lt;urls&gt;&lt;related-urls&gt;&lt;url&gt;&amp;lt;Go to WoS&amp;gt;://WOS:000292704500060&lt;/url&gt;&lt;/related-urls&gt;&lt;/urls&gt;&lt;electronic-resource-num&gt;10.3109/17477166.2011.57515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uynh et al., 2011)</w:t>
      </w:r>
      <w:r w:rsidRPr="005A3C27">
        <w:rPr>
          <w:rFonts w:ascii="Times New Roman" w:hAnsi="Times New Roman" w:cs="Times New Roman"/>
        </w:rPr>
        <w:fldChar w:fldCharType="end"/>
      </w:r>
      <w:r w:rsidRPr="005A3C27">
        <w:rPr>
          <w:rFonts w:ascii="Times New Roman" w:hAnsi="Times New Roman" w:cs="Times New Roman"/>
        </w:rPr>
        <w:t>.</w:t>
      </w:r>
    </w:p>
    <w:p w14:paraId="2055E72D"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 xml:space="preserve">Restrictive and pressuring feeding styles are two other types of parental control. The relation between restrictive feeding practices and weight is equivocal with studies finding an association with both weight gai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hompson&lt;/Author&gt;&lt;Year&gt;2013&lt;/Year&gt;&lt;RecNum&gt;4929&lt;/RecNum&gt;&lt;DisplayText&gt;(A. L. Thompson, Adair, &amp;amp; Bentley, 2013)&lt;/DisplayText&gt;&lt;record&gt;&lt;rec-number&gt;4929&lt;/rec-number&gt;&lt;foreign-keys&gt;&lt;key app="EN" db-id="r2rrptxt2w29drezxrj52et9sr02zaxepswe" timestamp="1484611468"&gt;4929&lt;/key&gt;&lt;/foreign-keys&gt;&lt;ref-type name="Journal Article"&gt;17&lt;/ref-type&gt;&lt;contributors&gt;&lt;authors&gt;&lt;author&gt;Thompson, Amanda L.&lt;/author&gt;&lt;author&gt;Adair, Linda S.&lt;/author&gt;&lt;author&gt;Bentley, Margaret E.&lt;/author&gt;&lt;/authors&gt;&lt;/contributors&gt;&lt;titles&gt;&lt;title&gt;Pressuring and Restrictive Feeding Styles Influence Infant Feeding and Size among a Low-Income African-American Sample&lt;/title&gt;&lt;secondary-title&gt;Obesity&lt;/secondary-title&gt;&lt;/titles&gt;&lt;periodical&gt;&lt;full-title&gt;Obesity&lt;/full-title&gt;&lt;/periodical&gt;&lt;pages&gt;562-571&lt;/pages&gt;&lt;volume&gt;21&lt;/volume&gt;&lt;number&gt;3&lt;/number&gt;&lt;dates&gt;&lt;year&gt;2013&lt;/year&gt;&lt;pub-dates&gt;&lt;date&gt;Mar&lt;/date&gt;&lt;/pub-dates&gt;&lt;/dates&gt;&lt;isbn&gt;1930-7381&lt;/isbn&gt;&lt;accession-num&gt;WOS:000322087600046&lt;/accession-num&gt;&lt;urls&gt;&lt;related-urls&gt;&lt;url&gt;&amp;lt;Go to WoS&amp;gt;://WOS:000322087600046&lt;/url&gt;&lt;/related-urls&gt;&lt;/urls&gt;&lt;electronic-resource-num&gt;10.1002/oby.2009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hompson, Adair, &amp; Bentley, 2013)</w:t>
      </w:r>
      <w:r w:rsidRPr="005A3C27">
        <w:rPr>
          <w:rFonts w:ascii="Times New Roman" w:hAnsi="Times New Roman" w:cs="Times New Roman"/>
        </w:rPr>
        <w:fldChar w:fldCharType="end"/>
      </w:r>
      <w:r w:rsidRPr="005A3C27">
        <w:rPr>
          <w:rFonts w:ascii="Times New Roman" w:hAnsi="Times New Roman" w:cs="Times New Roman"/>
        </w:rPr>
        <w:t xml:space="preserve"> and weight los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mpbell&lt;/Author&gt;&lt;Year&gt;2010&lt;/Year&gt;&lt;RecNum&gt;4725&lt;/RecNum&gt;&lt;DisplayText&gt;(Campbell et al., 2010)&lt;/DisplayText&gt;&lt;record&gt;&lt;rec-number&gt;4725&lt;/rec-number&gt;&lt;foreign-keys&gt;&lt;key app="EN" db-id="r2rrptxt2w29drezxrj52et9sr02zaxepswe" timestamp="1484611462"&gt;4725&lt;/key&gt;&lt;/foreign-keys&gt;&lt;ref-type name="Journal Article"&gt;17&lt;/ref-type&gt;&lt;contributors&gt;&lt;authors&gt;&lt;author&gt;Campbell, Karen&lt;/author&gt;&lt;author&gt;Andrianopoulos, Nick&lt;/author&gt;&lt;author&gt;Hesketh, Kylie&lt;/author&gt;&lt;author&gt;Ball, Kylie&lt;/author&gt;&lt;author&gt;Crawford, David&lt;/author&gt;&lt;author&gt;Brennan, Leah&lt;/author&gt;&lt;author&gt;Corsini, Nadia&lt;/author&gt;&lt;author&gt;Timperio, Anna&lt;/author&gt;&lt;/authors&gt;&lt;/contributors&gt;&lt;titles&gt;&lt;title&gt;Parental use of restrictive feeding practices and child BMI z-score. A 3-year prospective cohort study&lt;/title&gt;&lt;secondary-title&gt;Appetite&lt;/secondary-title&gt;&lt;/titles&gt;&lt;periodical&gt;&lt;full-title&gt;Appetite&lt;/full-title&gt;&lt;/periodical&gt;&lt;pages&gt;84-88&lt;/pages&gt;&lt;volume&gt;55&lt;/volume&gt;&lt;number&gt;1&lt;/number&gt;&lt;dates&gt;&lt;year&gt;2010&lt;/year&gt;&lt;pub-dates&gt;&lt;date&gt;Aug&lt;/date&gt;&lt;/pub-dates&gt;&lt;/dates&gt;&lt;isbn&gt;0195-6663&lt;/isbn&gt;&lt;accession-num&gt;WOS:000280213300013&lt;/accession-num&gt;&lt;urls&gt;&lt;related-urls&gt;&lt;url&gt;&amp;lt;Go to ISI&amp;gt;://WOS:000280213300013&lt;/url&gt;&lt;/related-urls&gt;&lt;/urls&gt;&lt;electronic-resource-num&gt;10.1016/j.appet.2010.04.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ampbell et al., 2010)</w:t>
      </w:r>
      <w:r w:rsidRPr="005A3C27">
        <w:rPr>
          <w:rFonts w:ascii="Times New Roman" w:hAnsi="Times New Roman" w:cs="Times New Roman"/>
        </w:rPr>
        <w:fldChar w:fldCharType="end"/>
      </w:r>
      <w:r w:rsidRPr="005A3C27">
        <w:rPr>
          <w:rFonts w:ascii="Times New Roman" w:hAnsi="Times New Roman" w:cs="Times New Roman"/>
        </w:rPr>
        <w:t xml:space="preserve">. Restrictive feeding style has also been found to differentially affect BMI depending on child age. An Australian study of 204 5- to 6-year-olds and 188 10- to 12-year-olds (49.7% female) found that restrictive feeding style at baseline predicted lower BMI z-scores </w:t>
      </w:r>
      <w:r w:rsidRPr="005A3C27">
        <w:rPr>
          <w:rFonts w:ascii="Times New Roman" w:hAnsi="Times New Roman" w:cs="Times New Roman"/>
        </w:rPr>
        <w:lastRenderedPageBreak/>
        <w:t xml:space="preserve">three years later in the 5- to 6-year olds but no relation was found for the 10- to 12-year-old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ampbell&lt;/Author&gt;&lt;Year&gt;2010&lt;/Year&gt;&lt;RecNum&gt;4725&lt;/RecNum&gt;&lt;DisplayText&gt;(Campbell et al., 2010)&lt;/DisplayText&gt;&lt;record&gt;&lt;rec-number&gt;4725&lt;/rec-number&gt;&lt;foreign-keys&gt;&lt;key app="EN" db-id="r2rrptxt2w29drezxrj52et9sr02zaxepswe" timestamp="1484611462"&gt;4725&lt;/key&gt;&lt;/foreign-keys&gt;&lt;ref-type name="Journal Article"&gt;17&lt;/ref-type&gt;&lt;contributors&gt;&lt;authors&gt;&lt;author&gt;Campbell, Karen&lt;/author&gt;&lt;author&gt;Andrianopoulos, Nick&lt;/author&gt;&lt;author&gt;Hesketh, Kylie&lt;/author&gt;&lt;author&gt;Ball, Kylie&lt;/author&gt;&lt;author&gt;Crawford, David&lt;/author&gt;&lt;author&gt;Brennan, Leah&lt;/author&gt;&lt;author&gt;Corsini, Nadia&lt;/author&gt;&lt;author&gt;Timperio, Anna&lt;/author&gt;&lt;/authors&gt;&lt;/contributors&gt;&lt;titles&gt;&lt;title&gt;Parental use of restrictive feeding practices and child BMI z-score. A 3-year prospective cohort study&lt;/title&gt;&lt;secondary-title&gt;Appetite&lt;/secondary-title&gt;&lt;/titles&gt;&lt;periodical&gt;&lt;full-title&gt;Appetite&lt;/full-title&gt;&lt;/periodical&gt;&lt;pages&gt;84-88&lt;/pages&gt;&lt;volume&gt;55&lt;/volume&gt;&lt;number&gt;1&lt;/number&gt;&lt;dates&gt;&lt;year&gt;2010&lt;/year&gt;&lt;pub-dates&gt;&lt;date&gt;Aug&lt;/date&gt;&lt;/pub-dates&gt;&lt;/dates&gt;&lt;isbn&gt;0195-6663&lt;/isbn&gt;&lt;accession-num&gt;WOS:000280213300013&lt;/accession-num&gt;&lt;urls&gt;&lt;related-urls&gt;&lt;url&gt;&amp;lt;Go to ISI&amp;gt;://WOS:000280213300013&lt;/url&gt;&lt;/related-urls&gt;&lt;/urls&gt;&lt;electronic-resource-num&gt;10.1016/j.appet.2010.04.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ampbell et al., 2010)</w:t>
      </w:r>
      <w:r w:rsidRPr="005A3C27">
        <w:rPr>
          <w:rFonts w:ascii="Times New Roman" w:hAnsi="Times New Roman" w:cs="Times New Roman"/>
        </w:rPr>
        <w:fldChar w:fldCharType="end"/>
      </w:r>
      <w:r w:rsidRPr="005A3C27">
        <w:rPr>
          <w:rFonts w:ascii="Times New Roman" w:hAnsi="Times New Roman" w:cs="Times New Roman"/>
        </w:rPr>
        <w:t>. A study of 217 low-income, African American mother-infant dyads (</w:t>
      </w:r>
      <w:r w:rsidRPr="005A3C27">
        <w:rPr>
          <w:rFonts w:ascii="Times New Roman" w:hAnsi="Times New Roman" w:cs="Times New Roman"/>
          <w:i/>
          <w:iCs/>
        </w:rPr>
        <w:t xml:space="preserve">m </w:t>
      </w:r>
      <w:r w:rsidRPr="005A3C27">
        <w:rPr>
          <w:rFonts w:ascii="Times New Roman" w:hAnsi="Times New Roman" w:cs="Times New Roman"/>
        </w:rPr>
        <w:t xml:space="preserve">= </w:t>
      </w:r>
      <w:r w:rsidRPr="005A3C27">
        <w:rPr>
          <w:rFonts w:ascii="Times New Roman" w:eastAsia="Times" w:hAnsi="Times New Roman" w:cs="Times New Roman"/>
        </w:rPr>
        <w:t>3.24 months at baseline, SD = 0.31;</w:t>
      </w:r>
      <w:r w:rsidRPr="005A3C27">
        <w:rPr>
          <w:rFonts w:ascii="Times New Roman" w:hAnsi="Times New Roman" w:cs="Times New Roman"/>
        </w:rPr>
        <w:t xml:space="preserve"> 53.5% female) further broke down restrictive feeding into restrictive amount (i.e., “I carefully control how much my child eats”) and restrictive diet quality (“I let my child eat fast food”). Scores for restrictive diet quality were associated with higher weight-for-age z-scores at subsequent time-points, reduced risk of inappropriate feeding (age inappropriate feeding of liquids and solids), and increased odds of breastfeeding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hompson&lt;/Author&gt;&lt;Year&gt;2013&lt;/Year&gt;&lt;RecNum&gt;4929&lt;/RecNum&gt;&lt;DisplayText&gt;(A. L. Thompson et al., 2013)&lt;/DisplayText&gt;&lt;record&gt;&lt;rec-number&gt;4929&lt;/rec-number&gt;&lt;foreign-keys&gt;&lt;key app="EN" db-id="r2rrptxt2w29drezxrj52et9sr02zaxepswe" timestamp="1484611468"&gt;4929&lt;/key&gt;&lt;/foreign-keys&gt;&lt;ref-type name="Journal Article"&gt;17&lt;/ref-type&gt;&lt;contributors&gt;&lt;authors&gt;&lt;author&gt;Thompson, Amanda L.&lt;/author&gt;&lt;author&gt;Adair, Linda S.&lt;/author&gt;&lt;author&gt;Bentley, Margaret E.&lt;/author&gt;&lt;/authors&gt;&lt;/contributors&gt;&lt;titles&gt;&lt;title&gt;Pressuring and Restrictive Feeding Styles Influence Infant Feeding and Size among a Low-Income African-American Sample&lt;/title&gt;&lt;secondary-title&gt;Obesity&lt;/secondary-title&gt;&lt;/titles&gt;&lt;periodical&gt;&lt;full-title&gt;Obesity&lt;/full-title&gt;&lt;/periodical&gt;&lt;pages&gt;562-571&lt;/pages&gt;&lt;volume&gt;21&lt;/volume&gt;&lt;number&gt;3&lt;/number&gt;&lt;dates&gt;&lt;year&gt;2013&lt;/year&gt;&lt;pub-dates&gt;&lt;date&gt;Mar&lt;/date&gt;&lt;/pub-dates&gt;&lt;/dates&gt;&lt;isbn&gt;1930-7381&lt;/isbn&gt;&lt;accession-num&gt;WOS:000322087600046&lt;/accession-num&gt;&lt;urls&gt;&lt;related-urls&gt;&lt;url&gt;&amp;lt;Go to WoS&amp;gt;://WOS:000322087600046&lt;/url&gt;&lt;/related-urls&gt;&lt;/urls&gt;&lt;electronic-resource-num&gt;10.1002/oby.2009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hompson et al., 2013)</w:t>
      </w:r>
      <w:r w:rsidRPr="005A3C27">
        <w:rPr>
          <w:rFonts w:ascii="Times New Roman" w:hAnsi="Times New Roman" w:cs="Times New Roman"/>
        </w:rPr>
        <w:fldChar w:fldCharType="end"/>
      </w:r>
      <w:r w:rsidRPr="005A3C27">
        <w:rPr>
          <w:rFonts w:ascii="Times New Roman" w:hAnsi="Times New Roman" w:cs="Times New Roman"/>
        </w:rPr>
        <w:t xml:space="preserve">. This study also examined pressuring feeding style, which was conceptualized as the parent pressures their child to finish food, adds cereal to an infant’s bottle to increase intake or promote sleep, and uses food to soothe. When parents had higher ‘pressure to finish’ scores, their infants had higher weight-for-age z-scores at subsequent visits. Higher ‘pressuring with cereal’ scores predicted lower sums of skinfolds and were also related to increased odds of inappropriate feeding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hompson&lt;/Author&gt;&lt;Year&gt;2013&lt;/Year&gt;&lt;RecNum&gt;4929&lt;/RecNum&gt;&lt;DisplayText&gt;(A. L. Thompson et al., 2013)&lt;/DisplayText&gt;&lt;record&gt;&lt;rec-number&gt;4929&lt;/rec-number&gt;&lt;foreign-keys&gt;&lt;key app="EN" db-id="r2rrptxt2w29drezxrj52et9sr02zaxepswe" timestamp="1484611468"&gt;4929&lt;/key&gt;&lt;/foreign-keys&gt;&lt;ref-type name="Journal Article"&gt;17&lt;/ref-type&gt;&lt;contributors&gt;&lt;authors&gt;&lt;author&gt;Thompson, Amanda L.&lt;/author&gt;&lt;author&gt;Adair, Linda S.&lt;/author&gt;&lt;author&gt;Bentley, Margaret E.&lt;/author&gt;&lt;/authors&gt;&lt;/contributors&gt;&lt;titles&gt;&lt;title&gt;Pressuring and Restrictive Feeding Styles Influence Infant Feeding and Size among a Low-Income African-American Sample&lt;/title&gt;&lt;secondary-title&gt;Obesity&lt;/secondary-title&gt;&lt;/titles&gt;&lt;periodical&gt;&lt;full-title&gt;Obesity&lt;/full-title&gt;&lt;/periodical&gt;&lt;pages&gt;562-571&lt;/pages&gt;&lt;volume&gt;21&lt;/volume&gt;&lt;number&gt;3&lt;/number&gt;&lt;dates&gt;&lt;year&gt;2013&lt;/year&gt;&lt;pub-dates&gt;&lt;date&gt;Mar&lt;/date&gt;&lt;/pub-dates&gt;&lt;/dates&gt;&lt;isbn&gt;1930-7381&lt;/isbn&gt;&lt;accession-num&gt;WOS:000322087600046&lt;/accession-num&gt;&lt;urls&gt;&lt;related-urls&gt;&lt;url&gt;&amp;lt;Go to WoS&amp;gt;://WOS:000322087600046&lt;/url&gt;&lt;/related-urls&gt;&lt;/urls&gt;&lt;electronic-resource-num&gt;10.1002/oby.2009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hompson et al., 2013)</w:t>
      </w:r>
      <w:r w:rsidRPr="005A3C27">
        <w:rPr>
          <w:rFonts w:ascii="Times New Roman" w:hAnsi="Times New Roman" w:cs="Times New Roman"/>
        </w:rPr>
        <w:fldChar w:fldCharType="end"/>
      </w:r>
      <w:r w:rsidRPr="005A3C27">
        <w:rPr>
          <w:rFonts w:ascii="Times New Roman" w:hAnsi="Times New Roman" w:cs="Times New Roman"/>
        </w:rPr>
        <w:t>.</w:t>
      </w:r>
    </w:p>
    <w:p w14:paraId="1A92734E"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 xml:space="preserve">It is important to note that the literature also suggests that the relation between child weight and feeding styles is bidirectional </w:t>
      </w:r>
      <w:r w:rsidRPr="005A3C27">
        <w:rPr>
          <w:rFonts w:ascii="Times New Roman" w:hAnsi="Times New Roman" w:cs="Times New Roman"/>
        </w:rPr>
        <w:fldChar w:fldCharType="begin">
          <w:fldData xml:space="preserve">PEVuZE5vdGU+PENpdGU+PEF1dGhvcj5UaG9tcHNvbjwvQXV0aG9yPjxZZWFyPjIwMTM8L1llYXI+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UaG9tcHNvbjwvQXV0aG9yPjxZZWFyPjIwMTM8L1llYXI+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Jansen et al., 2014; Rodgers et al., 2013; Thompson et al., 2013)</w:t>
      </w:r>
      <w:r w:rsidRPr="005A3C27">
        <w:rPr>
          <w:rFonts w:ascii="Times New Roman" w:hAnsi="Times New Roman" w:cs="Times New Roman"/>
        </w:rPr>
        <w:fldChar w:fldCharType="end"/>
      </w:r>
      <w:r w:rsidRPr="005A3C27">
        <w:rPr>
          <w:rFonts w:ascii="Times New Roman" w:hAnsi="Times New Roman" w:cs="Times New Roman"/>
        </w:rPr>
        <w:t xml:space="preserve"> with higher child weight being related to more restrictive feeding practices over time and lower child weight predicting higher levels of pressuring to eat </w:t>
      </w:r>
      <w:r w:rsidRPr="005A3C27">
        <w:rPr>
          <w:rFonts w:ascii="Times New Roman" w:hAnsi="Times New Roman" w:cs="Times New Roman"/>
        </w:rPr>
        <w:fldChar w:fldCharType="begin">
          <w:fldData xml:space="preserve">PEVuZE5vdGU+PENpdGU+PEF1dGhvcj5UaG9tcHNvbjwvQXV0aG9yPjxZZWFyPjIwMTM8L1llYXI+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UaG9tcHNvbjwvQXV0aG9yPjxZZWFyPjIwMTM8L1llYXI+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Jansen et al., 2014; Rodgers et al., 2013; Thompson et al., 2013)</w:t>
      </w:r>
      <w:r w:rsidRPr="005A3C27">
        <w:rPr>
          <w:rFonts w:ascii="Times New Roman" w:hAnsi="Times New Roman" w:cs="Times New Roman"/>
        </w:rPr>
        <w:fldChar w:fldCharType="end"/>
      </w:r>
      <w:r w:rsidRPr="005A3C27">
        <w:rPr>
          <w:rFonts w:ascii="Times New Roman" w:hAnsi="Times New Roman" w:cs="Times New Roman"/>
        </w:rPr>
        <w:t>. In a population-representative study of 4166 children (</w:t>
      </w:r>
      <w:r w:rsidRPr="005A3C27">
        <w:rPr>
          <w:rFonts w:ascii="Times New Roman" w:hAnsi="Times New Roman" w:cs="Times New Roman"/>
          <w:i/>
          <w:iCs/>
        </w:rPr>
        <w:t xml:space="preserve">m[baseline] </w:t>
      </w:r>
      <w:r w:rsidRPr="005A3C27">
        <w:rPr>
          <w:rFonts w:ascii="Times New Roman" w:hAnsi="Times New Roman" w:cs="Times New Roman"/>
        </w:rPr>
        <w:t xml:space="preserve">= 2 years; 50.3% female), from a larger sample of 7295 children in the Netherlands, researchers found that the relation from child weight to feeding practice was stronger than the prospective link from feeding to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Jansen&lt;/Author&gt;&lt;Year&gt;2014&lt;/Year&gt;&lt;RecNum&gt;4826&lt;/RecNum&gt;&lt;DisplayText&gt;(Jansen et al., 2014)&lt;/DisplayText&gt;&lt;record&gt;&lt;rec-number&gt;4826&lt;/rec-number&gt;&lt;foreign-keys&gt;&lt;key app="EN" db-id="r2rrptxt2w29drezxrj52et9sr02zaxepswe" timestamp="1484611465"&gt;4826&lt;/key&gt;&lt;/foreign-keys&gt;&lt;ref-type name="Journal Article"&gt;17&lt;/ref-type&gt;&lt;contributors&gt;&lt;authors&gt;&lt;author&gt;Jansen, Pauline W.&lt;/author&gt;&lt;author&gt;Tharner, Anne&lt;/author&gt;&lt;author&gt;van der Ende, Jan&lt;/author&gt;&lt;author&gt;Wake, Melissa&lt;/author&gt;&lt;author&gt;Raat, Hem&lt;/author&gt;&lt;author&gt;Hofman, Albert&lt;/author&gt;&lt;author&gt;Verhulst, Frank C.&lt;/author&gt;&lt;author&gt;van Ijfzendoorn, Marinus H.&lt;/author&gt;&lt;author&gt;Jaddoe, Vincent W. V.&lt;/author&gt;&lt;author&gt;Tiemeier, Henning&lt;/author&gt;&lt;/authors&gt;&lt;/contributors&gt;&lt;titles&gt;&lt;title&gt;Feeding practices and child weight: is the association bidirectional in preschool children?&lt;/title&gt;&lt;secondary-title&gt;American Journal of Clinical Nutrition&lt;/secondary-title&gt;&lt;/titles&gt;&lt;periodical&gt;&lt;full-title&gt;American Journal of Clinical Nutrition&lt;/full-title&gt;&lt;/periodical&gt;&lt;pages&gt;1329-1336&lt;/pages&gt;&lt;volume&gt;100&lt;/volume&gt;&lt;number&gt;5&lt;/number&gt;&lt;dates&gt;&lt;year&gt;2014&lt;/year&gt;&lt;pub-dates&gt;&lt;date&gt;Nov&lt;/date&gt;&lt;/pub-dates&gt;&lt;/dates&gt;&lt;isbn&gt;0002-9165&lt;/isbn&gt;&lt;accession-num&gt;WOS:000343528500013&lt;/accession-num&gt;&lt;urls&gt;&lt;related-urls&gt;&lt;url&gt;&amp;lt;Go to WoS&amp;gt;://WOS:000343528500013&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Jansen et al., 2014)</w:t>
      </w:r>
      <w:r w:rsidRPr="005A3C27">
        <w:rPr>
          <w:rFonts w:ascii="Times New Roman" w:hAnsi="Times New Roman" w:cs="Times New Roman"/>
        </w:rPr>
        <w:fldChar w:fldCharType="end"/>
      </w:r>
      <w:r w:rsidRPr="005A3C27">
        <w:rPr>
          <w:rFonts w:ascii="Times New Roman" w:hAnsi="Times New Roman" w:cs="Times New Roman"/>
        </w:rPr>
        <w:t xml:space="preserve">. Additionally, parental monitoring of diet at age 2 did not predict BMI at age 6 in this study when controlling for covariates (sex, national origin, maternal BMI in early pregnancy, and highest maternal education level attained). </w:t>
      </w:r>
      <w:r w:rsidRPr="005A3C27">
        <w:rPr>
          <w:rFonts w:ascii="Times New Roman" w:hAnsi="Times New Roman" w:cs="Times New Roman"/>
        </w:rPr>
        <w:lastRenderedPageBreak/>
        <w:t>An Australian study of 323 infants (</w:t>
      </w:r>
      <w:r w:rsidRPr="005A3C27">
        <w:rPr>
          <w:rFonts w:ascii="Times New Roman" w:hAnsi="Times New Roman" w:cs="Times New Roman"/>
          <w:i/>
          <w:iCs/>
        </w:rPr>
        <w:t xml:space="preserve">m[baseline] </w:t>
      </w:r>
      <w:r w:rsidRPr="005A3C27">
        <w:rPr>
          <w:rFonts w:ascii="Times New Roman" w:hAnsi="Times New Roman" w:cs="Times New Roman"/>
        </w:rPr>
        <w:t xml:space="preserve">= 1.5-2.5 years) and their mothers found that maternal monitoring of child diet predicted a decrease in food approach behaviors one year later, but this was not related to changes in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Rodgers&lt;/Author&gt;&lt;Year&gt;2013&lt;/Year&gt;&lt;RecNum&gt;4908&lt;/RecNum&gt;&lt;DisplayText&gt;(Rodgers et al., 2013)&lt;/DisplayText&gt;&lt;record&gt;&lt;rec-number&gt;4908&lt;/rec-number&gt;&lt;foreign-keys&gt;&lt;key app="EN" db-id="r2rrptxt2w29drezxrj52et9sr02zaxepswe" timestamp="1484611467"&gt;4908&lt;/key&gt;&lt;/foreign-keys&gt;&lt;ref-type name="Journal Article"&gt;17&lt;/ref-type&gt;&lt;contributors&gt;&lt;authors&gt;&lt;author&gt;Rodgers, Rachel F.&lt;/author&gt;&lt;author&gt;Paxton, Susan J.&lt;/author&gt;&lt;author&gt;Massey, Robin&lt;/author&gt;&lt;author&gt;Campbell, Karen J.&lt;/author&gt;&lt;author&gt;Wertheim, Eleanor H.&lt;/author&gt;&lt;author&gt;Skouteris, Helen&lt;/author&gt;&lt;author&gt;Gibbons, Kay&lt;/author&gt;&lt;/authors&gt;&lt;/contributors&gt;&lt;titles&gt;&lt;title&gt;Maternal feeding practices predict weight gain and obesogenic eating behaviors in young children: a prospective study&lt;/title&gt;&lt;secondary-title&gt;International Journal of Behavioral Nutrition and Physical Activity&lt;/secondary-title&gt;&lt;/titles&gt;&lt;periodical&gt;&lt;full-title&gt;International Journal of Behavioral Nutrition and Physical Activity&lt;/full-title&gt;&lt;/periodical&gt;&lt;volume&gt;10&lt;/volume&gt;&lt;dates&gt;&lt;year&gt;2013&lt;/year&gt;&lt;pub-dates&gt;&lt;date&gt;Feb 18&lt;/date&gt;&lt;/pub-dates&gt;&lt;/dates&gt;&lt;isbn&gt;1479-5868&lt;/isbn&gt;&lt;accession-num&gt;WOS:000315387100001&lt;/accession-num&gt;&lt;urls&gt;&lt;related-urls&gt;&lt;url&gt;&amp;lt;Go to WoS&amp;gt;://WOS:000315387100001&lt;/url&gt;&lt;/related-urls&gt;&lt;/urls&gt;&lt;custom7&gt;24&lt;/custom7&gt;&lt;electronic-resource-num&gt;10.1186/1479-5868-10-24&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Rodgers et al., 2013)</w:t>
      </w:r>
      <w:r w:rsidRPr="005A3C27">
        <w:rPr>
          <w:rFonts w:ascii="Times New Roman" w:hAnsi="Times New Roman" w:cs="Times New Roman"/>
        </w:rPr>
        <w:fldChar w:fldCharType="end"/>
      </w:r>
      <w:r w:rsidRPr="005A3C27">
        <w:rPr>
          <w:rFonts w:ascii="Times New Roman" w:hAnsi="Times New Roman" w:cs="Times New Roman"/>
        </w:rPr>
        <w:t xml:space="preserve">. </w:t>
      </w:r>
    </w:p>
    <w:p w14:paraId="7F5E3586" w14:textId="77777777" w:rsidR="004038CD" w:rsidRPr="005A3C27" w:rsidRDefault="004038CD" w:rsidP="0038159B">
      <w:pPr>
        <w:widowControl w:val="0"/>
        <w:autoSpaceDE w:val="0"/>
        <w:autoSpaceDN w:val="0"/>
        <w:adjustRightInd w:val="0"/>
        <w:spacing w:line="480" w:lineRule="auto"/>
        <w:ind w:firstLine="720"/>
        <w:rPr>
          <w:rFonts w:ascii="Times New Roman" w:hAnsi="Times New Roman" w:cs="Times New Roman"/>
        </w:rPr>
      </w:pPr>
      <w:r w:rsidRPr="005A3C27">
        <w:rPr>
          <w:rFonts w:ascii="Times New Roman" w:hAnsi="Times New Roman" w:cs="Times New Roman"/>
        </w:rPr>
        <w:t xml:space="preserve">The literature is inconclusive on how feeding practices change over time. In an ethnically and socioeconomically diverse sample of 2516 adolescents (younger cohort: </w:t>
      </w:r>
      <w:r w:rsidRPr="005A3C27">
        <w:rPr>
          <w:rFonts w:ascii="Times New Roman" w:hAnsi="Times New Roman" w:cs="Times New Roman"/>
          <w:i/>
          <w:iCs/>
        </w:rPr>
        <w:t xml:space="preserve">m </w:t>
      </w:r>
      <w:r w:rsidRPr="005A3C27">
        <w:rPr>
          <w:rFonts w:ascii="Times New Roman" w:hAnsi="Times New Roman" w:cs="Times New Roman"/>
        </w:rPr>
        <w:t xml:space="preserve">= 12.8 years, SD = 0.8; older cohort: </w:t>
      </w:r>
      <w:r w:rsidRPr="005A3C27">
        <w:rPr>
          <w:rFonts w:ascii="Times New Roman" w:hAnsi="Times New Roman" w:cs="Times New Roman"/>
          <w:i/>
          <w:iCs/>
        </w:rPr>
        <w:t xml:space="preserve">m </w:t>
      </w:r>
      <w:r w:rsidRPr="005A3C27">
        <w:rPr>
          <w:rFonts w:ascii="Times New Roman" w:hAnsi="Times New Roman" w:cs="Times New Roman"/>
        </w:rPr>
        <w:t xml:space="preserve">= 15.8 years, SD = 0.8) who were followed over five years, parental encouragement to eat healthy, be active, and diet decreased for the younger cohort. In the older cohort, parental encouragement for all behaviors also decreased for males, but parental encouragement to diet increased for fe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auer&lt;/Author&gt;&lt;Year&gt;2011&lt;/Year&gt;&lt;RecNum&gt;4698&lt;/RecNum&gt;&lt;DisplayText&gt;(Bauer, Laska, Fulkerson, &amp;amp; Neumark-Sztainer, 2011)&lt;/DisplayText&gt;&lt;record&gt;&lt;rec-number&gt;4698&lt;/rec-number&gt;&lt;foreign-keys&gt;&lt;key app="EN" db-id="r2rrptxt2w29drezxrj52et9sr02zaxepswe" timestamp="1484611461"&gt;4698&lt;/key&gt;&lt;/foreign-keys&gt;&lt;ref-type name="Journal Article"&gt;17&lt;/ref-type&gt;&lt;contributors&gt;&lt;authors&gt;&lt;author&gt;Bauer, Katherine W.&lt;/author&gt;&lt;author&gt;Laska, Melissa N.&lt;/author&gt;&lt;author&gt;Fulkerson, Jayne A.&lt;/author&gt;&lt;author&gt;Neumark-Sztainer, Dianne&lt;/author&gt;&lt;/authors&gt;&lt;/contributors&gt;&lt;titles&gt;&lt;title&gt;Longitudinal and Secular Trends in Parental Encouragement for Healthy Eating, Physical Activity, and Dieting Throughout the Adolescent Years&lt;/title&gt;&lt;secondary-title&gt;Journal of Adolescent Health&lt;/secondary-title&gt;&lt;/titles&gt;&lt;periodical&gt;&lt;full-title&gt;Journal of Adolescent Health&lt;/full-title&gt;&lt;/periodical&gt;&lt;pages&gt;306-311&lt;/pages&gt;&lt;volume&gt;49&lt;/volume&gt;&lt;number&gt;3&lt;/number&gt;&lt;dates&gt;&lt;year&gt;2011&lt;/year&gt;&lt;pub-dates&gt;&lt;date&gt;Sep&lt;/date&gt;&lt;/pub-dates&gt;&lt;/dates&gt;&lt;isbn&gt;1054-139X&lt;/isbn&gt;&lt;accession-num&gt;WOS:000294071100013&lt;/accession-num&gt;&lt;urls&gt;&lt;related-urls&gt;&lt;url&gt;&amp;lt;Go to ISI&amp;gt;://WOS:000294071100013&lt;/url&gt;&lt;/related-urls&gt;&lt;/urls&gt;&lt;electronic-resource-num&gt;10.1016/j.jadohealth.2010.12.02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auer, Laska, Fulkerson, &amp; Neumark-Sztainer, 2011)</w:t>
      </w:r>
      <w:r w:rsidRPr="005A3C27">
        <w:rPr>
          <w:rFonts w:ascii="Times New Roman" w:hAnsi="Times New Roman" w:cs="Times New Roman"/>
        </w:rPr>
        <w:fldChar w:fldCharType="end"/>
      </w:r>
      <w:r w:rsidRPr="005A3C27">
        <w:rPr>
          <w:rFonts w:ascii="Times New Roman" w:hAnsi="Times New Roman" w:cs="Times New Roman"/>
        </w:rPr>
        <w:t xml:space="preserve">. In contrast, monitoring, pressuring to eat, and restriction were found to be stable from ages 2 to 5 in a British sample of 31 children (51.6%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arrow&lt;/Author&gt;&lt;Year&gt;2012&lt;/Year&gt;&lt;RecNum&gt;4763&lt;/RecNum&gt;&lt;DisplayText&gt;(Farrow &amp;amp; Blissett, 2012)&lt;/DisplayText&gt;&lt;record&gt;&lt;rec-number&gt;4763&lt;/rec-number&gt;&lt;foreign-keys&gt;&lt;key app="EN" db-id="r2rrptxt2w29drezxrj52et9sr02zaxepswe" timestamp="1484611463"&gt;4763&lt;/key&gt;&lt;/foreign-keys&gt;&lt;ref-type name="Journal Article"&gt;17&lt;/ref-type&gt;&lt;contributors&gt;&lt;authors&gt;&lt;author&gt;Farrow, C.&lt;/author&gt;&lt;author&gt;Blissett, J.&lt;/author&gt;&lt;/authors&gt;&lt;/contributors&gt;&lt;titles&gt;&lt;title&gt;Stability and continuity of parentally reported child eating behaviours and feeding practices from 2 to 5 years of age&lt;/title&gt;&lt;secondary-title&gt;Appetite&lt;/secondary-title&gt;&lt;/titles&gt;&lt;periodical&gt;&lt;full-title&gt;Appetite&lt;/full-title&gt;&lt;/periodical&gt;&lt;pages&gt;151-156&lt;/pages&gt;&lt;volume&gt;58&lt;/volume&gt;&lt;number&gt;1&lt;/number&gt;&lt;dates&gt;&lt;year&gt;2012&lt;/year&gt;&lt;pub-dates&gt;&lt;date&gt;Feb&lt;/date&gt;&lt;/pub-dates&gt;&lt;/dates&gt;&lt;isbn&gt;0195-6663&lt;/isbn&gt;&lt;accession-num&gt;WOS:000300862300021&lt;/accession-num&gt;&lt;urls&gt;&lt;related-urls&gt;&lt;url&gt;&amp;lt;Go to WoS&amp;gt;://WOS:000300862300021&lt;/url&gt;&lt;/related-urls&gt;&lt;/urls&gt;&lt;electronic-resource-num&gt;10.1016/j.appet.2011.09.00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arrow &amp; Blissett, 2012)</w:t>
      </w:r>
      <w:r w:rsidRPr="005A3C27">
        <w:rPr>
          <w:rFonts w:ascii="Times New Roman" w:hAnsi="Times New Roman" w:cs="Times New Roman"/>
        </w:rPr>
        <w:fldChar w:fldCharType="end"/>
      </w:r>
      <w:r w:rsidRPr="005A3C27">
        <w:rPr>
          <w:rFonts w:ascii="Times New Roman" w:hAnsi="Times New Roman" w:cs="Times New Roman"/>
        </w:rPr>
        <w:t>.</w:t>
      </w:r>
    </w:p>
    <w:p w14:paraId="5C384CBD" w14:textId="649369F3" w:rsidR="004038CD" w:rsidRPr="005A3C27" w:rsidRDefault="004038CD" w:rsidP="0038159B">
      <w:pPr>
        <w:spacing w:line="480" w:lineRule="auto"/>
        <w:ind w:firstLine="720"/>
        <w:rPr>
          <w:rFonts w:ascii="Times New Roman" w:hAnsi="Times New Roman" w:cs="Times New Roman"/>
        </w:rPr>
      </w:pPr>
      <w:r w:rsidRPr="005A3C27">
        <w:rPr>
          <w:rStyle w:val="Heading3Char"/>
        </w:rPr>
        <w:t>5.3  Parental modeling.</w:t>
      </w:r>
      <w:r w:rsidRPr="005A3C27">
        <w:rPr>
          <w:rFonts w:ascii="Times New Roman" w:hAnsi="Times New Roman" w:cs="Times New Roman"/>
          <w:b/>
          <w:bCs/>
        </w:rPr>
        <w:t xml:space="preserve"> </w:t>
      </w:r>
      <w:r w:rsidRPr="005A3C27">
        <w:rPr>
          <w:rFonts w:ascii="Times New Roman" w:hAnsi="Times New Roman" w:cs="Times New Roman"/>
        </w:rPr>
        <w:t>The literature we identified provided inconsistent</w:t>
      </w:r>
      <w:r w:rsidRPr="005A3C27" w:rsidDel="00703B55">
        <w:rPr>
          <w:rFonts w:ascii="Times New Roman" w:hAnsi="Times New Roman" w:cs="Times New Roman"/>
        </w:rPr>
        <w:t xml:space="preserve"> </w:t>
      </w:r>
      <w:r w:rsidRPr="005A3C27">
        <w:rPr>
          <w:rFonts w:ascii="Times New Roman" w:hAnsi="Times New Roman" w:cs="Times New Roman"/>
        </w:rPr>
        <w:t xml:space="preserve">support for a link between parental modeling of health behaviors and childhood obesity </w:t>
      </w:r>
      <w:r w:rsidRPr="005A3C27">
        <w:rPr>
          <w:rFonts w:ascii="Times New Roman" w:hAnsi="Times New Roman" w:cs="Times New Roman"/>
        </w:rPr>
        <w:fldChar w:fldCharType="begin">
          <w:fldData xml:space="preserve">PEVuZE5vdGU+PENpdGU+PEF1dGhvcj5UaW1wZXJpbzwvQXV0aG9yPjxZZWFyPjIwMDg8L1llYXI+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UaW1wZXJpbzwvQXV0aG9yPjxZZWFyPjIwMDg8L1llYXI+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Arcan et al., 2007; Timperio et al., 2008)</w:t>
      </w:r>
      <w:r w:rsidRPr="005A3C27">
        <w:rPr>
          <w:rFonts w:ascii="Times New Roman" w:hAnsi="Times New Roman" w:cs="Times New Roman"/>
        </w:rPr>
        <w:fldChar w:fldCharType="end"/>
      </w:r>
      <w:r w:rsidRPr="005A3C27">
        <w:rPr>
          <w:rFonts w:ascii="Times New Roman" w:hAnsi="Times New Roman" w:cs="Times New Roman"/>
        </w:rPr>
        <w:t xml:space="preserve">. However, the broader literature generally supports a relationship between parental modeling and children’s health behaviors, particularly eating behaviors and physical activity </w:t>
      </w:r>
      <w:r w:rsidRPr="005A3C27">
        <w:rPr>
          <w:rFonts w:ascii="Times New Roman" w:hAnsi="Times New Roman" w:cs="Times New Roman"/>
        </w:rPr>
        <w:fldChar w:fldCharType="begin">
          <w:fldData xml:space="preserve">PEVuZE5vdGU+PENpdGU+PEF1dGhvcj5CYXVlcjwvQXV0aG9yPjxZZWFyPjIwMTE8L1llYXI+PFJl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1NDwvcGFnZXM+PHZvbHVtZT42PC92b2x1bWU+PG51bWJl
cj4xPC9udW1iZXI+PGRhdGVzPjx5ZWFyPjIwMDk8L3llYXI+PC9kYXRlcz48aXNibj4xNDc5LTU4
Njg8L2lzYm4+PGFjY2Vzc2lvbi1udW0+MTk2NzQ0Njc8L2FjY2Vzc2lvbi1udW0+PHVybHM+PHJl
bGF0ZWQtdXJscz48dXJsPmh0dHBzOi8vd3d3Lm5jYmkubmxtLm5paC5nb3YvcHVibWVkLzE5Njc0
NDY3PC91cmw+PC9yZWxhdGVkLXVybHM+PC91cmxzPjxjdXN0b20yPlBNQzMyMjQ5MTg8L2N1c3Rv
bTI+PGVsZWN0cm9uaWMtcmVzb3VyY2UtbnVtPjEwLjExODYvMTQ3OS01ODY4LTYtNTQ8L2VsZWN0
cm9uaWMtcmVzb3VyY2UtbnVtPjwvcmVjb3JkPjwvQ2l0ZT48L0VuZE5vdGU+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CYXVlcjwvQXV0aG9yPjxZZWFyPjIwMTE8L1llYXI+PFJl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Bauer et al., 2011; McClain, Chappuis, Nguyen-Rodriguez, Yaroch, &amp; Spruijt-Metz, 2009)</w:t>
      </w:r>
      <w:r w:rsidRPr="005A3C27">
        <w:rPr>
          <w:rFonts w:ascii="Times New Roman" w:hAnsi="Times New Roman" w:cs="Times New Roman"/>
        </w:rPr>
        <w:fldChar w:fldCharType="end"/>
      </w:r>
      <w:r w:rsidRPr="005A3C27">
        <w:rPr>
          <w:rFonts w:ascii="Times New Roman" w:hAnsi="Times New Roman" w:cs="Times New Roman"/>
        </w:rPr>
        <w:t>. Two studies in our search demonstrated the impact of actual parental dietary intake on child dietary intake. Parent’s intake of dairy was found to predict dairy intake for females at 5-year follow-up in a sample of 509 adolescent-parent dyads (</w:t>
      </w:r>
      <w:r w:rsidRPr="005A3C27">
        <w:rPr>
          <w:rFonts w:ascii="Times New Roman" w:hAnsi="Times New Roman" w:cs="Times New Roman"/>
          <w:i/>
          <w:iCs/>
        </w:rPr>
        <w:t xml:space="preserve">m[younger cohort] </w:t>
      </w:r>
      <w:r w:rsidRPr="005A3C27">
        <w:rPr>
          <w:rFonts w:ascii="Times New Roman" w:hAnsi="Times New Roman" w:cs="Times New Roman"/>
        </w:rPr>
        <w:t xml:space="preserve">= 13 years, </w:t>
      </w:r>
      <w:r w:rsidRPr="005A3C27">
        <w:rPr>
          <w:rFonts w:ascii="Times New Roman" w:hAnsi="Times New Roman" w:cs="Times New Roman"/>
          <w:i/>
          <w:iCs/>
        </w:rPr>
        <w:t xml:space="preserve">m[older cohort] </w:t>
      </w:r>
      <w:r w:rsidRPr="005A3C27">
        <w:rPr>
          <w:rFonts w:ascii="Times New Roman" w:hAnsi="Times New Roman" w:cs="Times New Roman"/>
        </w:rPr>
        <w:t xml:space="preserve">= 16 years; 57% female)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Arcan&lt;/Author&gt;&lt;Year&gt;2007&lt;/Year&gt;&lt;RecNum&gt;4685&lt;/RecNum&gt;&lt;DisplayText&gt;(Arcan et al., 2007)&lt;/DisplayText&gt;&lt;record&gt;&lt;rec-number&gt;4685&lt;/rec-number&gt;&lt;foreign-keys&gt;&lt;key app="EN" db-id="r2rrptxt2w29drezxrj52et9sr02zaxepswe" timestamp="1484611461"&gt;4685&lt;/key&gt;&lt;/foreign-keys&gt;&lt;ref-type name="Journal Article"&gt;17&lt;/ref-type&gt;&lt;contributors&gt;&lt;authors&gt;&lt;author&gt;Arcan, Chrisa&lt;/author&gt;&lt;author&gt;Neumark-Sztainer, Dianne&lt;/author&gt;&lt;author&gt;Hannan, Peter&lt;/author&gt;&lt;author&gt;van den Berg, Patricia&lt;/author&gt;&lt;author&gt;Story, Mary&lt;/author&gt;&lt;author&gt;Larson, Nicole&lt;/author&gt;&lt;/authors&gt;&lt;/contributors&gt;&lt;titles&gt;&lt;title&gt;Parental eating behaviours, home food environment and adolescent intakes of fruits, vegetables and dairy foods: longitudinal findings from Project EAT&lt;/title&gt;&lt;secondary-title&gt;Public Health Nutrition&lt;/secondary-title&gt;&lt;/titles&gt;&lt;periodical&gt;&lt;full-title&gt;Public Health Nutrition&lt;/full-title&gt;&lt;/periodical&gt;&lt;pages&gt;1257-1265&lt;/pages&gt;&lt;volume&gt;10&lt;/volume&gt;&lt;number&gt;11&lt;/number&gt;&lt;dates&gt;&lt;year&gt;2007&lt;/year&gt;&lt;pub-dates&gt;&lt;date&gt;Nov&lt;/date&gt;&lt;/pub-dates&gt;&lt;/dates&gt;&lt;isbn&gt;1368-9800&lt;/isbn&gt;&lt;accession-num&gt;WOS:000251245400009&lt;/accession-num&gt;&lt;urls&gt;&lt;related-urls&gt;&lt;url&gt;&amp;lt;Go to WoS&amp;gt;://WOS:000251245400009&lt;/url&gt;&lt;/related-urls&gt;&lt;/urls&gt;&lt;electronic-resource-num&gt;10.1017/s1368980007687151&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Arcan et al., 2007)</w:t>
      </w:r>
      <w:r w:rsidRPr="005A3C27">
        <w:rPr>
          <w:rFonts w:ascii="Times New Roman" w:hAnsi="Times New Roman" w:cs="Times New Roman"/>
        </w:rPr>
        <w:fldChar w:fldCharType="end"/>
      </w:r>
      <w:r w:rsidRPr="005A3C27">
        <w:rPr>
          <w:rFonts w:ascii="Times New Roman" w:hAnsi="Times New Roman" w:cs="Times New Roman"/>
        </w:rPr>
        <w:t>. A study of 727 Belgian children (</w:t>
      </w:r>
      <w:r w:rsidRPr="005A3C27">
        <w:rPr>
          <w:rFonts w:ascii="Times New Roman" w:hAnsi="Times New Roman" w:cs="Times New Roman"/>
          <w:i/>
          <w:iCs/>
        </w:rPr>
        <w:t>m</w:t>
      </w:r>
      <w:r w:rsidRPr="005A3C27">
        <w:rPr>
          <w:rFonts w:ascii="Times New Roman" w:hAnsi="Times New Roman" w:cs="Times New Roman"/>
        </w:rPr>
        <w:t xml:space="preserve"> = 10 years; 52% female) found a positive association between parental soft drink consumption when the child was 10 years old and the child’s own soft drink consumption at age 16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Verloigne&lt;/Author&gt;&lt;Year&gt;2013&lt;/Year&gt;&lt;RecNum&gt;4936&lt;/RecNum&gt;&lt;DisplayText&gt;(Verloigne et al., 2013)&lt;/DisplayText&gt;&lt;record&gt;&lt;rec-number&gt;4936&lt;/rec-number&gt;&lt;foreign-keys&gt;&lt;key app="EN" db-id="r2rrptxt2w29drezxrj52et9sr02zaxepswe" timestamp="1484611469"&gt;4936&lt;/key&gt;&lt;/foreign-keys&gt;&lt;ref-type name="Journal Article"&gt;17&lt;/ref-type&gt;&lt;contributors&gt;&lt;authors&gt;&lt;author&gt;Verloigne, Maite&lt;/author&gt;&lt;author&gt;Van Lippevelde, Wendy&lt;/author&gt;&lt;author&gt;Maes, Lea&lt;/author&gt;&lt;author&gt;Brug, Johannes&lt;/author&gt;&lt;author&gt;De Bourdeaudhuij, Ilse&lt;/author&gt;&lt;/authors&gt;&lt;/contributors&gt;&lt;titles&gt;&lt;title&gt;Family- and school-based predictors of energy balance-related behaviours in children: a 6-year longitudinal study&lt;/title&gt;&lt;secondary-title&gt;Public Health Nutrition&lt;/secondary-title&gt;&lt;/titles&gt;&lt;periodical&gt;&lt;full-title&gt;Public Health Nutrition&lt;/full-title&gt;&lt;/periodical&gt;&lt;pages&gt;202-211&lt;/pages&gt;&lt;volume&gt;16&lt;/volume&gt;&lt;number&gt;2&lt;/number&gt;&lt;dates&gt;&lt;year&gt;2013&lt;/year&gt;&lt;pub-dates&gt;&lt;date&gt;Feb&lt;/date&gt;&lt;/pub-dates&gt;&lt;/dates&gt;&lt;isbn&gt;1368-9800&lt;/isbn&gt;&lt;accession-num&gt;WOS:000313976100003&lt;/accession-num&gt;&lt;urls&gt;&lt;related-urls&gt;&lt;url&gt;&amp;lt;Go to WoS&amp;gt;://WOS:000313976100003&lt;/url&gt;&lt;/related-urls&gt;&lt;/urls&gt;&lt;electronic-resource-num&gt;10.1017/s136898001200412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Verloigne et al., 2013)</w:t>
      </w:r>
      <w:r w:rsidRPr="005A3C27">
        <w:rPr>
          <w:rFonts w:ascii="Times New Roman" w:hAnsi="Times New Roman" w:cs="Times New Roman"/>
        </w:rPr>
        <w:fldChar w:fldCharType="end"/>
      </w:r>
      <w:r w:rsidRPr="005A3C27">
        <w:rPr>
          <w:rFonts w:ascii="Times New Roman" w:hAnsi="Times New Roman" w:cs="Times New Roman"/>
        </w:rPr>
        <w:t xml:space="preserve">. </w:t>
      </w:r>
    </w:p>
    <w:p w14:paraId="76E4E0A0" w14:textId="77777777" w:rsidR="004038CD" w:rsidRPr="005A3C27" w:rsidRDefault="004038CD" w:rsidP="0038159B">
      <w:pPr>
        <w:spacing w:line="480" w:lineRule="auto"/>
        <w:ind w:firstLine="720"/>
        <w:rPr>
          <w:rFonts w:ascii="Times New Roman" w:hAnsi="Times New Roman" w:cs="Times New Roman"/>
        </w:rPr>
      </w:pPr>
      <w:r w:rsidRPr="005A3C27">
        <w:rPr>
          <w:rFonts w:ascii="Times New Roman" w:hAnsi="Times New Roman" w:cs="Times New Roman"/>
        </w:rPr>
        <w:lastRenderedPageBreak/>
        <w:t>A number of studies support a link between parental eating behaviors on child eating behaviors and body weight. A study of 197 non-Hispanic White girls (</w:t>
      </w:r>
      <w:r w:rsidRPr="005A3C27">
        <w:rPr>
          <w:rFonts w:ascii="Times New Roman" w:hAnsi="Times New Roman" w:cs="Times New Roman"/>
          <w:i/>
          <w:iCs/>
        </w:rPr>
        <w:t>m</w:t>
      </w:r>
      <w:r w:rsidRPr="005A3C27" w:rsidDel="00833B7D">
        <w:rPr>
          <w:rFonts w:ascii="Times New Roman" w:hAnsi="Times New Roman" w:cs="Times New Roman"/>
        </w:rPr>
        <w:t xml:space="preserve"> </w:t>
      </w:r>
      <w:r w:rsidRPr="005A3C27">
        <w:rPr>
          <w:rFonts w:ascii="Times New Roman" w:hAnsi="Times New Roman" w:cs="Times New Roman"/>
        </w:rPr>
        <w:t xml:space="preserve">= 5 years) and their parents assessed the families every two years until the girls were 13 years old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rancis&lt;/Author&gt;&lt;Year&gt;2007&lt;/Year&gt;&lt;RecNum&gt;4772&lt;/RecNum&gt;&lt;DisplayText&gt;(Francis et al., 2007)&lt;/DisplayText&gt;&lt;record&gt;&lt;rec-number&gt;4772&lt;/rec-number&gt;&lt;foreign-keys&gt;&lt;key app="EN" db-id="r2rrptxt2w29drezxrj52et9sr02zaxepswe" timestamp="1484611463"&gt;4772&lt;/key&gt;&lt;/foreign-keys&gt;&lt;ref-type name="Journal Article"&gt;17&lt;/ref-type&gt;&lt;contributors&gt;&lt;authors&gt;&lt;author&gt;Francis, Lori A.&lt;/author&gt;&lt;author&gt;Ventura, Alison K.&lt;/author&gt;&lt;author&gt;Marini, Michele&lt;/author&gt;&lt;author&gt;Birch, Leann L.&lt;/author&gt;&lt;/authors&gt;&lt;/contributors&gt;&lt;titles&gt;&lt;title&gt;Parent overweight predicts daughters&amp;apos; increase in BMI and disinhibited overeating from 5 to 13 years&lt;/title&gt;&lt;secondary-title&gt;Obesity&lt;/secondary-title&gt;&lt;/titles&gt;&lt;periodical&gt;&lt;full-title&gt;Obesity&lt;/full-title&gt;&lt;/periodical&gt;&lt;pages&gt;1544-1553&lt;/pages&gt;&lt;volume&gt;15&lt;/volume&gt;&lt;number&gt;6&lt;/number&gt;&lt;dates&gt;&lt;year&gt;2007&lt;/year&gt;&lt;pub-dates&gt;&lt;date&gt;Jun&lt;/date&gt;&lt;/pub-dates&gt;&lt;/dates&gt;&lt;isbn&gt;1930-7381&lt;/isbn&gt;&lt;accession-num&gt;WOS:000247405900024&lt;/accession-num&gt;&lt;urls&gt;&lt;related-urls&gt;&lt;url&gt;&amp;lt;Go to ISI&amp;gt;://WOS:000247405900024&lt;/url&gt;&lt;/related-urls&gt;&lt;/urls&gt;&lt;electronic-resource-num&gt;10.1038/oby.2007.18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rancis et al., 2007)</w:t>
      </w:r>
      <w:r w:rsidRPr="005A3C27">
        <w:rPr>
          <w:rFonts w:ascii="Times New Roman" w:hAnsi="Times New Roman" w:cs="Times New Roman"/>
        </w:rPr>
        <w:fldChar w:fldCharType="end"/>
      </w:r>
      <w:r w:rsidRPr="005A3C27">
        <w:rPr>
          <w:rFonts w:ascii="Times New Roman" w:hAnsi="Times New Roman" w:cs="Times New Roman"/>
        </w:rPr>
        <w:t>. Parental disinhibited eating was measured through a questionnaire and daughter’s disinhibited eating style was measured through an observational task. Mothers’ disinhibited eating at study entry was significantly and positively related to their daughters’ disinhibited eating at ages 9, 11, and 13; there was no significant relationship between fathers’ disinhibited eating and daughters’ disinhibited eating. Perhaps surprisingly, in a study of 92 children (age 3–5 years; 39% female), children with the greatest increases in body fat over six years had parents who were high on both</w:t>
      </w:r>
      <w:r w:rsidRPr="005A3C27">
        <w:rPr>
          <w:rFonts w:ascii="Times New Roman" w:eastAsia="Calibri" w:hAnsi="Times New Roman" w:cs="Times New Roman"/>
        </w:rPr>
        <w:t xml:space="preserve"> </w:t>
      </w:r>
      <w:r w:rsidRPr="005A3C27">
        <w:rPr>
          <w:rFonts w:ascii="Times New Roman" w:hAnsi="Times New Roman" w:cs="Times New Roman"/>
        </w:rPr>
        <w:t xml:space="preserve">dietary restraint (behavioral restraint, conscious control of eating) and disinhibition (lability in eating behaviors and weigh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ood&lt;/Author&gt;&lt;Year&gt;2000&lt;/Year&gt;&lt;RecNum&gt;161&lt;/RecNum&gt;&lt;DisplayText&gt;(Hood et al., 2000)&lt;/DisplayText&gt;&lt;record&gt;&lt;rec-number&gt;161&lt;/rec-number&gt;&lt;foreign-keys&gt;&lt;key app="EN" db-id="2wx5e9fd6errwqe9t2mpdrfqa5wx0a25rt50" timestamp="1490817982"&gt;161&lt;/key&gt;&lt;/foreign-keys&gt;&lt;ref-type name="Journal Article"&gt;17&lt;/ref-type&gt;&lt;contributors&gt;&lt;authors&gt;&lt;author&gt;Hood, M. Y.&lt;/author&gt;&lt;author&gt;Moore, L. L.&lt;/author&gt;&lt;author&gt;Sundarajan-Ramamurti, A.&lt;/author&gt;&lt;author&gt;Singer, M.&lt;/author&gt;&lt;author&gt;Cupples, L. A.&lt;/author&gt;&lt;author&gt;Ellison, R. C.&lt;/author&gt;&lt;/authors&gt;&lt;/contributors&gt;&lt;titles&gt;&lt;title&gt;Parental eating attitudes and the development of obesity in children - The Framingham Children&amp;apos;s Study&lt;/title&gt;&lt;secondary-title&gt;International Journal of Obesity&lt;/secondary-title&gt;&lt;short-title&gt;Parental eating attitudes and the development of obesity in children. The Framingham Children&amp;apos;s Study&lt;/short-title&gt;&lt;/titles&gt;&lt;periodical&gt;&lt;full-title&gt;International Journal of Obesity&lt;/full-title&gt;&lt;/periodical&gt;&lt;pages&gt;1319-1325&lt;/pages&gt;&lt;volume&gt;24&lt;/volume&gt;&lt;number&gt;10&lt;/number&gt;&lt;dates&gt;&lt;year&gt;2000&lt;/year&gt;&lt;pub-dates&gt;&lt;date&gt;Oct&lt;/date&gt;&lt;/pub-dates&gt;&lt;/dates&gt;&lt;isbn&gt;0307-0565&lt;/isbn&gt;&lt;accession-num&gt;WOS:000089648500013&lt;/accession-num&gt;&lt;urls&gt;&lt;/urls&gt;&lt;electronic-resource-num&gt;10.1038/sj.ijo.080139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Hood et al., 2000)</w:t>
      </w:r>
      <w:r w:rsidRPr="005A3C27">
        <w:rPr>
          <w:rFonts w:ascii="Times New Roman" w:hAnsi="Times New Roman" w:cs="Times New Roman"/>
        </w:rPr>
        <w:fldChar w:fldCharType="end"/>
      </w:r>
      <w:r w:rsidRPr="005A3C27">
        <w:rPr>
          <w:rFonts w:ascii="Times New Roman" w:hAnsi="Times New Roman" w:cs="Times New Roman"/>
        </w:rPr>
        <w:t xml:space="preserve">. Further analyses revealed that dietary restraint had a negative impact on child body fat only in the presence of high parental disinhibition and the authors concluded that this might be partially explained by parental modeling of unhealthy eating behaviors. </w:t>
      </w:r>
    </w:p>
    <w:p w14:paraId="458A3E87" w14:textId="77777777" w:rsidR="004038CD" w:rsidRPr="005A3C27" w:rsidRDefault="004038CD" w:rsidP="0038159B">
      <w:pPr>
        <w:shd w:val="clear" w:color="auto" w:fill="FFFFFF" w:themeFill="background1"/>
        <w:spacing w:line="480" w:lineRule="auto"/>
        <w:ind w:firstLine="720"/>
        <w:rPr>
          <w:rFonts w:ascii="Times New Roman" w:hAnsi="Times New Roman" w:cs="Times New Roman"/>
        </w:rPr>
      </w:pPr>
      <w:r w:rsidRPr="005A3C27">
        <w:rPr>
          <w:rFonts w:ascii="Times New Roman" w:hAnsi="Times New Roman" w:cs="Times New Roman"/>
        </w:rPr>
        <w:t>Only one study in our search examined the impact of parental modeling on child physical activity. Parental modeling of physical activity and sedentary behavior was not significantly associated with change in</w:t>
      </w:r>
      <w:r w:rsidRPr="005A3C27" w:rsidDel="00F82A3C">
        <w:rPr>
          <w:rFonts w:ascii="Times New Roman" w:hAnsi="Times New Roman" w:cs="Times New Roman"/>
        </w:rPr>
        <w:t xml:space="preserve"> </w:t>
      </w:r>
      <w:r w:rsidRPr="005A3C27">
        <w:rPr>
          <w:rFonts w:ascii="Times New Roman" w:hAnsi="Times New Roman" w:cs="Times New Roman"/>
        </w:rPr>
        <w:t>Australian children’s (</w:t>
      </w:r>
      <w:r w:rsidRPr="005A3C27">
        <w:rPr>
          <w:rFonts w:ascii="Times New Roman" w:hAnsi="Times New Roman" w:cs="Times New Roman"/>
          <w:i/>
          <w:iCs/>
        </w:rPr>
        <w:t>n</w:t>
      </w:r>
      <w:r w:rsidRPr="005A3C27">
        <w:rPr>
          <w:rFonts w:ascii="Times New Roman" w:hAnsi="Times New Roman" w:cs="Times New Roman"/>
        </w:rPr>
        <w:t xml:space="preserve"> = 344; </w:t>
      </w:r>
      <w:r w:rsidRPr="005A3C27">
        <w:rPr>
          <w:rFonts w:ascii="Times New Roman" w:hAnsi="Times New Roman" w:cs="Times New Roman"/>
          <w:i/>
          <w:iCs/>
        </w:rPr>
        <w:t xml:space="preserve">m </w:t>
      </w:r>
      <w:r w:rsidRPr="005A3C27">
        <w:rPr>
          <w:rFonts w:ascii="Times New Roman" w:hAnsi="Times New Roman" w:cs="Times New Roman"/>
        </w:rPr>
        <w:t xml:space="preserve">= 10-12 years; 44% female) BMI z-score over three year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Timperio&lt;/Author&gt;&lt;Year&gt;2008&lt;/Year&gt;&lt;RecNum&gt;4931&lt;/RecNum&gt;&lt;DisplayText&gt;(Timperio et al., 2008)&lt;/DisplayText&gt;&lt;record&gt;&lt;rec-number&gt;4931&lt;/rec-number&gt;&lt;foreign-keys&gt;&lt;key app="EN" db-id="r2rrptxt2w29drezxrj52et9sr02zaxepswe" timestamp="1484611468"&gt;4931&lt;/key&gt;&lt;/foreign-keys&gt;&lt;ref-type name="Journal Article"&gt;17&lt;/ref-type&gt;&lt;contributors&gt;&lt;authors&gt;&lt;author&gt;Timperio, Anna&lt;/author&gt;&lt;author&gt;Salmon, Jo&lt;/author&gt;&lt;author&gt;Ball, Kylie&lt;/author&gt;&lt;author&gt;Baur, Louise A.&lt;/author&gt;&lt;author&gt;Telford, Amanda&lt;/author&gt;&lt;author&gt;Jackson, Michelle&lt;/author&gt;&lt;author&gt;Salmon, Louisa&lt;/author&gt;&lt;author&gt;Crawford, David&lt;/author&gt;&lt;/authors&gt;&lt;/contributors&gt;&lt;titles&gt;&lt;title&gt;Family physical activity and sedentary environments and weight change in children&lt;/title&gt;&lt;secondary-title&gt;International Journal of Pediatric Obesity&lt;/secondary-title&gt;&lt;/titles&gt;&lt;periodical&gt;&lt;full-title&gt;International Journal of Pediatric Obesity&lt;/full-title&gt;&lt;/periodical&gt;&lt;pages&gt;160-167&lt;/pages&gt;&lt;volume&gt;3&lt;/volume&gt;&lt;number&gt;3&lt;/number&gt;&lt;dates&gt;&lt;year&gt;2008&lt;/year&gt;&lt;pub-dates&gt;&lt;date&gt;2008&lt;/date&gt;&lt;/pub-dates&gt;&lt;/dates&gt;&lt;isbn&gt;1747-7166&lt;/isbn&gt;&lt;accession-num&gt;WOS:000257469400005&lt;/accession-num&gt;&lt;urls&gt;&lt;related-urls&gt;&lt;url&gt;&amp;lt;Go to WoS&amp;gt;://WOS:000257469400005&lt;/url&gt;&lt;/related-urls&gt;&lt;/urls&gt;&lt;electronic-resource-num&gt;10.1080/1747716080197038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Timperio et al., 2008)</w:t>
      </w:r>
      <w:r w:rsidRPr="005A3C27">
        <w:rPr>
          <w:rFonts w:ascii="Times New Roman" w:hAnsi="Times New Roman" w:cs="Times New Roman"/>
        </w:rPr>
        <w:fldChar w:fldCharType="end"/>
      </w:r>
      <w:r w:rsidRPr="005A3C27">
        <w:rPr>
          <w:rFonts w:ascii="Times New Roman" w:hAnsi="Times New Roman" w:cs="Times New Roman"/>
        </w:rPr>
        <w:t>. However, girls in the sample who had a sibling who was physically active at least three times per week had a 0.17 unit decrease in BMI z-score after three years.</w:t>
      </w:r>
    </w:p>
    <w:p w14:paraId="638DAA2A" w14:textId="4E091107" w:rsidR="004038CD" w:rsidRPr="005A3C27" w:rsidRDefault="004038CD" w:rsidP="0038159B">
      <w:pPr>
        <w:spacing w:line="480" w:lineRule="auto"/>
        <w:ind w:firstLine="720"/>
        <w:rPr>
          <w:rFonts w:ascii="Times New Roman" w:hAnsi="Times New Roman" w:cs="Times New Roman"/>
        </w:rPr>
      </w:pPr>
      <w:r w:rsidRPr="005A3C27">
        <w:rPr>
          <w:rStyle w:val="Heading3Char"/>
        </w:rPr>
        <w:t>5.4  Family functioning, relationship quality, and support.</w:t>
      </w:r>
      <w:r w:rsidRPr="005A3C27">
        <w:rPr>
          <w:rFonts w:ascii="Times New Roman" w:hAnsi="Times New Roman" w:cs="Times New Roman"/>
          <w:b/>
          <w:bCs/>
        </w:rPr>
        <w:t xml:space="preserve"> </w:t>
      </w:r>
      <w:r w:rsidRPr="005A3C27">
        <w:rPr>
          <w:rFonts w:ascii="Times New Roman" w:hAnsi="Times New Roman" w:cs="Times New Roman"/>
        </w:rPr>
        <w:t xml:space="preserve">In a nationally-representative sample of 10,775 adolescents (age 13 to 18 years at baseline; 52% female; 17.8% black, 12.2% Hispanic, 69.8% white; Add Health), health behaviors declined in the transition to </w:t>
      </w:r>
      <w:r w:rsidRPr="005A3C27">
        <w:rPr>
          <w:rFonts w:ascii="Times New Roman" w:hAnsi="Times New Roman" w:cs="Times New Roman"/>
        </w:rPr>
        <w:lastRenderedPageBreak/>
        <w:t xml:space="preserve">adulthood and high levels of perceived social support from parents (feel their parents care for them and degree of closeness) was related to higher levels of health behaviors at age 13 but also with a greater loss of health behaviors by age 24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rech&lt;/Author&gt;&lt;Year&gt;2012&lt;/Year&gt;&lt;RecNum&gt;4773&lt;/RecNum&gt;&lt;DisplayText&gt;(Frech, 2012)&lt;/DisplayText&gt;&lt;record&gt;&lt;rec-number&gt;4773&lt;/rec-number&gt;&lt;foreign-keys&gt;&lt;key app="EN" db-id="r2rrptxt2w29drezxrj52et9sr02zaxepswe" timestamp="1484611463"&gt;4773&lt;/key&gt;&lt;/foreign-keys&gt;&lt;ref-type name="Journal Article"&gt;17&lt;/ref-type&gt;&lt;contributors&gt;&lt;authors&gt;&lt;author&gt;Frech, Adrianne&lt;/author&gt;&lt;/authors&gt;&lt;/contributors&gt;&lt;titles&gt;&lt;title&gt;Healthy behavior trajectories between adolescence and young adulthood&lt;/title&gt;&lt;secondary-title&gt;Advances in Life Course Research&lt;/secondary-title&gt;&lt;/titles&gt;&lt;periodical&gt;&lt;full-title&gt;Advances in Life Course Research&lt;/full-title&gt;&lt;/periodical&gt;&lt;pages&gt;59-68&lt;/pages&gt;&lt;volume&gt;17&lt;/volume&gt;&lt;number&gt;2&lt;/number&gt;&lt;dates&gt;&lt;year&gt;2012&lt;/year&gt;&lt;pub-dates&gt;&lt;date&gt;Jun&lt;/date&gt;&lt;/pub-dates&gt;&lt;/dates&gt;&lt;isbn&gt;1569-4909&lt;/isbn&gt;&lt;accession-num&gt;WOS:000305261200002&lt;/accession-num&gt;&lt;urls&gt;&lt;related-urls&gt;&lt;url&gt;&amp;lt;Go to ISI&amp;gt;://WOS:000305261200002&lt;/url&gt;&lt;/related-urls&gt;&lt;/urls&gt;&lt;electronic-resource-num&gt;10.1016/j.alcr.2012.01.003&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rech, 2012)</w:t>
      </w:r>
      <w:r w:rsidRPr="005A3C27">
        <w:rPr>
          <w:rFonts w:ascii="Times New Roman" w:hAnsi="Times New Roman" w:cs="Times New Roman"/>
        </w:rPr>
        <w:fldChar w:fldCharType="end"/>
      </w:r>
      <w:r w:rsidRPr="005A3C27">
        <w:rPr>
          <w:rFonts w:ascii="Times New Roman" w:hAnsi="Times New Roman" w:cs="Times New Roman"/>
        </w:rPr>
        <w:t xml:space="preserve">. Other Add Health studies found that living in non-traditional households (i.e., single parents, step-parent, no parent) was associated with fewer health behaviors in adolescence </w:t>
      </w:r>
      <w:r w:rsidRPr="005A3C27">
        <w:rPr>
          <w:rFonts w:ascii="Times New Roman" w:hAnsi="Times New Roman" w:cs="Times New Roman"/>
        </w:rPr>
        <w:fldChar w:fldCharType="begin">
          <w:fldData xml:space="preserve">PEVuZE5vdGU+PENpdGU+PEF1dGhvcj5GcmVjaDwvQXV0aG9yPjxZZWFyPjIwMTI8L1llYXI+PFJl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GcmVjaDwvQXV0aG9yPjxZZWFyPjIwMTI8L1llYXI+PFJl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rPr>
      </w:r>
      <w:r w:rsidRPr="005A3C27">
        <w:rPr>
          <w:rFonts w:ascii="Times New Roman" w:hAnsi="Times New Roman" w:cs="Times New Roman"/>
        </w:rPr>
        <w:fldChar w:fldCharType="separate"/>
      </w:r>
      <w:r w:rsidRPr="005A3C27">
        <w:rPr>
          <w:rFonts w:ascii="Times New Roman" w:hAnsi="Times New Roman" w:cs="Times New Roman"/>
          <w:noProof/>
        </w:rPr>
        <w:t>(Frech, 2012; Stewart &amp; Menning, 2009)</w:t>
      </w:r>
      <w:r w:rsidRPr="005A3C27">
        <w:rPr>
          <w:rFonts w:ascii="Times New Roman" w:hAnsi="Times New Roman" w:cs="Times New Roman"/>
        </w:rPr>
        <w:fldChar w:fldCharType="end"/>
      </w:r>
      <w:r w:rsidRPr="005A3C27">
        <w:rPr>
          <w:rFonts w:ascii="Times New Roman" w:hAnsi="Times New Roman" w:cs="Times New Roman"/>
        </w:rPr>
        <w:t>. In another study using a sub-sample of 6378 adolescents from Add Health (</w:t>
      </w:r>
      <w:r w:rsidRPr="005A3C27">
        <w:rPr>
          <w:rFonts w:ascii="Times New Roman" w:hAnsi="Times New Roman" w:cs="Times New Roman"/>
          <w:i/>
          <w:iCs/>
        </w:rPr>
        <w:t>m</w:t>
      </w:r>
      <w:r w:rsidRPr="005A3C27">
        <w:rPr>
          <w:rFonts w:ascii="Times New Roman" w:hAnsi="Times New Roman" w:cs="Times New Roman"/>
        </w:rPr>
        <w:t xml:space="preserve"> = 15.28 years at study entry, SD</w:t>
      </w:r>
      <w:r w:rsidRPr="005A3C27">
        <w:rPr>
          <w:rFonts w:ascii="Times New Roman" w:hAnsi="Times New Roman" w:cs="Times New Roman"/>
          <w:i/>
          <w:iCs/>
        </w:rPr>
        <w:t xml:space="preserve"> </w:t>
      </w:r>
      <w:r w:rsidRPr="005A3C27">
        <w:rPr>
          <w:rFonts w:ascii="Times New Roman" w:hAnsi="Times New Roman" w:cs="Times New Roman"/>
        </w:rPr>
        <w:t xml:space="preserve">= 1.61) perceived parental caring (“How much do you feel that your parents care about you?”) by adolescents was related to reduced risk of excessive weight as adults in fe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rossman&lt;/Author&gt;&lt;Year&gt;2006&lt;/Year&gt;&lt;RecNum&gt;4743&lt;/RecNum&gt;&lt;DisplayText&gt;(Crossman et al., 2006)&lt;/DisplayText&gt;&lt;record&gt;&lt;rec-number&gt;4743&lt;/rec-number&gt;&lt;foreign-keys&gt;&lt;key app="EN" db-id="r2rrptxt2w29drezxrj52et9sr02zaxepswe" timestamp="1484611462"&gt;4743&lt;/key&gt;&lt;/foreign-keys&gt;&lt;ref-type name="Journal Article"&gt;17&lt;/ref-type&gt;&lt;contributors&gt;&lt;authors&gt;&lt;author&gt;Crossman, Ashley&lt;/author&gt;&lt;author&gt;Sullivan, Deborah Anne&lt;/author&gt;&lt;author&gt;Benin, Mary&lt;/author&gt;&lt;/authors&gt;&lt;/contributors&gt;&lt;titles&gt;&lt;title&gt;The family environment and American adolescents&amp;apos; risk of obesity as young adults&lt;/title&gt;&lt;secondary-title&gt;Social Science &amp;amp; Medicine&lt;/secondary-title&gt;&lt;/titles&gt;&lt;periodical&gt;&lt;full-title&gt;Social Science &amp;amp; Medicine&lt;/full-title&gt;&lt;/periodical&gt;&lt;pages&gt;2255-2267&lt;/pages&gt;&lt;volume&gt;63&lt;/volume&gt;&lt;number&gt;9&lt;/number&gt;&lt;dates&gt;&lt;year&gt;2006&lt;/year&gt;&lt;pub-dates&gt;&lt;date&gt;Nov&lt;/date&gt;&lt;/pub-dates&gt;&lt;/dates&gt;&lt;isbn&gt;0277-9536&lt;/isbn&gt;&lt;accession-num&gt;WOS:000241780900001&lt;/accession-num&gt;&lt;urls&gt;&lt;related-urls&gt;&lt;url&gt;&amp;lt;Go to ISI&amp;gt;://WOS:000241780900001&lt;/url&gt;&lt;/related-urls&gt;&lt;/urls&gt;&lt;electronic-resource-num&gt;10.1016/j.socscimed.2006.05.0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rossman et al., 2006)</w:t>
      </w:r>
      <w:r w:rsidRPr="005A3C27">
        <w:rPr>
          <w:rFonts w:ascii="Times New Roman" w:hAnsi="Times New Roman" w:cs="Times New Roman"/>
        </w:rPr>
        <w:fldChar w:fldCharType="end"/>
      </w:r>
      <w:r w:rsidRPr="005A3C27">
        <w:rPr>
          <w:rFonts w:ascii="Times New Roman" w:hAnsi="Times New Roman" w:cs="Times New Roman"/>
        </w:rPr>
        <w:t xml:space="preserve">. However, having greater closeness with a parent in combination with adolescent perception that parents are trying to control dietary intake was related to increased risk for excessive weight as adults in mal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Crossman&lt;/Author&gt;&lt;Year&gt;2006&lt;/Year&gt;&lt;RecNum&gt;4743&lt;/RecNum&gt;&lt;DisplayText&gt;(Crossman et al., 2006)&lt;/DisplayText&gt;&lt;record&gt;&lt;rec-number&gt;4743&lt;/rec-number&gt;&lt;foreign-keys&gt;&lt;key app="EN" db-id="r2rrptxt2w29drezxrj52et9sr02zaxepswe" timestamp="1484611462"&gt;4743&lt;/key&gt;&lt;/foreign-keys&gt;&lt;ref-type name="Journal Article"&gt;17&lt;/ref-type&gt;&lt;contributors&gt;&lt;authors&gt;&lt;author&gt;Crossman, Ashley&lt;/author&gt;&lt;author&gt;Sullivan, Deborah Anne&lt;/author&gt;&lt;author&gt;Benin, Mary&lt;/author&gt;&lt;/authors&gt;&lt;/contributors&gt;&lt;titles&gt;&lt;title&gt;The family environment and American adolescents&amp;apos; risk of obesity as young adults&lt;/title&gt;&lt;secondary-title&gt;Social Science &amp;amp; Medicine&lt;/secondary-title&gt;&lt;/titles&gt;&lt;periodical&gt;&lt;full-title&gt;Social Science &amp;amp; Medicine&lt;/full-title&gt;&lt;/periodical&gt;&lt;pages&gt;2255-2267&lt;/pages&gt;&lt;volume&gt;63&lt;/volume&gt;&lt;number&gt;9&lt;/number&gt;&lt;dates&gt;&lt;year&gt;2006&lt;/year&gt;&lt;pub-dates&gt;&lt;date&gt;Nov&lt;/date&gt;&lt;/pub-dates&gt;&lt;/dates&gt;&lt;isbn&gt;0277-9536&lt;/isbn&gt;&lt;accession-num&gt;WOS:000241780900001&lt;/accession-num&gt;&lt;urls&gt;&lt;related-urls&gt;&lt;url&gt;&amp;lt;Go to ISI&amp;gt;://WOS:000241780900001&lt;/url&gt;&lt;/related-urls&gt;&lt;/urls&gt;&lt;electronic-resource-num&gt;10.1016/j.socscimed.2006.05.027&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Crossman et al., 2006)</w:t>
      </w:r>
      <w:r w:rsidRPr="005A3C27">
        <w:rPr>
          <w:rFonts w:ascii="Times New Roman" w:hAnsi="Times New Roman" w:cs="Times New Roman"/>
        </w:rPr>
        <w:fldChar w:fldCharType="end"/>
      </w:r>
      <w:r w:rsidRPr="005A3C27">
        <w:rPr>
          <w:rFonts w:ascii="Times New Roman" w:hAnsi="Times New Roman" w:cs="Times New Roman"/>
        </w:rPr>
        <w:t xml:space="preserve">. An Australian study of 201 mother-child dyads (child: </w:t>
      </w:r>
      <w:r w:rsidRPr="005A3C27">
        <w:rPr>
          <w:rFonts w:ascii="Times New Roman" w:hAnsi="Times New Roman" w:cs="Times New Roman"/>
          <w:i/>
          <w:iCs/>
        </w:rPr>
        <w:t xml:space="preserve">m </w:t>
      </w:r>
      <w:r w:rsidRPr="005A3C27">
        <w:rPr>
          <w:rFonts w:ascii="Times New Roman" w:hAnsi="Times New Roman" w:cs="Times New Roman"/>
        </w:rPr>
        <w:t xml:space="preserve">= 2-5 years, average 2.92 years, SD = 0.75; 57.7% female) found that dysfunctional mother-child interactions were concurrently associated with child food fussiness, but this relationship was not supported when examined longitudinall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ergmeier&lt;/Author&gt;&lt;Year&gt;2014&lt;/Year&gt;&lt;RecNum&gt;4708&lt;/RecNum&gt;&lt;DisplayText&gt;(Bergmeier et al., 2014)&lt;/DisplayText&gt;&lt;record&gt;&lt;rec-number&gt;4708&lt;/rec-number&gt;&lt;foreign-keys&gt;&lt;key app="EN" db-id="r2rrptxt2w29drezxrj52et9sr02zaxepswe" timestamp="1484611461"&gt;4708&lt;/key&gt;&lt;/foreign-keys&gt;&lt;ref-type name="Journal Article"&gt;17&lt;/ref-type&gt;&lt;contributors&gt;&lt;authors&gt;&lt;author&gt;Bergmeier, Heidi&lt;/author&gt;&lt;author&gt;Skouteris, Helen&lt;/author&gt;&lt;author&gt;Horwood, Sharon&lt;/author&gt;&lt;author&gt;Hooley, Merrilyn&lt;/author&gt;&lt;author&gt;Richardson, Ben&lt;/author&gt;&lt;/authors&gt;&lt;/contributors&gt;&lt;titles&gt;&lt;title&gt;Child temperament and maternal predictors of preschool children&amp;apos;s eating and body mass index. A prospective study&lt;/title&gt;&lt;secondary-title&gt;Appetite&lt;/secondary-title&gt;&lt;/titles&gt;&lt;periodical&gt;&lt;full-title&gt;Appetite&lt;/full-title&gt;&lt;/periodical&gt;&lt;pages&gt;125-132&lt;/pages&gt;&lt;volume&gt;74&lt;/volume&gt;&lt;dates&gt;&lt;year&gt;2014&lt;/year&gt;&lt;pub-dates&gt;&lt;date&gt;Mar 1&lt;/date&gt;&lt;/pub-dates&gt;&lt;/dates&gt;&lt;isbn&gt;0195-6663&lt;/isbn&gt;&lt;accession-num&gt;WOS:000331481800017&lt;/accession-num&gt;&lt;urls&gt;&lt;related-urls&gt;&lt;url&gt;&amp;lt;Go to ISI&amp;gt;://WOS:000331481800017&lt;/url&gt;&lt;/related-urls&gt;&lt;/urls&gt;&lt;electronic-resource-num&gt;10.1016/j.appet.2013.12.006&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Bergmeier et al., 2014)</w:t>
      </w:r>
      <w:r w:rsidRPr="005A3C27">
        <w:rPr>
          <w:rFonts w:ascii="Times New Roman" w:hAnsi="Times New Roman" w:cs="Times New Roman"/>
        </w:rPr>
        <w:fldChar w:fldCharType="end"/>
      </w:r>
      <w:r w:rsidRPr="005A3C27">
        <w:rPr>
          <w:rFonts w:ascii="Times New Roman" w:hAnsi="Times New Roman" w:cs="Times New Roman"/>
        </w:rPr>
        <w:t>. In a study of 688 8- to 11-year-old children (</w:t>
      </w:r>
      <w:r w:rsidRPr="005A3C27">
        <w:rPr>
          <w:rFonts w:ascii="Times New Roman" w:hAnsi="Times New Roman" w:cs="Times New Roman"/>
          <w:i/>
          <w:iCs/>
        </w:rPr>
        <w:t>m</w:t>
      </w:r>
      <w:r w:rsidRPr="005A3C27">
        <w:rPr>
          <w:rFonts w:ascii="Times New Roman" w:hAnsi="Times New Roman" w:cs="Times New Roman"/>
        </w:rPr>
        <w:t xml:space="preserve"> = 9.05 years; 46.5% female) in Belgium, a less secure attachment to the mother predicted an increase in weight one year later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oossens&lt;/Author&gt;&lt;Year&gt;2012&lt;/Year&gt;&lt;RecNum&gt;4792&lt;/RecNum&gt;&lt;DisplayText&gt;(Goossens, Braet, Van Durme, Decaluwe, &amp;amp; Bosmans, 2012)&lt;/DisplayText&gt;&lt;record&gt;&lt;rec-number&gt;4792&lt;/rec-number&gt;&lt;foreign-keys&gt;&lt;key app="EN" db-id="r2rrptxt2w29drezxrj52et9sr02zaxepswe" timestamp="1484611464"&gt;4792&lt;/key&gt;&lt;/foreign-keys&gt;&lt;ref-type name="Journal Article"&gt;17&lt;/ref-type&gt;&lt;contributors&gt;&lt;authors&gt;&lt;author&gt;Goossens, Lien&lt;/author&gt;&lt;author&gt;Braet, Caroline&lt;/author&gt;&lt;author&gt;Van Durme, Kim&lt;/author&gt;&lt;author&gt;Decaluwe, Veerle&lt;/author&gt;&lt;author&gt;Bosmans, Guy&lt;/author&gt;&lt;/authors&gt;&lt;/contributors&gt;&lt;titles&gt;&lt;title&gt;The Parent-Child Relationship as Predictor of Eating Pathology and Weight Gain in Preadolescents&lt;/title&gt;&lt;secondary-title&gt;Journal of Clinical Child and Adolescent Psychology&lt;/secondary-title&gt;&lt;/titles&gt;&lt;periodical&gt;&lt;full-title&gt;Journal of Clinical Child and Adolescent Psychology&lt;/full-title&gt;&lt;/periodical&gt;&lt;pages&gt;445-457&lt;/pages&gt;&lt;volume&gt;41&lt;/volume&gt;&lt;number&gt;4&lt;/number&gt;&lt;dates&gt;&lt;year&gt;2012&lt;/year&gt;&lt;pub-dates&gt;&lt;date&gt;2012&lt;/date&gt;&lt;/pub-dates&gt;&lt;/dates&gt;&lt;isbn&gt;1537-4416&lt;/isbn&gt;&lt;accession-num&gt;WOS:000305701900005&lt;/accession-num&gt;&lt;urls&gt;&lt;related-urls&gt;&lt;url&gt;&amp;lt;Go to ISI&amp;gt;://WOS:000305701900005&lt;/url&gt;&lt;/related-urls&gt;&lt;/urls&gt;&lt;electronic-resource-num&gt;10.1080/15374416.2012.660690&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Goossens, Braet, Van Durme, Decaluwe, &amp; Bosmans, 2012)</w:t>
      </w:r>
      <w:r w:rsidRPr="005A3C27">
        <w:rPr>
          <w:rFonts w:ascii="Times New Roman" w:hAnsi="Times New Roman" w:cs="Times New Roman"/>
        </w:rPr>
        <w:fldChar w:fldCharType="end"/>
      </w:r>
      <w:r w:rsidRPr="005A3C27">
        <w:rPr>
          <w:rFonts w:ascii="Times New Roman" w:hAnsi="Times New Roman" w:cs="Times New Roman"/>
        </w:rPr>
        <w:t xml:space="preserve">. Paternal attachment was not related. Relatedly, a study of 111 parent-child dyads (child age 7–15 years at baseline, </w:t>
      </w:r>
      <w:r w:rsidRPr="005A3C27">
        <w:rPr>
          <w:rFonts w:ascii="Times New Roman" w:hAnsi="Times New Roman" w:cs="Times New Roman"/>
          <w:i/>
          <w:iCs/>
        </w:rPr>
        <w:t>m</w:t>
      </w:r>
      <w:r w:rsidRPr="005A3C27">
        <w:rPr>
          <w:rFonts w:ascii="Times New Roman" w:hAnsi="Times New Roman" w:cs="Times New Roman"/>
        </w:rPr>
        <w:t xml:space="preserve"> = 11.5 years, SD</w:t>
      </w:r>
      <w:r w:rsidRPr="005A3C27">
        <w:rPr>
          <w:rFonts w:ascii="Times New Roman" w:hAnsi="Times New Roman" w:cs="Times New Roman"/>
          <w:i/>
          <w:iCs/>
        </w:rPr>
        <w:t xml:space="preserve"> </w:t>
      </w:r>
      <w:r w:rsidRPr="005A3C27">
        <w:rPr>
          <w:rFonts w:ascii="Times New Roman" w:hAnsi="Times New Roman" w:cs="Times New Roman"/>
        </w:rPr>
        <w:t xml:space="preserve">= 1.84) in Germany found that higher maternal depression and more insecure maternal attachment were associated with less weight reduction 12 months after a lifestyle intervention or having previously dropped ou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Froehlich&lt;/Author&gt;&lt;Year&gt;2011&lt;/Year&gt;&lt;RecNum&gt;4777&lt;/RecNum&gt;&lt;DisplayText&gt;(Froehlich, Pott, Albayrak, Hebebrand, &amp;amp; Pauli-Pott, 2011)&lt;/DisplayText&gt;&lt;record&gt;&lt;rec-number&gt;4777&lt;/rec-number&gt;&lt;foreign-keys&gt;&lt;key app="EN" db-id="r2rrptxt2w29drezxrj52et9sr02zaxepswe" timestamp="1484611463"&gt;4777&lt;/key&gt;&lt;/foreign-keys&gt;&lt;ref-type name="Journal Article"&gt;17&lt;/ref-type&gt;&lt;contributors&gt;&lt;authors&gt;&lt;author&gt;Froehlich, Georg&lt;/author&gt;&lt;author&gt;Pott, Wilfried&lt;/author&gt;&lt;author&gt;Albayrak, Oezguer&lt;/author&gt;&lt;author&gt;Hebebrand, Johannes&lt;/author&gt;&lt;author&gt;Pauli-Pott, Ursula&lt;/author&gt;&lt;/authors&gt;&lt;/contributors&gt;&lt;titles&gt;&lt;title&gt;Conditions of Long-term Success in a Lifestyle Intervention for Overweight and Obese Youths&lt;/title&gt;&lt;secondary-title&gt;Pediatrics&lt;/secondary-title&gt;&lt;/titles&gt;&lt;periodical&gt;&lt;full-title&gt;Pediatrics&lt;/full-title&gt;&lt;/periodical&gt;&lt;pages&gt;E779-E785&lt;/pages&gt;&lt;volume&gt;128&lt;/volume&gt;&lt;number&gt;4&lt;/number&gt;&lt;dates&gt;&lt;year&gt;2011&lt;/year&gt;&lt;pub-dates&gt;&lt;date&gt;Oct&lt;/date&gt;&lt;/pub-dates&gt;&lt;/dates&gt;&lt;isbn&gt;0031-4005&lt;/isbn&gt;&lt;accession-num&gt;WOS:000295406800002&lt;/accession-num&gt;&lt;urls&gt;&lt;related-urls&gt;&lt;url&gt;&amp;lt;Go to ISI&amp;gt;://WOS:000295406800002&lt;/url&gt;&lt;/related-urls&gt;&lt;/urls&gt;&lt;electronic-resource-num&gt;10.1542/peds.2010-3395&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noProof/>
        </w:rPr>
        <w:t>(Froehlich, Pott, Albayrak, Hebebrand, &amp; Pauli-Pott, 2011)</w:t>
      </w:r>
      <w:r w:rsidRPr="005A3C27">
        <w:rPr>
          <w:rFonts w:ascii="Times New Roman" w:hAnsi="Times New Roman" w:cs="Times New Roman"/>
        </w:rPr>
        <w:fldChar w:fldCharType="end"/>
      </w:r>
      <w:r w:rsidRPr="005A3C27">
        <w:rPr>
          <w:rFonts w:ascii="Times New Roman" w:hAnsi="Times New Roman" w:cs="Times New Roman"/>
        </w:rPr>
        <w:t xml:space="preserve">. </w:t>
      </w:r>
    </w:p>
    <w:p w14:paraId="5221C6E3" w14:textId="558B66D4" w:rsidR="004038CD" w:rsidRPr="005A3C27" w:rsidRDefault="004038CD" w:rsidP="0038159B">
      <w:pPr>
        <w:widowControl w:val="0"/>
        <w:autoSpaceDE w:val="0"/>
        <w:autoSpaceDN w:val="0"/>
        <w:adjustRightInd w:val="0"/>
        <w:spacing w:line="480" w:lineRule="auto"/>
        <w:ind w:right="-720" w:firstLine="720"/>
        <w:rPr>
          <w:rFonts w:ascii="Times New Roman" w:eastAsia="Times New Roman" w:hAnsi="Times New Roman" w:cs="Times New Roman"/>
        </w:rPr>
      </w:pPr>
      <w:r w:rsidRPr="005A3C27">
        <w:rPr>
          <w:rStyle w:val="Heading3Char"/>
        </w:rPr>
        <w:t xml:space="preserve">5.5  Positive behavior support. </w:t>
      </w:r>
      <w:r w:rsidRPr="005A3C27">
        <w:rPr>
          <w:rFonts w:ascii="Times New Roman" w:eastAsia="Times New Roman" w:hAnsi="Times New Roman" w:cs="Times New Roman"/>
        </w:rPr>
        <w:t xml:space="preserve">Positive behavior support is an observable parenting practice that includes the use of positive reinforcement to increase desirable behaviors and the use of proactive </w:t>
      </w:r>
      <w:r w:rsidRPr="005A3C27">
        <w:rPr>
          <w:rFonts w:ascii="Times New Roman" w:eastAsia="Times New Roman" w:hAnsi="Times New Roman" w:cs="Times New Roman"/>
        </w:rPr>
        <w:lastRenderedPageBreak/>
        <w:t xml:space="preserve">structuring to promote self-regulation and desired behaviors. Positive behavior support was found to predict higher nutritional quality of meals served in the home across time in a sample of 731 ethnically diverse, low-income, parent-child dyads (child age 2 at baseline; 49% female children)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Montaño&lt;/Author&gt;&lt;Year&gt;2015&lt;/Year&gt;&lt;RecNum&gt;529&lt;/RecNum&gt;&lt;DisplayText&gt;(Montaño, Smith, Dishion, Shaw, &amp;amp; Wilson, 2015)&lt;/DisplayText&gt;&lt;record&gt;&lt;rec-number&gt;529&lt;/rec-number&gt;&lt;foreign-keys&gt;&lt;key app="EN" db-id="rw9w9adxqxr903ev2th55w0lafetfe0xw0vw" timestamp="1490827039"&gt;529&lt;/key&gt;&lt;/foreign-keys&gt;&lt;ref-type name="Journal Article"&gt;17&lt;/ref-type&gt;&lt;contributors&gt;&lt;authors&gt;&lt;author&gt;Montaño, Zorash&lt;/author&gt;&lt;author&gt;Smith, Justin D&lt;/author&gt;&lt;author&gt;Dishion, Thomas J&lt;/author&gt;&lt;author&gt;Shaw, Daniel S&lt;/author&gt;&lt;author&gt;Wilson, Melvin N&lt;/author&gt;&lt;/authors&gt;&lt;/contributors&gt;&lt;titles&gt;&lt;title&gt;Longitudinal relations between observed parenting behaviors and dietary quality of meals from ages 2 to 5&lt;/title&gt;&lt;secondary-title&gt;Appetite&lt;/secondary-title&gt;&lt;/titles&gt;&lt;periodical&gt;&lt;full-title&gt;Appetite&lt;/full-title&gt;&lt;/periodical&gt;&lt;pages&gt;324-329&lt;/pages&gt;&lt;volume&gt;87&lt;/volume&gt;&lt;dates&gt;&lt;year&gt;2015&lt;/year&gt;&lt;/dates&gt;&lt;isbn&gt;0195-6663&lt;/isbn&gt;&lt;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Montaño, Smith, Dishion, Shaw, &amp; Wilson, 2015)</w:t>
      </w:r>
      <w:r w:rsidRPr="005A3C27">
        <w:rPr>
          <w:rFonts w:ascii="Times New Roman" w:hAnsi="Times New Roman" w:cs="Times New Roman"/>
        </w:rPr>
        <w:fldChar w:fldCharType="end"/>
      </w:r>
      <w:r w:rsidRPr="005A3C27">
        <w:rPr>
          <w:rFonts w:ascii="Times New Roman" w:eastAsia="Times New Roman" w:hAnsi="Times New Roman" w:cs="Times New Roman"/>
        </w:rPr>
        <w:t xml:space="preserve">. Another study of the same sample provided support for a pathway hypothesized based on a DC model: positive behavior support at age 3 predicted higher nutritional quality of the meals served to children from ages 2 to 5, which in turn predicted less steep growth in BMI z-scores from ages 5 to 9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mith&lt;/Author&gt;&lt;Year&gt;2015&lt;/Year&gt;&lt;RecNum&gt;530&lt;/RecNum&gt;&lt;DisplayText&gt;(Justin D Smith, Montaño, Dishion, Shaw, &amp;amp; Wilson, 2015)&lt;/DisplayText&gt;&lt;record&gt;&lt;rec-number&gt;530&lt;/rec-number&gt;&lt;foreign-keys&gt;&lt;key app="EN" db-id="rw9w9adxqxr903ev2th55w0lafetfe0xw0vw" timestamp="1490827089"&gt;530&lt;/key&gt;&lt;/foreign-keys&gt;&lt;ref-type name="Journal Article"&gt;17&lt;/ref-type&gt;&lt;contributors&gt;&lt;authors&gt;&lt;author&gt;Smith, Justin D&lt;/author&gt;&lt;author&gt;Montaño, Zorash&lt;/author&gt;&lt;author&gt;Dishion, Thomas J&lt;/author&gt;&lt;author&gt;Shaw, Daniel S&lt;/author&gt;&lt;author&gt;Wilson, Melvin N&lt;/author&gt;&lt;/authors&gt;&lt;/contributors&gt;&lt;titles&gt;&lt;title&gt;Preventing weight gain and obesity: Indirect effects of the family check-up in early childhood&lt;/title&gt;&lt;secondary-title&gt;Prevention Science&lt;/secondary-title&gt;&lt;/titles&gt;&lt;periodical&gt;&lt;full-title&gt;Prevention Science&lt;/full-title&gt;&lt;/periodical&gt;&lt;pages&gt;408-419&lt;/pages&gt;&lt;volume&gt;16&lt;/volume&gt;&lt;number&gt;3&lt;/number&gt;&lt;dates&gt;&lt;year&gt;2015&lt;/year&gt;&lt;/dates&gt;&lt;isbn&gt;1389-4986&lt;/isbn&gt;&lt;urls&gt;&lt;/urls&gt;&lt;/record&gt;&lt;/Cite&gt;&lt;/EndNote&gt;</w:instrText>
      </w:r>
      <w:r w:rsidRPr="005A3C27">
        <w:rPr>
          <w:rFonts w:ascii="Times New Roman" w:eastAsia="Times New Roman" w:hAnsi="Times New Roman" w:cs="Times New Roman"/>
        </w:rPr>
        <w:fldChar w:fldCharType="separate"/>
      </w:r>
      <w:r w:rsidRPr="005A3C27">
        <w:rPr>
          <w:rFonts w:ascii="Times New Roman" w:hAnsi="Times New Roman" w:cs="Times New Roman"/>
          <w:noProof/>
        </w:rPr>
        <w:t>(Smith, Montaño, Dishion, Shaw, &amp; Wilson, 2015)</w:t>
      </w:r>
      <w:r w:rsidRPr="005A3C27">
        <w:rPr>
          <w:rFonts w:ascii="Times New Roman" w:hAnsi="Times New Roman" w:cs="Times New Roman"/>
        </w:rPr>
        <w:fldChar w:fldCharType="end"/>
      </w:r>
      <w:r w:rsidRPr="005A3C27">
        <w:rPr>
          <w:rFonts w:ascii="Times New Roman" w:eastAsia="Times New Roman" w:hAnsi="Times New Roman" w:cs="Times New Roman"/>
        </w:rPr>
        <w:t>.</w:t>
      </w:r>
    </w:p>
    <w:p w14:paraId="4194C6D0" w14:textId="0DFB68F1" w:rsidR="000C18D1" w:rsidRPr="005A3C27" w:rsidRDefault="000C18D1" w:rsidP="000C18D1">
      <w:pPr>
        <w:widowControl w:val="0"/>
        <w:autoSpaceDE w:val="0"/>
        <w:autoSpaceDN w:val="0"/>
        <w:adjustRightInd w:val="0"/>
        <w:spacing w:line="480" w:lineRule="auto"/>
        <w:ind w:right="-720"/>
        <w:rPr>
          <w:rFonts w:ascii="Times New Roman" w:eastAsia="Times New Roman" w:hAnsi="Times New Roman" w:cs="Times New Roman"/>
          <w:b/>
        </w:rPr>
      </w:pPr>
      <w:r w:rsidRPr="005A3C27">
        <w:rPr>
          <w:rFonts w:ascii="Times New Roman" w:eastAsia="Times New Roman" w:hAnsi="Times New Roman" w:cs="Times New Roman"/>
          <w:b/>
        </w:rPr>
        <w:t>6.  Distal Ecological Influences</w:t>
      </w:r>
    </w:p>
    <w:p w14:paraId="65F89235" w14:textId="77777777" w:rsidR="000C18D1" w:rsidRPr="005A3C27" w:rsidRDefault="000C18D1" w:rsidP="000C18D1">
      <w:pPr>
        <w:widowControl w:val="0"/>
        <w:autoSpaceDE w:val="0"/>
        <w:autoSpaceDN w:val="0"/>
        <w:adjustRightInd w:val="0"/>
        <w:spacing w:line="480" w:lineRule="auto"/>
        <w:ind w:right="-720" w:firstLine="720"/>
        <w:rPr>
          <w:rFonts w:ascii="Times New Roman" w:hAnsi="Times New Roman" w:cs="Times New Roman"/>
        </w:rPr>
      </w:pPr>
      <w:r w:rsidRPr="005A3C27">
        <w:rPr>
          <w:rFonts w:ascii="Times New Roman" w:hAnsi="Times New Roman" w:cs="Times New Roman"/>
        </w:rPr>
        <w:t xml:space="preserve">Harrison et a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 ExcludeAuth="1"&gt;&lt;Author&gt;Harrison&lt;/Author&gt;&lt;Year&gt;2011&lt;/Year&gt;&lt;RecNum&gt;3062&lt;/RecNum&gt;&lt;DisplayText&gt;(2011)&lt;/DisplayText&gt;&lt;record&gt;&lt;rec-number&gt;3062&lt;/rec-number&gt;&lt;foreign-keys&gt;&lt;key app="EN" db-id="r2rrptxt2w29drezxrj52et9sr02zaxepswe" timestamp="1447898608"&gt;3062&lt;/key&gt;&lt;/foreign-keys&gt;&lt;ref-type name="Journal Article"&gt;17&lt;/ref-type&gt;&lt;contributors&gt;&lt;authors&gt;&lt;author&gt;Harrison, Kristen&lt;/author&gt;&lt;author&gt;Bost, Kelly K.&lt;/author&gt;&lt;author&gt;McBride, Brent A.&lt;/author&gt;&lt;author&gt;Donovan, Sharon M.&lt;/author&gt;&lt;author&gt;Grigsby-Toussaint, Diana S.&lt;/author&gt;&lt;author&gt;Kim, Juhee&lt;/author&gt;&lt;author&gt;Liechty, Janet M.&lt;/author&gt;&lt;author&gt;Wiley, Angela&lt;/author&gt;&lt;author&gt;Teran-Garcia, Margarita&lt;/author&gt;&lt;author&gt;Jacobsohn, Gwen Costa&lt;/author&gt;&lt;/authors&gt;&lt;/contributors&gt;&lt;titles&gt;&lt;title&gt;Toward a developmental conceptualization of contributors to overweight and obesity in childhood: The Six-Cs model&lt;/title&gt;&lt;secondary-title&gt;Child Development Perspectives&lt;/secondary-title&gt;&lt;/titles&gt;&lt;periodical&gt;&lt;full-title&gt;Child Development Perspectives&lt;/full-title&gt;&lt;/periodical&gt;&lt;pages&gt;50-58&lt;/pages&gt;&lt;volume&gt;5&lt;/volume&gt;&lt;number&gt;1&lt;/number&gt;&lt;keywords&gt;&lt;keyword&gt;obesity&lt;/keyword&gt;&lt;keyword&gt;ecological model&lt;/keyword&gt;&lt;keyword&gt;family&lt;/keyword&gt;&lt;keyword&gt;community&lt;/keyword&gt;&lt;keyword&gt;genetic&lt;/keyword&gt;&lt;/keywords&gt;&lt;dates&gt;&lt;year&gt;2011&lt;/year&gt;&lt;/dates&gt;&lt;publisher&gt;Blackwell Publishing Ltd&lt;/publisher&gt;&lt;isbn&gt;1750-8606&lt;/isbn&gt;&lt;urls&gt;&lt;related-urls&gt;&lt;url&gt;http://dx.doi.org/10.1111/j.1750-8606.2010.00150.x&lt;/url&gt;&lt;/related-urls&gt;&lt;/urls&gt;&lt;electronic-resource-num&gt;10.1111/j.1750-8606.2010.00150.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2011)</w:t>
      </w:r>
      <w:r w:rsidRPr="005A3C27">
        <w:rPr>
          <w:rFonts w:ascii="Times New Roman" w:hAnsi="Times New Roman" w:cs="Times New Roman"/>
        </w:rPr>
        <w:fldChar w:fldCharType="end"/>
      </w:r>
      <w:r w:rsidRPr="005A3C27">
        <w:rPr>
          <w:rFonts w:ascii="Times New Roman" w:hAnsi="Times New Roman" w:cs="Times New Roman"/>
        </w:rPr>
        <w:t xml:space="preserve"> proposed an ecological model integrating the latest research findings into a comprehensive and developmentally flexible model. As identified in this study, childhood obesity is influenced by biological and genetic factors, child characteristics, and the family context. It is necessary to underscore that these factors exist within systems including neighborhoods, institutions, communities, and macrosystems such as culture, values, and the broader economic and political environment. For example, characteristics of the biophysical and built environments, including neighborhood safety, proximity of supermarkets, and lower population density have been found to be closely related to child BMI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unton&lt;/Author&gt;&lt;Year&gt;2012&lt;/Year&gt;&lt;RecNum&gt;4754&lt;/RecNum&gt;&lt;DisplayText&gt;(Dunton et al., 2012)&lt;/DisplayText&gt;&lt;record&gt;&lt;rec-number&gt;4754&lt;/rec-number&gt;&lt;foreign-keys&gt;&lt;key app="EN" db-id="r2rrptxt2w29drezxrj52et9sr02zaxepswe" timestamp="1484611463"&gt;4754&lt;/key&gt;&lt;/foreign-keys&gt;&lt;ref-type name="Journal Article"&gt;17&lt;/ref-type&gt;&lt;contributors&gt;&lt;authors&gt;&lt;author&gt;Dunton, Genevieve&lt;/author&gt;&lt;author&gt;McConnell, Rob&lt;/author&gt;&lt;author&gt;Jerrett, Michael&lt;/author&gt;&lt;author&gt;Wolch, Jennifer&lt;/author&gt;&lt;author&gt;Lam, Claudia&lt;/author&gt;&lt;author&gt;Gilliland, Frank&lt;/author&gt;&lt;author&gt;Berhane, Kiros&lt;/author&gt;&lt;/authors&gt;&lt;/contributors&gt;&lt;titles&gt;&lt;title&gt;Organized Physical Activity in Young School Children and Subsequent 4-Year Change in Body Mass Index&lt;/title&gt;&lt;secondary-title&gt;Archives of Pediatrics &amp;amp; Adolescent Medicine&lt;/secondary-title&gt;&lt;/titles&gt;&lt;periodical&gt;&lt;full-title&gt;Archives of Pediatrics &amp;amp; Adolescent Medicine&lt;/full-title&gt;&lt;/periodical&gt;&lt;pages&gt;713-718&lt;/pages&gt;&lt;volume&gt;166&lt;/volume&gt;&lt;number&gt;8&lt;/number&gt;&lt;dates&gt;&lt;year&gt;2012&lt;/year&gt;&lt;pub-dates&gt;&lt;date&gt;Aug&lt;/date&gt;&lt;/pub-dates&gt;&lt;/dates&gt;&lt;isbn&gt;1072-4710&lt;/isbn&gt;&lt;accession-num&gt;WOS:000307189300005&lt;/accession-num&gt;&lt;urls&gt;&lt;related-urls&gt;&lt;url&gt;&amp;lt;Go to WoS&amp;gt;://WOS:000307189300005&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Dunton et al., 2012)</w:t>
      </w:r>
      <w:r w:rsidRPr="005A3C27">
        <w:rPr>
          <w:rFonts w:ascii="Times New Roman" w:hAnsi="Times New Roman" w:cs="Times New Roman"/>
        </w:rPr>
        <w:fldChar w:fldCharType="end"/>
      </w:r>
      <w:r w:rsidRPr="005A3C27">
        <w:rPr>
          <w:rFonts w:ascii="Times New Roman" w:hAnsi="Times New Roman" w:cs="Times New Roman"/>
        </w:rPr>
        <w:t xml:space="preserve">. A systematic review of these environments, however, found that most studies are cross-sectional and that findings were inconsisten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Dunton&lt;/Author&gt;&lt;Year&gt;2012&lt;/Year&gt;&lt;RecNum&gt;4754&lt;/RecNum&gt;&lt;DisplayText&gt;(Dunton et al., 2012)&lt;/DisplayText&gt;&lt;record&gt;&lt;rec-number&gt;4754&lt;/rec-number&gt;&lt;foreign-keys&gt;&lt;key app="EN" db-id="r2rrptxt2w29drezxrj52et9sr02zaxepswe" timestamp="1484611463"&gt;4754&lt;/key&gt;&lt;/foreign-keys&gt;&lt;ref-type name="Journal Article"&gt;17&lt;/ref-type&gt;&lt;contributors&gt;&lt;authors&gt;&lt;author&gt;Dunton, Genevieve&lt;/author&gt;&lt;author&gt;McConnell, Rob&lt;/author&gt;&lt;author&gt;Jerrett, Michael&lt;/author&gt;&lt;author&gt;Wolch, Jennifer&lt;/author&gt;&lt;author&gt;Lam, Claudia&lt;/author&gt;&lt;author&gt;Gilliland, Frank&lt;/author&gt;&lt;author&gt;Berhane, Kiros&lt;/author&gt;&lt;/authors&gt;&lt;/contributors&gt;&lt;titles&gt;&lt;title&gt;Organized Physical Activity in Young School Children and Subsequent 4-Year Change in Body Mass Index&lt;/title&gt;&lt;secondary-title&gt;Archives of Pediatrics &amp;amp; Adolescent Medicine&lt;/secondary-title&gt;&lt;/titles&gt;&lt;periodical&gt;&lt;full-title&gt;Archives of Pediatrics &amp;amp; Adolescent Medicine&lt;/full-title&gt;&lt;/periodical&gt;&lt;pages&gt;713-718&lt;/pages&gt;&lt;volume&gt;166&lt;/volume&gt;&lt;number&gt;8&lt;/number&gt;&lt;dates&gt;&lt;year&gt;2012&lt;/year&gt;&lt;pub-dates&gt;&lt;date&gt;Aug&lt;/date&gt;&lt;/pub-dates&gt;&lt;/dates&gt;&lt;isbn&gt;1072-4710&lt;/isbn&gt;&lt;accession-num&gt;WOS:000307189300005&lt;/accession-num&gt;&lt;urls&gt;&lt;related-urls&gt;&lt;url&gt;&amp;lt;Go to WoS&amp;gt;://WOS:000307189300005&lt;/url&gt;&lt;/related-urls&gt;&lt;/urls&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Dunton et al., 2012)</w:t>
      </w:r>
      <w:r w:rsidRPr="005A3C27">
        <w:rPr>
          <w:rFonts w:ascii="Times New Roman" w:hAnsi="Times New Roman" w:cs="Times New Roman"/>
        </w:rPr>
        <w:fldChar w:fldCharType="end"/>
      </w:r>
      <w:r w:rsidRPr="005A3C27">
        <w:rPr>
          <w:rFonts w:ascii="Times New Roman" w:hAnsi="Times New Roman" w:cs="Times New Roman"/>
        </w:rPr>
        <w:t xml:space="preserve">. This review also found that associations were moderated by gender, age, SES, and population density. A review of the etiology of childhood obesity cited two studies that found that lower priced fruits and vegetables have been related to lower BMI in youth and availability of high-caloric foods in schools has been related to higher BMI respectivel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pruijt</w:instrText>
      </w:r>
      <w:r w:rsidRPr="005A3C27">
        <w:rPr>
          <w:rFonts w:ascii="Calibri" w:eastAsia="Calibri" w:hAnsi="Calibri" w:cs="Calibri"/>
        </w:rPr>
        <w:instrText>‐</w:instrText>
      </w:r>
      <w:r w:rsidRPr="005A3C27">
        <w:rPr>
          <w:rFonts w:ascii="Times New Roman" w:hAnsi="Times New Roman" w:cs="Times New Roman"/>
        </w:rPr>
        <w:instrText>Metz&lt;/Author&gt;&lt;Year&gt;2011&lt;/Year&gt;&lt;RecNum&gt;531&lt;/RecNum&gt;&lt;DisplayText&gt;(Spruijt</w:instrText>
      </w:r>
      <w:r w:rsidRPr="005A3C27">
        <w:rPr>
          <w:rFonts w:ascii="Calibri" w:eastAsia="Calibri" w:hAnsi="Calibri" w:cs="Calibri"/>
        </w:rPr>
        <w:instrText>‐</w:instrText>
      </w:r>
      <w:r w:rsidRPr="005A3C27">
        <w:rPr>
          <w:rFonts w:ascii="Times New Roman" w:hAnsi="Times New Roman" w:cs="Times New Roman"/>
        </w:rPr>
        <w:instrText>Metz, 2011)&lt;/DisplayText&gt;&lt;record&gt;&lt;rec-number&gt;531&lt;/rec-number&gt;&lt;foreign-keys&gt;&lt;key app="EN" db-id="rw9w9adxqxr903ev2th55w0lafetfe0xw0vw" timestamp="1490832545"&gt;531&lt;/key&gt;&lt;/foreign-keys&gt;&lt;ref-type name="Journal Article"&gt;17&lt;/ref-type&gt;&lt;contributors&gt;&lt;authors&gt;&lt;author&gt;Spruijt</w:instrText>
      </w:r>
      <w:r w:rsidRPr="005A3C27">
        <w:rPr>
          <w:rFonts w:ascii="Calibri" w:eastAsia="Calibri" w:hAnsi="Calibri" w:cs="Calibri"/>
        </w:rPr>
        <w:instrText>‐</w:instrText>
      </w:r>
      <w:r w:rsidRPr="005A3C27">
        <w:rPr>
          <w:rFonts w:ascii="Times New Roman" w:hAnsi="Times New Roman" w:cs="Times New Roman"/>
        </w:rPr>
        <w:instrText>Metz, Donna&lt;/author&gt;&lt;/authors&gt;&lt;/contributors&gt;&lt;auth-address&gt;Keck School of Medicine, University of Southern California, 1000 S. Fremont, Unit 8, room 4101, Alhambra, CA 91803, 626 4576631, fax: 626 4576633, dmetz@usc.edu.&lt;/auth-address&gt;&lt;titles&gt;&lt;title&gt;Etiology, treatment, and prevention of obesity in childhood and adolescence: A decade in review&lt;/title&gt;&lt;secondary-title&gt;Journal of research on Adolescence&lt;/secondary-title&gt;&lt;/titles&gt;&lt;periodical&gt;&lt;full-title&gt;Journal of Research on Adolescence&lt;/full-title&gt;&lt;/periodical&gt;&lt;pages&gt;129-152&lt;/pages&gt;&lt;volume&gt;21&lt;/volume&gt;&lt;number&gt;1&lt;/number&gt;&lt;dates&gt;&lt;year&gt;2011&lt;/year&gt;&lt;pub-dates&gt;&lt;date&gt;Mar&lt;/date&gt;&lt;/pub-dates&gt;&lt;/dates&gt;&lt;isbn&gt;1532-7795&lt;/isbn&gt;&lt;accession-num&gt;21625328&lt;/accession-num&gt;&lt;urls&gt;&lt;related-urls&gt;&lt;url&gt;https://www.ncbi.nlm.nih.gov/pubmed/21625328&lt;/url&gt;&lt;/related-urls&gt;&lt;/urls&gt;&lt;custom2&gt;PMC3102537&lt;/custom2&gt;&lt;electronic-resource-num&gt;10.1111/j.1532-7795.2010.00719.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Spruijt</w:t>
      </w:r>
      <w:r w:rsidRPr="005A3C27">
        <w:rPr>
          <w:rFonts w:ascii="Calibri" w:eastAsia="Calibri" w:hAnsi="Calibri" w:cs="Calibri"/>
        </w:rPr>
        <w:t>‐</w:t>
      </w:r>
      <w:r w:rsidRPr="005A3C27">
        <w:rPr>
          <w:rFonts w:ascii="Times New Roman" w:hAnsi="Times New Roman" w:cs="Times New Roman"/>
        </w:rPr>
        <w:t>Metz, 2011)</w:t>
      </w:r>
      <w:r w:rsidRPr="005A3C27">
        <w:rPr>
          <w:rFonts w:ascii="Times New Roman" w:hAnsi="Times New Roman" w:cs="Times New Roman"/>
        </w:rPr>
        <w:fldChar w:fldCharType="end"/>
      </w:r>
      <w:r w:rsidRPr="005A3C27">
        <w:rPr>
          <w:rFonts w:ascii="Times New Roman" w:hAnsi="Times New Roman" w:cs="Times New Roman"/>
        </w:rPr>
        <w:t xml:space="preserve">. This review also reported that there have been inconsistent findings between exposure to fast-food in neighborhoods and BMI although exposure has been related to diet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Spruijt</w:instrText>
      </w:r>
      <w:r w:rsidRPr="005A3C27">
        <w:rPr>
          <w:rFonts w:ascii="Calibri" w:eastAsia="Calibri" w:hAnsi="Calibri" w:cs="Calibri"/>
        </w:rPr>
        <w:instrText>‐</w:instrText>
      </w:r>
      <w:r w:rsidRPr="005A3C27">
        <w:rPr>
          <w:rFonts w:ascii="Times New Roman" w:hAnsi="Times New Roman" w:cs="Times New Roman"/>
        </w:rPr>
        <w:instrText>Metz&lt;/Author&gt;&lt;Year&gt;2011&lt;/Year&gt;&lt;RecNum&gt;531&lt;/RecNum&gt;&lt;DisplayText&gt;(Spruijt</w:instrText>
      </w:r>
      <w:r w:rsidRPr="005A3C27">
        <w:rPr>
          <w:rFonts w:ascii="Calibri" w:eastAsia="Calibri" w:hAnsi="Calibri" w:cs="Calibri"/>
        </w:rPr>
        <w:instrText>‐</w:instrText>
      </w:r>
      <w:r w:rsidRPr="005A3C27">
        <w:rPr>
          <w:rFonts w:ascii="Times New Roman" w:hAnsi="Times New Roman" w:cs="Times New Roman"/>
        </w:rPr>
        <w:instrText>Metz, 2011)&lt;/DisplayText&gt;&lt;record&gt;&lt;rec-number&gt;531&lt;/rec-number&gt;&lt;foreign-keys&gt;&lt;key app="EN" db-id="rw9w9adxqxr903ev2th55w0lafetfe0xw0vw" timestamp="1490832545"&gt;531&lt;/key&gt;&lt;/foreign-keys&gt;&lt;ref-type name="Journal Article"&gt;17&lt;/ref-type&gt;&lt;contributors&gt;&lt;authors&gt;&lt;author&gt;Spruijt</w:instrText>
      </w:r>
      <w:r w:rsidRPr="005A3C27">
        <w:rPr>
          <w:rFonts w:ascii="Calibri" w:eastAsia="Calibri" w:hAnsi="Calibri" w:cs="Calibri"/>
        </w:rPr>
        <w:instrText>‐</w:instrText>
      </w:r>
      <w:r w:rsidRPr="005A3C27">
        <w:rPr>
          <w:rFonts w:ascii="Times New Roman" w:hAnsi="Times New Roman" w:cs="Times New Roman"/>
        </w:rPr>
        <w:instrText>Metz, Donna&lt;/author&gt;&lt;/authors&gt;&lt;/contributors&gt;&lt;auth-address&gt;Keck School of Medicine, University of Southern California, 1000 S. Fremont, Unit 8, room 4101, Alhambra, CA 91803, 626 4576631, fax: 626 4576633, dmetz@usc.edu.&lt;/auth-address&gt;&lt;titles&gt;&lt;title&gt;Etiology, treatment, and prevention of obesity in childhood and adolescence: A decade in review&lt;/title&gt;&lt;secondary-title&gt;Journal of research on Adolescence&lt;/secondary-title&gt;&lt;/titles&gt;&lt;periodical&gt;&lt;full-title&gt;Journal of Research on Adolescence&lt;/full-title&gt;&lt;/periodical&gt;&lt;pages&gt;129-152&lt;/pages&gt;&lt;volume&gt;21&lt;/volume&gt;&lt;number&gt;1&lt;/number&gt;&lt;dates&gt;&lt;year&gt;2011&lt;/year&gt;&lt;pub-dates&gt;&lt;date&gt;Mar&lt;/date&gt;&lt;/pub-dates&gt;&lt;/dates&gt;&lt;isbn&gt;1532-7795&lt;/isbn&gt;&lt;accession-num&gt;21625328&lt;/accession-num&gt;&lt;urls&gt;&lt;related-urls&gt;&lt;url&gt;https://www.ncbi.nlm.nih.gov/pubmed/21625328&lt;/url&gt;&lt;/related-urls&gt;&lt;/urls&gt;&lt;custom2&gt;PMC3102537&lt;/custom2&gt;&lt;electronic-resource-num&gt;10.1111/j.1532-7795.2010.00719.x&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Spruijt</w:t>
      </w:r>
      <w:r w:rsidRPr="005A3C27">
        <w:rPr>
          <w:rFonts w:ascii="Calibri" w:eastAsia="Calibri" w:hAnsi="Calibri" w:cs="Calibri"/>
        </w:rPr>
        <w:t>‐</w:t>
      </w:r>
      <w:r w:rsidRPr="005A3C27">
        <w:rPr>
          <w:rFonts w:ascii="Times New Roman" w:hAnsi="Times New Roman" w:cs="Times New Roman"/>
        </w:rPr>
        <w:t>Metz, 2011)</w:t>
      </w:r>
      <w:r w:rsidRPr="005A3C27">
        <w:rPr>
          <w:rFonts w:ascii="Times New Roman" w:hAnsi="Times New Roman" w:cs="Times New Roman"/>
        </w:rPr>
        <w:fldChar w:fldCharType="end"/>
      </w:r>
      <w:r w:rsidRPr="005A3C27">
        <w:rPr>
          <w:rFonts w:ascii="Times New Roman" w:hAnsi="Times New Roman" w:cs="Times New Roman"/>
        </w:rPr>
        <w:t xml:space="preserve">. However, residing in a rural area was associated with lower BMI in a study of </w:t>
      </w:r>
      <w:r w:rsidRPr="005A3C27">
        <w:rPr>
          <w:rFonts w:ascii="Times New Roman" w:hAnsi="Times New Roman" w:cs="Times New Roman"/>
        </w:rPr>
        <w:lastRenderedPageBreak/>
        <w:t>Australian children in (</w:t>
      </w:r>
      <w:r w:rsidRPr="005A3C27">
        <w:rPr>
          <w:rFonts w:ascii="Times New Roman" w:hAnsi="Times New Roman" w:cs="Times New Roman"/>
          <w:i/>
          <w:iCs/>
        </w:rPr>
        <w:t xml:space="preserve">n </w:t>
      </w:r>
      <w:r w:rsidRPr="005A3C27">
        <w:rPr>
          <w:rFonts w:ascii="Times New Roman" w:hAnsi="Times New Roman" w:cs="Times New Roman"/>
        </w:rPr>
        <w:t xml:space="preserve">= 1373; </w:t>
      </w:r>
      <w:r w:rsidRPr="005A3C27">
        <w:rPr>
          <w:rFonts w:ascii="Times New Roman" w:hAnsi="Times New Roman" w:cs="Times New Roman"/>
          <w:i/>
          <w:iCs/>
        </w:rPr>
        <w:t>m[baseline]</w:t>
      </w:r>
      <w:r w:rsidRPr="005A3C27">
        <w:rPr>
          <w:rFonts w:ascii="Times New Roman" w:hAnsi="Times New Roman" w:cs="Times New Roman"/>
        </w:rPr>
        <w:t xml:space="preserve"> = 7.6 years; 50% female; Health of Young Victorians Study)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esketh&lt;/Author&gt;&lt;Year&gt;2009&lt;/Year&gt;&lt;RecNum&gt;4812&lt;/RecNum&gt;&lt;DisplayText&gt;(Hesketh, Carlin, Wake, &amp;amp; Crawford, 2009)&lt;/DisplayText&gt;&lt;record&gt;&lt;rec-number&gt;4812&lt;/rec-number&gt;&lt;foreign-keys&gt;&lt;key app="EN" db-id="r2rrptxt2w29drezxrj52et9sr02zaxepswe" timestamp="1484611464"&gt;4812&lt;/key&gt;&lt;/foreign-keys&gt;&lt;ref-type name="Journal Article"&gt;17&lt;/ref-type&gt;&lt;contributors&gt;&lt;authors&gt;&lt;author&gt;Hesketh, Kylie&lt;/author&gt;&lt;author&gt;Carlin, John&lt;/author&gt;&lt;author&gt;Wake, Melissa&lt;/author&gt;&lt;author&gt;Crawford, David&lt;/author&gt;&lt;/authors&gt;&lt;/contributors&gt;&lt;titles&gt;&lt;title&gt;Predictors of body mass index change in Australian primary school children&lt;/title&gt;&lt;secondary-title&gt;International Journal of Pediatric Obesity&lt;/secondary-title&gt;&lt;/titles&gt;&lt;periodical&gt;&lt;full-title&gt;International Journal of Pediatric Obesity&lt;/full-title&gt;&lt;/periodical&gt;&lt;pages&gt;45-53&lt;/pages&gt;&lt;volume&gt;4&lt;/volume&gt;&lt;number&gt;1&lt;/number&gt;&lt;dates&gt;&lt;year&gt;2009&lt;/year&gt;&lt;pub-dates&gt;&lt;date&gt;2009&lt;/date&gt;&lt;/pub-dates&gt;&lt;/dates&gt;&lt;isbn&gt;1747-7166&lt;/isbn&gt;&lt;accession-num&gt;WOS:000263267600004&lt;/accession-num&gt;&lt;urls&gt;&lt;related-urls&gt;&lt;url&gt;&amp;lt;Go to WoS&amp;gt;://WOS:000263267600004&lt;/url&gt;&lt;/related-urls&gt;&lt;/urls&gt;&lt;custom7&gt;Pii 794227664&lt;/custom7&gt;&lt;electronic-resource-num&gt;10.1080/17477160802191122&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Hesketh, Carlin, Wake, &amp; Crawford, 2009)</w:t>
      </w:r>
      <w:r w:rsidRPr="005A3C27">
        <w:rPr>
          <w:rFonts w:ascii="Times New Roman" w:hAnsi="Times New Roman" w:cs="Times New Roman"/>
        </w:rPr>
        <w:fldChar w:fldCharType="end"/>
      </w:r>
      <w:r w:rsidRPr="005A3C27">
        <w:rPr>
          <w:rFonts w:ascii="Times New Roman" w:hAnsi="Times New Roman" w:cs="Times New Roman"/>
        </w:rPr>
        <w:t>. In a second study of Australian adolescents (</w:t>
      </w:r>
      <w:r w:rsidRPr="005A3C27">
        <w:rPr>
          <w:rFonts w:ascii="Times New Roman" w:hAnsi="Times New Roman" w:cs="Times New Roman"/>
          <w:i/>
          <w:iCs/>
        </w:rPr>
        <w:t>n</w:t>
      </w:r>
      <w:r w:rsidRPr="005A3C27">
        <w:rPr>
          <w:rFonts w:ascii="Times New Roman" w:hAnsi="Times New Roman" w:cs="Times New Roman"/>
        </w:rPr>
        <w:t xml:space="preserve"> = 798; </w:t>
      </w:r>
      <w:r w:rsidRPr="005A3C27">
        <w:rPr>
          <w:rFonts w:ascii="Times New Roman" w:hAnsi="Times New Roman" w:cs="Times New Roman"/>
          <w:i/>
          <w:iCs/>
        </w:rPr>
        <w:t xml:space="preserve">m[baseline] </w:t>
      </w:r>
      <w:r w:rsidRPr="005A3C27">
        <w:rPr>
          <w:rFonts w:ascii="Times New Roman" w:hAnsi="Times New Roman" w:cs="Times New Roman"/>
        </w:rPr>
        <w:t xml:space="preserve">= 9 years; 52.5% female), lower BMI among girls at age 12 was associated with higher SES (as measured by standards set by the Australian Bureau of Statistics based on the “relative urban advantage of the current addres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Burke&lt;/Author&gt;&lt;Year&gt;2001&lt;/Year&gt;&lt;RecNum&gt;4721&lt;/RecNum&gt;&lt;DisplayText&gt;(Burke, Beilin, &amp;amp; Dunbar, 2001)&lt;/DisplayText&gt;&lt;record&gt;&lt;rec-number&gt;4721&lt;/rec-number&gt;&lt;foreign-keys&gt;&lt;key app="EN" db-id="r2rrptxt2w29drezxrj52et9sr02zaxepswe" timestamp="1484611462"&gt;4721&lt;/key&gt;&lt;/foreign-keys&gt;&lt;ref-type name="Journal Article"&gt;17&lt;/ref-type&gt;&lt;contributors&gt;&lt;authors&gt;&lt;author&gt;Burke, V.&lt;/author&gt;&lt;author&gt;Beilin, L. J.&lt;/author&gt;&lt;author&gt;Dunbar, D.&lt;/author&gt;&lt;/authors&gt;&lt;/contributors&gt;&lt;titles&gt;&lt;title&gt;Family lifestyle and parental body mass index as predictors of body mass index in Australian children: a longitudinal study&lt;/title&gt;&lt;secondary-title&gt;International Journal of Obesity&lt;/secondary-title&gt;&lt;/titles&gt;&lt;periodical&gt;&lt;full-title&gt;International Journal of Obesity&lt;/full-title&gt;&lt;/periodical&gt;&lt;pages&gt;147-157&lt;/pages&gt;&lt;volume&gt;25&lt;/volume&gt;&lt;number&gt;2&lt;/number&gt;&lt;dates&gt;&lt;year&gt;2001&lt;/year&gt;&lt;pub-dates&gt;&lt;date&gt;Feb&lt;/date&gt;&lt;/pub-dates&gt;&lt;/dates&gt;&lt;isbn&gt;0307-0565&lt;/isbn&gt;&lt;accession-num&gt;WOS:000166731600001&lt;/accession-num&gt;&lt;urls&gt;&lt;related-urls&gt;&lt;url&gt;&amp;lt;Go to ISI&amp;gt;://WOS:000166731600001&lt;/url&gt;&lt;/related-urls&gt;&lt;/urls&gt;&lt;electronic-resource-num&gt;10.1038/sj.ijo.0801538&lt;/electronic-resource-num&gt;&lt;/record&gt;&lt;/Cite&gt;&lt;/EndNote&gt;</w:instrText>
      </w:r>
      <w:r w:rsidRPr="005A3C27">
        <w:rPr>
          <w:rFonts w:ascii="Times New Roman" w:hAnsi="Times New Roman" w:cs="Times New Roman"/>
        </w:rPr>
        <w:fldChar w:fldCharType="separate"/>
      </w:r>
      <w:r w:rsidRPr="005A3C27">
        <w:rPr>
          <w:rFonts w:ascii="Times New Roman" w:hAnsi="Times New Roman" w:cs="Times New Roman"/>
        </w:rPr>
        <w:t>(Burke, Beilin, &amp; Dunbar, 2001)</w:t>
      </w:r>
      <w:r w:rsidRPr="005A3C27">
        <w:rPr>
          <w:rFonts w:ascii="Times New Roman" w:hAnsi="Times New Roman" w:cs="Times New Roman"/>
        </w:rPr>
        <w:fldChar w:fldCharType="end"/>
      </w:r>
      <w:r w:rsidRPr="005A3C27">
        <w:rPr>
          <w:rFonts w:ascii="Times New Roman" w:hAnsi="Times New Roman" w:cs="Times New Roman"/>
        </w:rPr>
        <w:t>. However, this relationship was not significant at age 15 or 18.</w:t>
      </w:r>
    </w:p>
    <w:p w14:paraId="0C0DDF49" w14:textId="77777777" w:rsidR="000C18D1" w:rsidRPr="005A3C27" w:rsidRDefault="000C18D1" w:rsidP="000C18D1">
      <w:pPr>
        <w:widowControl w:val="0"/>
        <w:autoSpaceDE w:val="0"/>
        <w:autoSpaceDN w:val="0"/>
        <w:adjustRightInd w:val="0"/>
        <w:spacing w:line="480" w:lineRule="auto"/>
        <w:ind w:right="-720" w:firstLine="720"/>
        <w:rPr>
          <w:rFonts w:ascii="Times New Roman" w:hAnsi="Times New Roman" w:cs="Times New Roman"/>
        </w:rPr>
      </w:pPr>
      <w:r w:rsidRPr="005A3C27">
        <w:rPr>
          <w:rFonts w:ascii="Times New Roman" w:hAnsi="Times New Roman" w:cs="Times New Roman"/>
        </w:rPr>
        <w:t>Cultural factors also impact the development and maintenance of childhood obesity. In a subsample (</w:t>
      </w:r>
      <w:r w:rsidRPr="005A3C27">
        <w:rPr>
          <w:rFonts w:ascii="Times New Roman" w:hAnsi="Times New Roman" w:cs="Times New Roman"/>
          <w:i/>
          <w:iCs/>
        </w:rPr>
        <w:t>n</w:t>
      </w:r>
      <w:r w:rsidRPr="005A3C27">
        <w:rPr>
          <w:rFonts w:ascii="Times New Roman" w:hAnsi="Times New Roman" w:cs="Times New Roman"/>
        </w:rPr>
        <w:t xml:space="preserve">= 8613; </w:t>
      </w:r>
      <w:r w:rsidRPr="005A3C27">
        <w:rPr>
          <w:rFonts w:ascii="Times New Roman" w:hAnsi="Times New Roman" w:cs="Times New Roman"/>
          <w:i/>
          <w:iCs/>
        </w:rPr>
        <w:t>m</w:t>
      </w:r>
      <w:r w:rsidRPr="005A3C27">
        <w:rPr>
          <w:rFonts w:ascii="Times New Roman" w:hAnsi="Times New Roman" w:cs="Times New Roman"/>
        </w:rPr>
        <w:t xml:space="preserve"> = 15.93 years; 78.1% Non-Hispanic White</w:t>
      </w:r>
      <w:r w:rsidRPr="005A3C27">
        <w:rPr>
          <w:rFonts w:ascii="Times New Roman" w:hAnsi="Times New Roman" w:cs="Times New Roman"/>
          <w:i/>
          <w:iCs/>
        </w:rPr>
        <w:t xml:space="preserve">, </w:t>
      </w:r>
      <w:r w:rsidRPr="005A3C27">
        <w:rPr>
          <w:rFonts w:ascii="Times New Roman" w:hAnsi="Times New Roman" w:cs="Times New Roman"/>
        </w:rPr>
        <w:t xml:space="preserve">13.4% Mexican/Chicano, 4.6% Puerto Rican, 3.9% Cuban; 49.5% female) of Add Health, Gordon-Larsen et al.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Gordon-Larsen&lt;/Author&gt;&lt;Year&gt;2003&lt;/Year&gt;&lt;RecNum&gt;4793&lt;/RecNum&gt;&lt;DisplayText&gt;(Gordon-Larsen, Harris, Ward, &amp;amp; Popkin, 2003)&lt;/DisplayText&gt;&lt;record&gt;&lt;rec-number&gt;4793&lt;/rec-number&gt;&lt;foreign-keys&gt;&lt;key app="EN" db-id="r2rrptxt2w29drezxrj52et9sr02zaxepswe" timestamp="1484611464"&gt;4793&lt;/key&gt;&lt;/foreign-keys&gt;&lt;ref-type name="Journal Article"&gt;17&lt;/ref-type&gt;&lt;contributors&gt;&lt;authors&gt;&lt;author&gt;Gordon-Larsen, P.&lt;/author&gt;&lt;author&gt;Harris, K. M.&lt;/author&gt;&lt;author&gt;Ward, D. S.&lt;/author&gt;&lt;author&gt;Popkin, B. M.&lt;/author&gt;&lt;/authors&gt;&lt;/contributors&gt;&lt;titles&gt;&lt;title&gt;Acculturation and overweight-related behaviors among Hispanic immigrants to the US: the national longitudinal study of adolescent health&lt;/title&gt;&lt;secondary-title&gt;Social Science &amp;amp; Medicine&lt;/secondary-title&gt;&lt;/titles&gt;&lt;periodical&gt;&lt;full-title&gt;Social Science &amp;amp; Medicine&lt;/full-title&gt;&lt;/periodical&gt;&lt;pages&gt;2023-2034&lt;/pages&gt;&lt;volume&gt;57&lt;/volume&gt;&lt;number&gt;11&lt;/number&gt;&lt;dates&gt;&lt;year&gt;2003&lt;/year&gt;&lt;pub-dates&gt;&lt;date&gt;Dec&lt;/date&gt;&lt;/pub-dates&gt;&lt;/dates&gt;&lt;isbn&gt;0277-9536&lt;/isbn&gt;&lt;accession-num&gt;WOS:000185804500002&lt;/accession-num&gt;&lt;urls&gt;&lt;related-urls&gt;&lt;url&gt;&amp;lt;Go to ISI&amp;gt;://WOS:000185804500002&lt;/url&gt;&lt;/related-urls&gt;&lt;/urls&gt;&lt;electronic-resource-num&gt;10.1016/s0277-9536(03)00072-8&lt;/electronic-resource-num&gt;&lt;/record&gt;&lt;/Cite&gt;&lt;/EndNote&gt;</w:instrText>
      </w:r>
      <w:r w:rsidRPr="005A3C27">
        <w:rPr>
          <w:rFonts w:ascii="Times New Roman" w:hAnsi="Times New Roman" w:cs="Times New Roman"/>
          <w:iCs/>
        </w:rPr>
        <w:fldChar w:fldCharType="separate"/>
      </w:r>
      <w:r w:rsidRPr="005A3C27">
        <w:rPr>
          <w:rFonts w:ascii="Times New Roman" w:hAnsi="Times New Roman" w:cs="Times New Roman"/>
        </w:rPr>
        <w:t>(Gordon-Larsen, Harris, Ward, &amp; Popkin, 2003)</w:t>
      </w:r>
      <w:r w:rsidRPr="005A3C27">
        <w:rPr>
          <w:rFonts w:ascii="Times New Roman" w:hAnsi="Times New Roman" w:cs="Times New Roman"/>
        </w:rPr>
        <w:fldChar w:fldCharType="end"/>
      </w:r>
      <w:r w:rsidRPr="005A3C27">
        <w:rPr>
          <w:rFonts w:ascii="Times New Roman" w:hAnsi="Times New Roman" w:cs="Times New Roman"/>
        </w:rPr>
        <w:t xml:space="preserve"> found that acculturation and proximate factors (i.e., physical activity/inactivity, diet, and smoking) predicted the lower likelihood of overweight among foreign-born Hispanics. Longer US residence was also found to be associated with increased overweight in Puerto Ricans and Cubans. Cultural and social norms also impact child weight through beliefs about portion sizes and ideal body types </w:t>
      </w:r>
      <w:r w:rsidRPr="005A3C27">
        <w:rPr>
          <w:rFonts w:ascii="Times New Roman" w:hAnsi="Times New Roman" w:cs="Times New Roman"/>
        </w:rPr>
        <w:fldChar w:fldCharType="begin"/>
      </w:r>
      <w:r w:rsidRPr="005A3C27">
        <w:rPr>
          <w:rFonts w:ascii="Times New Roman" w:hAnsi="Times New Roman" w:cs="Times New Roman"/>
        </w:rPr>
        <w:instrText xml:space="preserve"> ADDIN EN.CITE &lt;EndNote&gt;&lt;Cite&gt;&lt;Author&gt;Harrison&lt;/Author&gt;&lt;Year&gt;2011&lt;/Year&gt;&lt;RecNum&gt;3062&lt;/RecNum&gt;&lt;DisplayText&gt;(Harrison et al., 2011)&lt;/DisplayText&gt;&lt;record&gt;&lt;rec-number&gt;3062&lt;/rec-number&gt;&lt;foreign-keys&gt;&lt;key app="EN" db-id="r2rrptxt2w29drezxrj52et9sr02zaxepswe" timestamp="1447898608"&gt;3062&lt;/key&gt;&lt;/foreign-keys&gt;&lt;ref-type name="Journal Article"&gt;17&lt;/ref-type&gt;&lt;contributors&gt;&lt;authors&gt;&lt;author&gt;Harrison, Kristen&lt;/author&gt;&lt;author&gt;Bost, Kelly K.&lt;/author&gt;&lt;author&gt;McBride, Brent A.&lt;/author&gt;&lt;author&gt;Donovan, Sharon M.&lt;/author&gt;&lt;author&gt;Grigsby-Toussaint, Diana S.&lt;/author&gt;&lt;author&gt;Kim, Juhee&lt;/author&gt;&lt;author&gt;Liechty, Janet M.&lt;/author&gt;&lt;author&gt;Wiley, Angela&lt;/author&gt;&lt;author&gt;Teran-Garcia, Margarita&lt;/author&gt;&lt;author&gt;Jacobsohn, Gwen Costa&lt;/author&gt;&lt;/authors&gt;&lt;/contributors&gt;&lt;titles&gt;&lt;title&gt;Toward a developmental conceptualization of contributors to overweight and obesity in childhood: The Six-Cs model&lt;/title&gt;&lt;secondary-title&gt;Child Development Perspectives&lt;/secondary-title&gt;&lt;/titles&gt;&lt;periodical&gt;&lt;full-title&gt;Child Development Perspectives&lt;/full-title&gt;&lt;/periodical&gt;&lt;pages&gt;50-58&lt;/pages&gt;&lt;volume&gt;5&lt;/volume&gt;&lt;number&gt;1&lt;/number&gt;&lt;keywords&gt;&lt;keyword&gt;obesity&lt;/keyword&gt;&lt;keyword&gt;ecological model&lt;/keyword&gt;&lt;keyword&gt;family&lt;/keyword&gt;&lt;keyword&gt;community&lt;/keyword&gt;&lt;keyword&gt;genetic&lt;/keyword&gt;&lt;/keywords&gt;&lt;dates&gt;&lt;year&gt;2011&lt;/year&gt;&lt;/dates&gt;&lt;publisher&gt;Blackwell Publishing Ltd&lt;/publisher&gt;&lt;isbn&gt;1750-8606&lt;/isbn&gt;&lt;urls&gt;&lt;related-urls&gt;&lt;url&gt;http://dx.doi.org/10.1111/j.1750-8606.2010.00150.x&lt;/url&gt;&lt;/related-urls&gt;&lt;/urls&gt;&lt;electronic-resource-num&gt;10.1111/j.1750-8606.2010.00150.x&lt;/electronic-resource-num&gt;&lt;/record&gt;&lt;/Cite&gt;&lt;/EndNote&gt;</w:instrText>
      </w:r>
      <w:r w:rsidRPr="005A3C27">
        <w:rPr>
          <w:rFonts w:ascii="Times New Roman" w:hAnsi="Times New Roman" w:cs="Times New Roman"/>
          <w:iCs/>
        </w:rPr>
        <w:fldChar w:fldCharType="separate"/>
      </w:r>
      <w:r w:rsidRPr="005A3C27">
        <w:rPr>
          <w:rFonts w:ascii="Times New Roman" w:hAnsi="Times New Roman" w:cs="Times New Roman"/>
        </w:rPr>
        <w:t>(Harrison et al., 2011)</w:t>
      </w:r>
      <w:r w:rsidRPr="005A3C27">
        <w:rPr>
          <w:rFonts w:ascii="Times New Roman" w:hAnsi="Times New Roman" w:cs="Times New Roman"/>
        </w:rPr>
        <w:fldChar w:fldCharType="end"/>
      </w:r>
      <w:r w:rsidRPr="005A3C27">
        <w:rPr>
          <w:rFonts w:ascii="Times New Roman" w:hAnsi="Times New Roman" w:cs="Times New Roman"/>
        </w:rPr>
        <w:t xml:space="preserve">. State and federal policies establish regulations that impact resources and practices. These policies impact costs of healthy foods, food made available at schools, and what foods are marketed to children, which in turn influence child diet and adiposity </w:t>
      </w:r>
      <w:r w:rsidRPr="005A3C27">
        <w:rPr>
          <w:rFonts w:ascii="Times New Roman" w:hAnsi="Times New Roman" w:cs="Times New Roman"/>
        </w:rPr>
        <w:fldChar w:fldCharType="begin">
          <w:fldData xml:space="preserve">PEVuZE5vdGU+PENpdGU+PEF1dGhvcj5IYXJyaXNvbjwvQXV0aG9yPjxZZWFyPjIwMTE8L1llYXI+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</w:fldData>
        </w:fldChar>
      </w:r>
      <w:r w:rsidRPr="005A3C27">
        <w:rPr>
          <w:rFonts w:ascii="Times New Roman" w:hAnsi="Times New Roman" w:cs="Times New Roman"/>
        </w:rPr>
        <w:instrText xml:space="preserve"> ADDIN EN.CITE </w:instrText>
      </w:r>
      <w:r w:rsidRPr="005A3C27">
        <w:rPr>
          <w:rFonts w:ascii="Times New Roman" w:hAnsi="Times New Roman" w:cs="Times New Roman"/>
        </w:rPr>
        <w:fldChar w:fldCharType="begin">
          <w:fldData xml:space="preserve">PEVuZE5vdGU+PENpdGU+PEF1dGhvcj5IYXJyaXNvbjwvQXV0aG9yPjxZZWFyPjIwMTE8L1llYXI+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</w:fldData>
        </w:fldChar>
      </w:r>
      <w:r w:rsidRPr="005A3C27">
        <w:rPr>
          <w:rFonts w:ascii="Times New Roman" w:hAnsi="Times New Roman" w:cs="Times New Roman"/>
        </w:rPr>
        <w:instrText xml:space="preserve"> ADDIN EN.CITE.DATA </w:instrText>
      </w:r>
      <w:r w:rsidRPr="005A3C27">
        <w:rPr>
          <w:rFonts w:ascii="Times New Roman" w:hAnsi="Times New Roman" w:cs="Times New Roman"/>
        </w:rPr>
      </w:r>
      <w:r w:rsidRPr="005A3C27">
        <w:rPr>
          <w:rFonts w:ascii="Times New Roman" w:hAnsi="Times New Roman" w:cs="Times New Roman"/>
        </w:rPr>
        <w:fldChar w:fldCharType="end"/>
      </w:r>
      <w:r w:rsidRPr="005A3C27">
        <w:rPr>
          <w:rFonts w:ascii="Times New Roman" w:hAnsi="Times New Roman" w:cs="Times New Roman"/>
          <w:iCs/>
        </w:rPr>
      </w:r>
      <w:r w:rsidRPr="005A3C27">
        <w:rPr>
          <w:rFonts w:ascii="Times New Roman" w:hAnsi="Times New Roman" w:cs="Times New Roman"/>
          <w:iCs/>
        </w:rPr>
        <w:fldChar w:fldCharType="separate"/>
      </w:r>
      <w:r w:rsidRPr="005A3C27">
        <w:rPr>
          <w:rFonts w:ascii="Times New Roman" w:hAnsi="Times New Roman" w:cs="Times New Roman"/>
        </w:rPr>
        <w:t>(Harrison et al., 2011; Kraak, Liverman, Koplan, &amp; Institute of Medicine and National Academies, 2005)</w:t>
      </w:r>
      <w:r w:rsidRPr="005A3C27">
        <w:rPr>
          <w:rFonts w:ascii="Times New Roman" w:hAnsi="Times New Roman" w:cs="Times New Roman"/>
        </w:rPr>
        <w:fldChar w:fldCharType="end"/>
      </w:r>
      <w:r w:rsidRPr="005A3C27">
        <w:rPr>
          <w:rFonts w:ascii="Times New Roman" w:hAnsi="Times New Roman" w:cs="Times New Roman"/>
        </w:rPr>
        <w:t>.</w:t>
      </w:r>
    </w:p>
    <w:p w14:paraId="039BE060" w14:textId="77777777" w:rsidR="000C18D1" w:rsidRPr="005A3C27" w:rsidRDefault="000C18D1" w:rsidP="000C18D1">
      <w:pPr>
        <w:widowControl w:val="0"/>
        <w:autoSpaceDE w:val="0"/>
        <w:autoSpaceDN w:val="0"/>
        <w:adjustRightInd w:val="0"/>
        <w:spacing w:line="480" w:lineRule="auto"/>
        <w:ind w:right="-720"/>
        <w:rPr>
          <w:rFonts w:ascii="Times New Roman" w:hAnsi="Times New Roman" w:cs="Times New Roman"/>
          <w:b/>
        </w:rPr>
      </w:pPr>
    </w:p>
    <w:p w14:paraId="0CDA2AE6" w14:textId="205C5095" w:rsidR="00A45FEE" w:rsidRPr="005A3C27" w:rsidRDefault="00A45FEE" w:rsidP="005C09BB">
      <w:pPr>
        <w:widowControl w:val="0"/>
        <w:autoSpaceDE w:val="0"/>
        <w:autoSpaceDN w:val="0"/>
        <w:adjustRightInd w:val="0"/>
        <w:spacing w:after="120"/>
        <w:ind w:right="-720"/>
        <w:rPr>
          <w:rFonts w:ascii="Times New Roman" w:hAnsi="Times New Roman" w:cs="Times New Roman"/>
          <w:b/>
        </w:rPr>
      </w:pPr>
    </w:p>
    <w:p w14:paraId="03FF5F2C" w14:textId="77777777" w:rsidR="00FA1DD8" w:rsidRPr="005A3C27" w:rsidRDefault="00FA1DD8" w:rsidP="005C09BB">
      <w:pPr>
        <w:spacing w:after="120"/>
        <w:rPr>
          <w:rFonts w:ascii="Times New Roman" w:hAnsi="Times New Roman" w:cs="Times New Roman"/>
        </w:rPr>
      </w:pPr>
    </w:p>
    <w:sectPr w:rsidR="00FA1DD8" w:rsidRPr="005A3C27" w:rsidSect="001351A2">
      <w:headerReference w:type="even" r:id="rId7"/>
      <w:headerReference w:type="default" r:id="rId8"/>
      <w:pgSz w:w="12240" w:h="15840"/>
      <w:pgMar w:top="1440" w:right="1440" w:bottom="1440" w:left="1440" w:header="720" w:footer="720" w:gutter="0"/>
      <w:cols w:space="720"/>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87457" w14:textId="77777777" w:rsidR="00B540A6" w:rsidRDefault="00B540A6" w:rsidP="004038CD">
      <w:r>
        <w:separator/>
      </w:r>
    </w:p>
  </w:endnote>
  <w:endnote w:type="continuationSeparator" w:id="0">
    <w:p w14:paraId="24763A0D" w14:textId="77777777" w:rsidR="00B540A6" w:rsidRDefault="00B540A6" w:rsidP="00403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ngs">
    <w:altName w:val="ＭＳ 明朝"/>
    <w:panose1 w:val="00000000000000000000"/>
    <w:charset w:val="80"/>
    <w:family w:val="roman"/>
    <w:notTrueType/>
    <w:pitch w:val="fixed"/>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imes,Times New Roman">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759CA" w14:textId="77777777" w:rsidR="00B540A6" w:rsidRDefault="00B540A6" w:rsidP="004038CD">
      <w:r>
        <w:separator/>
      </w:r>
    </w:p>
  </w:footnote>
  <w:footnote w:type="continuationSeparator" w:id="0">
    <w:p w14:paraId="748D021E" w14:textId="77777777" w:rsidR="00B540A6" w:rsidRDefault="00B540A6" w:rsidP="004038CD">
      <w:r>
        <w:continuationSeparator/>
      </w:r>
    </w:p>
  </w:footnote>
  <w:footnote w:id="1">
    <w:p w14:paraId="64166403" w14:textId="77777777" w:rsidR="00182F89" w:rsidRDefault="00182F89" w:rsidP="004038CD">
      <w:pPr>
        <w:pStyle w:val="FootnoteText"/>
      </w:pPr>
      <w:r>
        <w:rPr>
          <w:rStyle w:val="FootnoteReference"/>
        </w:rPr>
        <w:footnoteRef/>
      </w:r>
      <w:r>
        <w:t xml:space="preserve"> Five studies included in the final sample were excluded from the discussion in the text because of a focus on dieting with the intention of weight loss. Although not a prospective test of an intervention, we elected to exclude them because the results may not represent normative developmental relationships between eating habits/nutritional intake and weight gain/BMI.</w:t>
      </w:r>
    </w:p>
  </w:footnote>
  <w:footnote w:id="2">
    <w:p w14:paraId="4A07BB61" w14:textId="77777777" w:rsidR="00182F89" w:rsidRDefault="00182F89" w:rsidP="004038CD">
      <w:pPr>
        <w:pStyle w:val="FootnoteText"/>
      </w:pPr>
      <w:r>
        <w:rPr>
          <w:rStyle w:val="FootnoteReference"/>
        </w:rPr>
        <w:footnoteRef/>
      </w:r>
      <w:r>
        <w:t xml:space="preserve"> Assessed using the Child Feeding Questionnair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07ECE" w14:textId="77777777" w:rsidR="00182F89" w:rsidRDefault="00182F89" w:rsidP="00182F89">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1EC262" w14:textId="77777777" w:rsidR="00182F89" w:rsidRDefault="00182F89" w:rsidP="001351A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88585" w14:textId="77777777" w:rsidR="00182F89" w:rsidRPr="00387960" w:rsidRDefault="00182F89" w:rsidP="001351A2">
    <w:pPr>
      <w:pStyle w:val="Header"/>
      <w:framePr w:w="362" w:wrap="none" w:vAnchor="text" w:hAnchor="page" w:x="10582" w:y="1"/>
      <w:rPr>
        <w:rStyle w:val="PageNumber"/>
        <w:color w:val="595959" w:themeColor="text1" w:themeTint="A6"/>
      </w:rPr>
    </w:pPr>
    <w:r w:rsidRPr="00387960">
      <w:rPr>
        <w:rStyle w:val="PageNumber"/>
        <w:color w:val="595959" w:themeColor="text1" w:themeTint="A6"/>
      </w:rPr>
      <w:fldChar w:fldCharType="begin"/>
    </w:r>
    <w:r w:rsidRPr="00387960">
      <w:rPr>
        <w:rStyle w:val="PageNumber"/>
        <w:color w:val="595959" w:themeColor="text1" w:themeTint="A6"/>
      </w:rPr>
      <w:instrText xml:space="preserve">PAGE  </w:instrText>
    </w:r>
    <w:r w:rsidRPr="00387960">
      <w:rPr>
        <w:rStyle w:val="PageNumber"/>
        <w:color w:val="595959" w:themeColor="text1" w:themeTint="A6"/>
      </w:rPr>
      <w:fldChar w:fldCharType="separate"/>
    </w:r>
    <w:r w:rsidR="005C0CE1">
      <w:rPr>
        <w:rStyle w:val="PageNumber"/>
        <w:noProof/>
        <w:color w:val="595959" w:themeColor="text1" w:themeTint="A6"/>
      </w:rPr>
      <w:t>63</w:t>
    </w:r>
    <w:r w:rsidRPr="00387960">
      <w:rPr>
        <w:rStyle w:val="PageNumber"/>
        <w:color w:val="595959" w:themeColor="text1" w:themeTint="A6"/>
      </w:rPr>
      <w:fldChar w:fldCharType="end"/>
    </w:r>
  </w:p>
  <w:p w14:paraId="1E5C742D" w14:textId="3D3C6BA0" w:rsidR="00182F89" w:rsidRPr="007040E1" w:rsidRDefault="00182F89" w:rsidP="00C4672F">
    <w:pPr>
      <w:pStyle w:val="Header"/>
      <w:ind w:right="450"/>
      <w:jc w:val="right"/>
      <w:rPr>
        <w:color w:val="595959" w:themeColor="text1" w:themeTint="A6"/>
      </w:rPr>
    </w:pPr>
    <w:r w:rsidRPr="007040E1">
      <w:rPr>
        <w:b/>
        <w:color w:val="595959" w:themeColor="text1" w:themeTint="A6"/>
      </w:rPr>
      <w:t>SUPPLEMENTAL MATERIALS</w:t>
    </w:r>
    <w:r w:rsidR="005C0CE1">
      <w:rPr>
        <w:b/>
        <w:color w:val="595959" w:themeColor="text1" w:themeTint="A6"/>
      </w:rPr>
      <w:tab/>
    </w:r>
    <w:r w:rsidRPr="007040E1">
      <w:rPr>
        <w:color w:val="595959" w:themeColor="text1" w:themeTint="A6"/>
      </w:rPr>
      <w:t xml:space="preserve"> Smith et al.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34850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5D08C8"/>
    <w:multiLevelType w:val="hybridMultilevel"/>
    <w:tmpl w:val="1CE4A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2C1C28"/>
    <w:multiLevelType w:val="hybridMultilevel"/>
    <w:tmpl w:val="94FAC85E"/>
    <w:lvl w:ilvl="0" w:tplc="7F0EC816">
      <w:start w:val="1"/>
      <w:numFmt w:val="decimal"/>
      <w:lvlText w:val="(%1)"/>
      <w:lvlJc w:val="left"/>
      <w:pPr>
        <w:ind w:left="1780" w:hanging="1060"/>
      </w:pPr>
      <w:rPr>
        <w:rFonts w:eastAsia="Times New Roman"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24395CA4"/>
    <w:multiLevelType w:val="hybridMultilevel"/>
    <w:tmpl w:val="A022D3BE"/>
    <w:lvl w:ilvl="0" w:tplc="63BA3F14">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8EC2D1D"/>
    <w:multiLevelType w:val="hybridMultilevel"/>
    <w:tmpl w:val="A976ACA8"/>
    <w:lvl w:ilvl="0" w:tplc="80E66F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A47B90"/>
    <w:multiLevelType w:val="hybridMultilevel"/>
    <w:tmpl w:val="3308442C"/>
    <w:lvl w:ilvl="0" w:tplc="93E2D9EE">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9D52C7"/>
    <w:multiLevelType w:val="hybridMultilevel"/>
    <w:tmpl w:val="1A3CAFA0"/>
    <w:lvl w:ilvl="0" w:tplc="F07C6AC2">
      <w:numFmt w:val="bullet"/>
      <w:lvlText w:val="-"/>
      <w:lvlJc w:val="left"/>
      <w:pPr>
        <w:ind w:left="720" w:hanging="360"/>
      </w:pPr>
      <w:rPr>
        <w:rFonts w:ascii="Times New Roman" w:eastAsia="MS Minngs" w:hAnsi="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BE38E8"/>
    <w:multiLevelType w:val="hybridMultilevel"/>
    <w:tmpl w:val="C8F85F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5AF5230"/>
    <w:multiLevelType w:val="hybridMultilevel"/>
    <w:tmpl w:val="65001708"/>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9">
    <w:nsid w:val="56BC34A8"/>
    <w:multiLevelType w:val="hybridMultilevel"/>
    <w:tmpl w:val="C02610F4"/>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0">
    <w:nsid w:val="592D565E"/>
    <w:multiLevelType w:val="hybridMultilevel"/>
    <w:tmpl w:val="797887DA"/>
    <w:lvl w:ilvl="0" w:tplc="F69EBF1E">
      <w:numFmt w:val="bullet"/>
      <w:lvlText w:val="-"/>
      <w:lvlJc w:val="left"/>
      <w:pPr>
        <w:ind w:left="720" w:hanging="360"/>
      </w:pPr>
      <w:rPr>
        <w:rFonts w:ascii="Times New Roman" w:eastAsia="MS Minngs" w:hAnsi="Times New Roman" w:hint="default"/>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DE527E"/>
    <w:multiLevelType w:val="hybridMultilevel"/>
    <w:tmpl w:val="084CC9A0"/>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2">
    <w:nsid w:val="652913CF"/>
    <w:multiLevelType w:val="multilevel"/>
    <w:tmpl w:val="63D8C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E1E47DE"/>
    <w:multiLevelType w:val="multilevel"/>
    <w:tmpl w:val="85269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2BF5A90"/>
    <w:multiLevelType w:val="multilevel"/>
    <w:tmpl w:val="0F0A3C52"/>
    <w:lvl w:ilvl="0">
      <w:start w:val="5"/>
      <w:numFmt w:val="decimal"/>
      <w:lvlText w:val="%1"/>
      <w:lvlJc w:val="left"/>
      <w:pPr>
        <w:ind w:left="360" w:hanging="360"/>
      </w:pPr>
      <w:rPr>
        <w:rFonts w:hint="default"/>
      </w:rPr>
    </w:lvl>
    <w:lvl w:ilvl="1">
      <w:start w:val="5"/>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5">
    <w:nsid w:val="76963BD3"/>
    <w:multiLevelType w:val="hybridMultilevel"/>
    <w:tmpl w:val="8A902F80"/>
    <w:lvl w:ilvl="0" w:tplc="9C26C532">
      <w:start w:val="3"/>
      <w:numFmt w:val="bullet"/>
      <w:lvlText w:val="–"/>
      <w:lvlJc w:val="left"/>
      <w:pPr>
        <w:ind w:left="1080" w:hanging="360"/>
      </w:pPr>
      <w:rPr>
        <w:rFonts w:ascii="Arial" w:eastAsia="MS Minngs" w:hAnsi="Arial" w:hint="default"/>
        <w:b w:val="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7F1B7706"/>
    <w:multiLevelType w:val="hybridMultilevel"/>
    <w:tmpl w:val="8A9E5A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15"/>
  </w:num>
  <w:num w:numId="3">
    <w:abstractNumId w:val="7"/>
  </w:num>
  <w:num w:numId="4">
    <w:abstractNumId w:val="6"/>
  </w:num>
  <w:num w:numId="5">
    <w:abstractNumId w:val="10"/>
  </w:num>
  <w:num w:numId="6">
    <w:abstractNumId w:val="3"/>
  </w:num>
  <w:num w:numId="7">
    <w:abstractNumId w:val="16"/>
  </w:num>
  <w:num w:numId="8">
    <w:abstractNumId w:val="8"/>
  </w:num>
  <w:num w:numId="9">
    <w:abstractNumId w:val="2"/>
  </w:num>
  <w:num w:numId="10">
    <w:abstractNumId w:val="9"/>
  </w:num>
  <w:num w:numId="11">
    <w:abstractNumId w:val="11"/>
  </w:num>
  <w:num w:numId="12">
    <w:abstractNumId w:val="5"/>
  </w:num>
  <w:num w:numId="13">
    <w:abstractNumId w:val="0"/>
  </w:num>
  <w:num w:numId="14">
    <w:abstractNumId w:val="12"/>
  </w:num>
  <w:num w:numId="15">
    <w:abstractNumId w:val="13"/>
  </w:num>
  <w:num w:numId="16">
    <w:abstractNumId w:val="14"/>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5FEE"/>
    <w:rsid w:val="00080A84"/>
    <w:rsid w:val="000C18D1"/>
    <w:rsid w:val="000C4ABB"/>
    <w:rsid w:val="001351A2"/>
    <w:rsid w:val="001600AF"/>
    <w:rsid w:val="00182F89"/>
    <w:rsid w:val="001F31A2"/>
    <w:rsid w:val="002766B5"/>
    <w:rsid w:val="002B019C"/>
    <w:rsid w:val="002D79C7"/>
    <w:rsid w:val="002D7D0F"/>
    <w:rsid w:val="00303908"/>
    <w:rsid w:val="0038159B"/>
    <w:rsid w:val="00387960"/>
    <w:rsid w:val="0039089B"/>
    <w:rsid w:val="004038CD"/>
    <w:rsid w:val="004248A5"/>
    <w:rsid w:val="004F4CF1"/>
    <w:rsid w:val="00563F3E"/>
    <w:rsid w:val="005A3C27"/>
    <w:rsid w:val="005C09BB"/>
    <w:rsid w:val="005C0CE1"/>
    <w:rsid w:val="005E3891"/>
    <w:rsid w:val="0069214A"/>
    <w:rsid w:val="007040E1"/>
    <w:rsid w:val="00793B2B"/>
    <w:rsid w:val="008459DF"/>
    <w:rsid w:val="00847DFF"/>
    <w:rsid w:val="0086223B"/>
    <w:rsid w:val="009151CA"/>
    <w:rsid w:val="00961F2F"/>
    <w:rsid w:val="009B385A"/>
    <w:rsid w:val="00A45FEE"/>
    <w:rsid w:val="00AA6539"/>
    <w:rsid w:val="00AB3DFD"/>
    <w:rsid w:val="00B540A6"/>
    <w:rsid w:val="00B87480"/>
    <w:rsid w:val="00B936C6"/>
    <w:rsid w:val="00C04527"/>
    <w:rsid w:val="00C07B36"/>
    <w:rsid w:val="00C4672F"/>
    <w:rsid w:val="00CA47A5"/>
    <w:rsid w:val="00CF121B"/>
    <w:rsid w:val="00D2208F"/>
    <w:rsid w:val="00DA3420"/>
    <w:rsid w:val="00F05B66"/>
    <w:rsid w:val="00F069DD"/>
    <w:rsid w:val="00F371E2"/>
    <w:rsid w:val="00FA1DD8"/>
    <w:rsid w:val="00FB582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B678B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038CD"/>
    <w:pPr>
      <w:spacing w:line="480" w:lineRule="auto"/>
      <w:outlineLvl w:val="0"/>
    </w:pPr>
    <w:rPr>
      <w:rFonts w:ascii="Times New Roman" w:eastAsia="MS Minngs" w:hAnsi="Times New Roman" w:cs="Times New Roman"/>
      <w:b/>
    </w:rPr>
  </w:style>
  <w:style w:type="paragraph" w:styleId="Heading2">
    <w:name w:val="heading 2"/>
    <w:basedOn w:val="Heading1"/>
    <w:next w:val="Normal"/>
    <w:link w:val="Heading2Char"/>
    <w:uiPriority w:val="9"/>
    <w:unhideWhenUsed/>
    <w:qFormat/>
    <w:rsid w:val="004038CD"/>
    <w:pPr>
      <w:outlineLvl w:val="1"/>
    </w:pPr>
  </w:style>
  <w:style w:type="paragraph" w:styleId="Heading3">
    <w:name w:val="heading 3"/>
    <w:basedOn w:val="Normal"/>
    <w:next w:val="Normal"/>
    <w:link w:val="Heading3Char"/>
    <w:uiPriority w:val="9"/>
    <w:unhideWhenUsed/>
    <w:qFormat/>
    <w:rsid w:val="004038CD"/>
    <w:pPr>
      <w:spacing w:line="480" w:lineRule="auto"/>
      <w:ind w:firstLine="720"/>
      <w:outlineLvl w:val="2"/>
    </w:pPr>
    <w:rPr>
      <w:rFonts w:ascii="Times New Roman" w:eastAsia="MS Minngs"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8CD"/>
    <w:rPr>
      <w:rFonts w:ascii="Times New Roman" w:eastAsia="MS Minngs" w:hAnsi="Times New Roman" w:cs="Times New Roman"/>
      <w:b/>
    </w:rPr>
  </w:style>
  <w:style w:type="character" w:customStyle="1" w:styleId="Heading2Char">
    <w:name w:val="Heading 2 Char"/>
    <w:basedOn w:val="DefaultParagraphFont"/>
    <w:link w:val="Heading2"/>
    <w:uiPriority w:val="9"/>
    <w:rsid w:val="004038CD"/>
    <w:rPr>
      <w:rFonts w:ascii="Times New Roman" w:eastAsia="MS Minngs" w:hAnsi="Times New Roman" w:cs="Times New Roman"/>
      <w:b/>
    </w:rPr>
  </w:style>
  <w:style w:type="character" w:customStyle="1" w:styleId="Heading3Char">
    <w:name w:val="Heading 3 Char"/>
    <w:basedOn w:val="DefaultParagraphFont"/>
    <w:link w:val="Heading3"/>
    <w:uiPriority w:val="9"/>
    <w:rsid w:val="004038CD"/>
    <w:rPr>
      <w:rFonts w:ascii="Times New Roman" w:eastAsia="MS Minngs" w:hAnsi="Times New Roman" w:cs="Times New Roman"/>
      <w:b/>
    </w:rPr>
  </w:style>
  <w:style w:type="paragraph" w:styleId="BalloonText">
    <w:name w:val="Balloon Text"/>
    <w:basedOn w:val="Normal"/>
    <w:link w:val="BalloonTextChar"/>
    <w:uiPriority w:val="99"/>
    <w:semiHidden/>
    <w:unhideWhenUsed/>
    <w:rsid w:val="00A45F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5FEE"/>
    <w:rPr>
      <w:rFonts w:ascii="Lucida Grande" w:hAnsi="Lucida Grande" w:cs="Lucida Grande"/>
      <w:sz w:val="18"/>
      <w:szCs w:val="18"/>
    </w:rPr>
  </w:style>
  <w:style w:type="paragraph" w:styleId="ListParagraph">
    <w:name w:val="List Paragraph"/>
    <w:basedOn w:val="Normal"/>
    <w:uiPriority w:val="34"/>
    <w:qFormat/>
    <w:rsid w:val="000C4ABB"/>
    <w:pPr>
      <w:ind w:left="720"/>
      <w:contextualSpacing/>
    </w:pPr>
  </w:style>
  <w:style w:type="paragraph" w:customStyle="1" w:styleId="EndNoteBibliographyTitle">
    <w:name w:val="EndNote Bibliography Title"/>
    <w:basedOn w:val="Normal"/>
    <w:rsid w:val="004038CD"/>
    <w:pPr>
      <w:jc w:val="center"/>
    </w:pPr>
    <w:rPr>
      <w:rFonts w:ascii="Times New Roman" w:eastAsia="MS Minngs" w:hAnsi="Times New Roman" w:cs="Times New Roman"/>
    </w:rPr>
  </w:style>
  <w:style w:type="paragraph" w:customStyle="1" w:styleId="EndNoteBibliography">
    <w:name w:val="EndNote Bibliography"/>
    <w:basedOn w:val="Normal"/>
    <w:rsid w:val="004038CD"/>
    <w:pPr>
      <w:spacing w:line="480" w:lineRule="auto"/>
    </w:pPr>
    <w:rPr>
      <w:rFonts w:ascii="Times New Roman" w:eastAsia="MS Minngs" w:hAnsi="Times New Roman" w:cs="Times New Roman"/>
    </w:rPr>
  </w:style>
  <w:style w:type="character" w:styleId="Hyperlink">
    <w:name w:val="Hyperlink"/>
    <w:basedOn w:val="DefaultParagraphFont"/>
    <w:uiPriority w:val="99"/>
    <w:unhideWhenUsed/>
    <w:rsid w:val="004038CD"/>
    <w:rPr>
      <w:rFonts w:cs="Times New Roman"/>
      <w:color w:val="0000FF"/>
      <w:u w:val="single"/>
    </w:rPr>
  </w:style>
  <w:style w:type="character" w:styleId="CommentReference">
    <w:name w:val="annotation reference"/>
    <w:basedOn w:val="DefaultParagraphFont"/>
    <w:uiPriority w:val="99"/>
    <w:semiHidden/>
    <w:unhideWhenUsed/>
    <w:rsid w:val="004038CD"/>
    <w:rPr>
      <w:rFonts w:cs="Times New Roman"/>
      <w:sz w:val="16"/>
      <w:szCs w:val="16"/>
    </w:rPr>
  </w:style>
  <w:style w:type="paragraph" w:styleId="CommentText">
    <w:name w:val="annotation text"/>
    <w:basedOn w:val="Normal"/>
    <w:link w:val="CommentTextChar"/>
    <w:uiPriority w:val="99"/>
    <w:unhideWhenUsed/>
    <w:rsid w:val="004038CD"/>
    <w:rPr>
      <w:rFonts w:ascii="Times New Roman" w:eastAsia="MS Minngs" w:hAnsi="Times New Roman" w:cs="Times New Roman"/>
      <w:sz w:val="20"/>
      <w:szCs w:val="20"/>
    </w:rPr>
  </w:style>
  <w:style w:type="character" w:customStyle="1" w:styleId="CommentTextChar">
    <w:name w:val="Comment Text Char"/>
    <w:basedOn w:val="DefaultParagraphFont"/>
    <w:link w:val="CommentText"/>
    <w:uiPriority w:val="99"/>
    <w:rsid w:val="004038CD"/>
    <w:rPr>
      <w:rFonts w:ascii="Times New Roman" w:eastAsia="MS Minngs" w:hAnsi="Times New Roman" w:cs="Times New Roman"/>
      <w:sz w:val="20"/>
      <w:szCs w:val="20"/>
    </w:rPr>
  </w:style>
  <w:style w:type="character" w:customStyle="1" w:styleId="CommentSubjectChar">
    <w:name w:val="Comment Subject Char"/>
    <w:basedOn w:val="CommentTextChar"/>
    <w:link w:val="CommentSubject"/>
    <w:uiPriority w:val="99"/>
    <w:semiHidden/>
    <w:rsid w:val="004038CD"/>
    <w:rPr>
      <w:rFonts w:ascii="Times New Roman" w:eastAsia="MS Minngs"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038CD"/>
    <w:rPr>
      <w:b/>
      <w:bCs/>
    </w:rPr>
  </w:style>
  <w:style w:type="paragraph" w:styleId="NormalWeb">
    <w:name w:val="Normal (Web)"/>
    <w:basedOn w:val="Normal"/>
    <w:uiPriority w:val="99"/>
    <w:unhideWhenUsed/>
    <w:rsid w:val="004038CD"/>
    <w:pPr>
      <w:spacing w:before="100" w:beforeAutospacing="1" w:after="100" w:afterAutospacing="1"/>
    </w:pPr>
    <w:rPr>
      <w:rFonts w:ascii="Times New Roman" w:eastAsia="MS Minngs" w:hAnsi="Times New Roman" w:cs="Times New Roman"/>
    </w:rPr>
  </w:style>
  <w:style w:type="character" w:customStyle="1" w:styleId="apple-converted-space">
    <w:name w:val="apple-converted-space"/>
    <w:basedOn w:val="DefaultParagraphFont"/>
    <w:rsid w:val="004038CD"/>
    <w:rPr>
      <w:rFonts w:cs="Times New Roman"/>
    </w:rPr>
  </w:style>
  <w:style w:type="paragraph" w:styleId="Header">
    <w:name w:val="header"/>
    <w:basedOn w:val="Normal"/>
    <w:link w:val="HeaderChar"/>
    <w:uiPriority w:val="99"/>
    <w:unhideWhenUsed/>
    <w:rsid w:val="004038CD"/>
    <w:pPr>
      <w:tabs>
        <w:tab w:val="center" w:pos="4320"/>
        <w:tab w:val="right" w:pos="8640"/>
      </w:tabs>
    </w:pPr>
    <w:rPr>
      <w:rFonts w:ascii="Times New Roman" w:eastAsia="MS Minngs" w:hAnsi="Times New Roman" w:cs="Times New Roman"/>
    </w:rPr>
  </w:style>
  <w:style w:type="character" w:customStyle="1" w:styleId="HeaderChar">
    <w:name w:val="Header Char"/>
    <w:basedOn w:val="DefaultParagraphFont"/>
    <w:link w:val="Header"/>
    <w:uiPriority w:val="99"/>
    <w:rsid w:val="004038CD"/>
    <w:rPr>
      <w:rFonts w:ascii="Times New Roman" w:eastAsia="MS Minngs" w:hAnsi="Times New Roman" w:cs="Times New Roman"/>
    </w:rPr>
  </w:style>
  <w:style w:type="paragraph" w:styleId="Footer">
    <w:name w:val="footer"/>
    <w:basedOn w:val="Normal"/>
    <w:link w:val="FooterChar"/>
    <w:uiPriority w:val="99"/>
    <w:unhideWhenUsed/>
    <w:rsid w:val="004038CD"/>
    <w:pPr>
      <w:tabs>
        <w:tab w:val="center" w:pos="4320"/>
        <w:tab w:val="right" w:pos="8640"/>
      </w:tabs>
    </w:pPr>
    <w:rPr>
      <w:rFonts w:ascii="Times New Roman" w:eastAsia="MS Minngs" w:hAnsi="Times New Roman" w:cs="Times New Roman"/>
    </w:rPr>
  </w:style>
  <w:style w:type="character" w:customStyle="1" w:styleId="FooterChar">
    <w:name w:val="Footer Char"/>
    <w:basedOn w:val="DefaultParagraphFont"/>
    <w:link w:val="Footer"/>
    <w:uiPriority w:val="99"/>
    <w:rsid w:val="004038CD"/>
    <w:rPr>
      <w:rFonts w:ascii="Times New Roman" w:eastAsia="MS Minngs" w:hAnsi="Times New Roman" w:cs="Times New Roman"/>
    </w:rPr>
  </w:style>
  <w:style w:type="character" w:styleId="Emphasis">
    <w:name w:val="Emphasis"/>
    <w:basedOn w:val="DefaultParagraphFont"/>
    <w:uiPriority w:val="20"/>
    <w:qFormat/>
    <w:rsid w:val="004038CD"/>
    <w:rPr>
      <w:rFonts w:cs="Times New Roman"/>
      <w:i/>
      <w:iCs/>
    </w:rPr>
  </w:style>
  <w:style w:type="paragraph" w:styleId="FootnoteText">
    <w:name w:val="footnote text"/>
    <w:basedOn w:val="Normal"/>
    <w:link w:val="FootnoteTextChar"/>
    <w:uiPriority w:val="99"/>
    <w:unhideWhenUsed/>
    <w:rsid w:val="004038CD"/>
    <w:rPr>
      <w:rFonts w:ascii="Times New Roman" w:eastAsia="MS Minngs" w:hAnsi="Times New Roman" w:cs="Times New Roman"/>
    </w:rPr>
  </w:style>
  <w:style w:type="character" w:customStyle="1" w:styleId="FootnoteTextChar">
    <w:name w:val="Footnote Text Char"/>
    <w:basedOn w:val="DefaultParagraphFont"/>
    <w:link w:val="FootnoteText"/>
    <w:uiPriority w:val="99"/>
    <w:rsid w:val="004038CD"/>
    <w:rPr>
      <w:rFonts w:ascii="Times New Roman" w:eastAsia="MS Minngs" w:hAnsi="Times New Roman" w:cs="Times New Roman"/>
    </w:rPr>
  </w:style>
  <w:style w:type="character" w:styleId="FootnoteReference">
    <w:name w:val="footnote reference"/>
    <w:basedOn w:val="DefaultParagraphFont"/>
    <w:uiPriority w:val="99"/>
    <w:unhideWhenUsed/>
    <w:rsid w:val="004038CD"/>
    <w:rPr>
      <w:rFonts w:cs="Times New Roman"/>
      <w:vertAlign w:val="superscript"/>
    </w:rPr>
  </w:style>
  <w:style w:type="character" w:customStyle="1" w:styleId="tx2">
    <w:name w:val="tx2"/>
    <w:basedOn w:val="DefaultParagraphFont"/>
    <w:rsid w:val="004038CD"/>
  </w:style>
  <w:style w:type="paragraph" w:customStyle="1" w:styleId="p1">
    <w:name w:val="p1"/>
    <w:basedOn w:val="Normal"/>
    <w:rsid w:val="004038CD"/>
    <w:pPr>
      <w:ind w:left="540" w:hanging="540"/>
    </w:pPr>
    <w:rPr>
      <w:rFonts w:ascii="Helvetica" w:eastAsia="MS Minngs" w:hAnsi="Helvetica" w:cs="Times New Roman"/>
      <w:sz w:val="18"/>
      <w:szCs w:val="18"/>
    </w:rPr>
  </w:style>
  <w:style w:type="character" w:customStyle="1" w:styleId="apple-tab-span">
    <w:name w:val="apple-tab-span"/>
    <w:basedOn w:val="DefaultParagraphFont"/>
    <w:rsid w:val="004038CD"/>
  </w:style>
  <w:style w:type="character" w:customStyle="1" w:styleId="DocumentMapChar">
    <w:name w:val="Document Map Char"/>
    <w:basedOn w:val="DefaultParagraphFont"/>
    <w:link w:val="DocumentMap"/>
    <w:uiPriority w:val="99"/>
    <w:semiHidden/>
    <w:rsid w:val="004038CD"/>
    <w:rPr>
      <w:rFonts w:ascii="Lucida Grande" w:eastAsia="MS Minngs" w:hAnsi="Lucida Grande" w:cs="Lucida Grande"/>
    </w:rPr>
  </w:style>
  <w:style w:type="paragraph" w:styleId="DocumentMap">
    <w:name w:val="Document Map"/>
    <w:basedOn w:val="Normal"/>
    <w:link w:val="DocumentMapChar"/>
    <w:uiPriority w:val="99"/>
    <w:semiHidden/>
    <w:unhideWhenUsed/>
    <w:rsid w:val="004038CD"/>
    <w:rPr>
      <w:rFonts w:ascii="Lucida Grande" w:eastAsia="MS Minngs" w:hAnsi="Lucida Grande" w:cs="Lucida Grande"/>
    </w:rPr>
  </w:style>
  <w:style w:type="paragraph" w:styleId="TOCHeading">
    <w:name w:val="TOC Heading"/>
    <w:basedOn w:val="Heading1"/>
    <w:next w:val="Normal"/>
    <w:uiPriority w:val="39"/>
    <w:unhideWhenUsed/>
    <w:qFormat/>
    <w:rsid w:val="004038CD"/>
    <w:pPr>
      <w:keepNext/>
      <w:keepLines/>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4038CD"/>
    <w:pPr>
      <w:spacing w:before="120"/>
    </w:pPr>
    <w:rPr>
      <w:rFonts w:eastAsia="MS Minngs" w:cs="Times New Roman"/>
      <w:b/>
    </w:rPr>
  </w:style>
  <w:style w:type="paragraph" w:styleId="TOC2">
    <w:name w:val="toc 2"/>
    <w:basedOn w:val="Normal"/>
    <w:next w:val="Normal"/>
    <w:autoRedefine/>
    <w:uiPriority w:val="39"/>
    <w:unhideWhenUsed/>
    <w:rsid w:val="004038CD"/>
    <w:pPr>
      <w:ind w:left="240"/>
    </w:pPr>
    <w:rPr>
      <w:rFonts w:eastAsia="MS Minngs" w:cs="Times New Roman"/>
      <w:b/>
      <w:sz w:val="22"/>
      <w:szCs w:val="22"/>
    </w:rPr>
  </w:style>
  <w:style w:type="paragraph" w:styleId="TOC3">
    <w:name w:val="toc 3"/>
    <w:basedOn w:val="Normal"/>
    <w:next w:val="Normal"/>
    <w:autoRedefine/>
    <w:uiPriority w:val="39"/>
    <w:unhideWhenUsed/>
    <w:rsid w:val="004038CD"/>
    <w:pPr>
      <w:ind w:left="480"/>
    </w:pPr>
    <w:rPr>
      <w:rFonts w:eastAsia="MS Minngs" w:cs="Times New Roman"/>
      <w:sz w:val="22"/>
      <w:szCs w:val="22"/>
    </w:rPr>
  </w:style>
  <w:style w:type="paragraph" w:styleId="TOC4">
    <w:name w:val="toc 4"/>
    <w:basedOn w:val="Normal"/>
    <w:next w:val="Normal"/>
    <w:autoRedefine/>
    <w:uiPriority w:val="39"/>
    <w:unhideWhenUsed/>
    <w:rsid w:val="004038CD"/>
    <w:pPr>
      <w:ind w:left="720"/>
    </w:pPr>
    <w:rPr>
      <w:rFonts w:eastAsia="MS Minngs" w:cs="Times New Roman"/>
      <w:sz w:val="20"/>
      <w:szCs w:val="20"/>
    </w:rPr>
  </w:style>
  <w:style w:type="paragraph" w:styleId="TOC5">
    <w:name w:val="toc 5"/>
    <w:basedOn w:val="Normal"/>
    <w:next w:val="Normal"/>
    <w:autoRedefine/>
    <w:uiPriority w:val="39"/>
    <w:unhideWhenUsed/>
    <w:rsid w:val="004038CD"/>
    <w:pPr>
      <w:ind w:left="960"/>
    </w:pPr>
    <w:rPr>
      <w:rFonts w:eastAsia="MS Minngs" w:cs="Times New Roman"/>
      <w:sz w:val="20"/>
      <w:szCs w:val="20"/>
    </w:rPr>
  </w:style>
  <w:style w:type="paragraph" w:styleId="TOC6">
    <w:name w:val="toc 6"/>
    <w:basedOn w:val="Normal"/>
    <w:next w:val="Normal"/>
    <w:autoRedefine/>
    <w:uiPriority w:val="39"/>
    <w:unhideWhenUsed/>
    <w:rsid w:val="004038CD"/>
    <w:pPr>
      <w:ind w:left="1200"/>
    </w:pPr>
    <w:rPr>
      <w:rFonts w:eastAsia="MS Minngs" w:cs="Times New Roman"/>
      <w:sz w:val="20"/>
      <w:szCs w:val="20"/>
    </w:rPr>
  </w:style>
  <w:style w:type="paragraph" w:styleId="TOC7">
    <w:name w:val="toc 7"/>
    <w:basedOn w:val="Normal"/>
    <w:next w:val="Normal"/>
    <w:autoRedefine/>
    <w:uiPriority w:val="39"/>
    <w:unhideWhenUsed/>
    <w:rsid w:val="004038CD"/>
    <w:pPr>
      <w:ind w:left="1440"/>
    </w:pPr>
    <w:rPr>
      <w:rFonts w:eastAsia="MS Minngs" w:cs="Times New Roman"/>
      <w:sz w:val="20"/>
      <w:szCs w:val="20"/>
    </w:rPr>
  </w:style>
  <w:style w:type="paragraph" w:styleId="TOC8">
    <w:name w:val="toc 8"/>
    <w:basedOn w:val="Normal"/>
    <w:next w:val="Normal"/>
    <w:autoRedefine/>
    <w:uiPriority w:val="39"/>
    <w:unhideWhenUsed/>
    <w:rsid w:val="004038CD"/>
    <w:pPr>
      <w:ind w:left="1680"/>
    </w:pPr>
    <w:rPr>
      <w:rFonts w:eastAsia="MS Minngs" w:cs="Times New Roman"/>
      <w:sz w:val="20"/>
      <w:szCs w:val="20"/>
    </w:rPr>
  </w:style>
  <w:style w:type="paragraph" w:styleId="TOC9">
    <w:name w:val="toc 9"/>
    <w:basedOn w:val="Normal"/>
    <w:next w:val="Normal"/>
    <w:autoRedefine/>
    <w:uiPriority w:val="39"/>
    <w:unhideWhenUsed/>
    <w:rsid w:val="004038CD"/>
    <w:pPr>
      <w:ind w:left="1920"/>
    </w:pPr>
    <w:rPr>
      <w:rFonts w:eastAsia="MS Minngs" w:cs="Times New Roman"/>
      <w:sz w:val="20"/>
      <w:szCs w:val="20"/>
    </w:rPr>
  </w:style>
  <w:style w:type="character" w:styleId="PageNumber">
    <w:name w:val="page number"/>
    <w:basedOn w:val="DefaultParagraphFont"/>
    <w:uiPriority w:val="99"/>
    <w:semiHidden/>
    <w:unhideWhenUsed/>
    <w:rsid w:val="001351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78</Pages>
  <Words>72174</Words>
  <Characters>411393</Characters>
  <Application>Microsoft Macintosh Word</Application>
  <DocSecurity>0</DocSecurity>
  <Lines>3428</Lines>
  <Paragraphs>9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ystal A Baker</dc:creator>
  <cp:keywords/>
  <dc:description/>
  <cp:lastModifiedBy>J.D. Smith</cp:lastModifiedBy>
  <cp:revision>38</cp:revision>
  <dcterms:created xsi:type="dcterms:W3CDTF">2017-08-08T21:47:00Z</dcterms:created>
  <dcterms:modified xsi:type="dcterms:W3CDTF">2018-03-21T17:01:00Z</dcterms:modified>
</cp:coreProperties>
</file>